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0FEA6" w14:textId="702E8DEF" w:rsidR="0095396D" w:rsidRDefault="00A67268" w:rsidP="007261ED">
      <w:pPr>
        <w:pStyle w:val="Heading1"/>
        <w:jc w:val="center"/>
      </w:pPr>
      <w:r>
        <w:t xml:space="preserve">The Impact of </w:t>
      </w:r>
      <w:r w:rsidR="00633E83">
        <w:t>V</w:t>
      </w:r>
      <w:r w:rsidR="0095396D">
        <w:t xml:space="preserve">isually </w:t>
      </w:r>
      <w:r w:rsidR="00633E83">
        <w:t>S</w:t>
      </w:r>
      <w:r w:rsidR="0095396D">
        <w:t xml:space="preserve">imulated </w:t>
      </w:r>
      <w:r w:rsidR="00633E83">
        <w:t>S</w:t>
      </w:r>
      <w:r w:rsidR="0095396D">
        <w:t>elf-</w:t>
      </w:r>
      <w:r w:rsidR="00633E83">
        <w:t>M</w:t>
      </w:r>
      <w:r w:rsidR="0095396D">
        <w:t xml:space="preserve">otion </w:t>
      </w:r>
      <w:r>
        <w:t xml:space="preserve">on </w:t>
      </w:r>
      <w:r w:rsidR="00D11FDE">
        <w:t>P</w:t>
      </w:r>
      <w:r w:rsidR="00456ACA">
        <w:t xml:space="preserve">redicting </w:t>
      </w:r>
      <w:r w:rsidR="00D11FDE">
        <w:t>O</w:t>
      </w:r>
      <w:r w:rsidR="0095396D">
        <w:t xml:space="preserve">bject </w:t>
      </w:r>
      <w:r w:rsidR="00633E83">
        <w:t>M</w:t>
      </w:r>
      <w:r w:rsidR="0095396D">
        <w:t>otion</w:t>
      </w:r>
      <w:del w:id="0" w:author="Bjoern Jan Joerges" w:date="2023-10-24T01:34:00Z">
        <w:r w:rsidDel="0064222B">
          <w:delText xml:space="preserve"> – A Registered Report Protocol</w:delText>
        </w:r>
      </w:del>
    </w:p>
    <w:p w14:paraId="3945FDE6" w14:textId="77777777" w:rsidR="00AC1992" w:rsidRDefault="00AC1992" w:rsidP="00AC1992">
      <w:pPr>
        <w:jc w:val="center"/>
      </w:pPr>
      <w:r>
        <w:t>Björn Jörges¹</w:t>
      </w:r>
      <w:r w:rsidRPr="00AC1992">
        <w:t>*</w:t>
      </w:r>
      <w:r>
        <w:t>, Laurence R. Harris¹</w:t>
      </w:r>
    </w:p>
    <w:p w14:paraId="4D2A20FE" w14:textId="77777777" w:rsidR="00AC1992" w:rsidRDefault="00AC1992" w:rsidP="00AC1992">
      <w:pPr>
        <w:jc w:val="center"/>
      </w:pPr>
      <w:r>
        <w:t>¹ Center for Vision Research, York University, 4700 Keele Street, Toronto, ON M3J 1P3, Canada</w:t>
      </w:r>
    </w:p>
    <w:p w14:paraId="64409234" w14:textId="77777777" w:rsidR="00AC1992" w:rsidRDefault="00AC1992" w:rsidP="00AC1992">
      <w:r>
        <w:t>* Corresponding Author</w:t>
      </w:r>
    </w:p>
    <w:p w14:paraId="1C35BE3E" w14:textId="77777777" w:rsidR="00633E83" w:rsidRPr="0095396D" w:rsidRDefault="00633E83" w:rsidP="00AC1992"/>
    <w:p w14:paraId="54D012D6" w14:textId="77777777" w:rsidR="0095396D" w:rsidRPr="00BF5E35" w:rsidRDefault="00AC1992" w:rsidP="00274F73">
      <w:pPr>
        <w:pStyle w:val="Heading1"/>
        <w:rPr>
          <w:sz w:val="22"/>
          <w:szCs w:val="22"/>
        </w:rPr>
      </w:pPr>
      <w:r>
        <w:t>Abstract</w:t>
      </w:r>
    </w:p>
    <w:p w14:paraId="4D6F6C11" w14:textId="5A1F1049" w:rsidR="00AC1992" w:rsidRDefault="00253DC6" w:rsidP="00633E83">
      <w:pPr>
        <w:jc w:val="both"/>
      </w:pPr>
      <w:r>
        <w:t xml:space="preserve">To interact successfully with moving objects in our environment we need to </w:t>
      </w:r>
      <w:r w:rsidR="00843735">
        <w:t xml:space="preserve">be able to </w:t>
      </w:r>
      <w:r>
        <w:t xml:space="preserve">predict their behavior. Predicting the </w:t>
      </w:r>
      <w:r w:rsidR="00843735">
        <w:t xml:space="preserve">position </w:t>
      </w:r>
      <w:r>
        <w:t xml:space="preserve">of </w:t>
      </w:r>
      <w:r w:rsidR="00843735">
        <w:t xml:space="preserve">a moving </w:t>
      </w:r>
      <w:r>
        <w:t>object requires</w:t>
      </w:r>
      <w:r w:rsidR="00843735">
        <w:t xml:space="preserve"> an </w:t>
      </w:r>
      <w:r w:rsidR="00633E83">
        <w:t xml:space="preserve">estimate of </w:t>
      </w:r>
      <w:r w:rsidR="00843735">
        <w:t xml:space="preserve">its </w:t>
      </w:r>
      <w:r w:rsidR="00633E83">
        <w:t>velocit</w:t>
      </w:r>
      <w:r w:rsidR="00843735">
        <w:t>y</w:t>
      </w:r>
      <w:r w:rsidR="00633E83">
        <w:t>. When flow parsing during self-motion is incomplete</w:t>
      </w:r>
      <w:r w:rsidR="00843735">
        <w:t xml:space="preserve"> </w:t>
      </w:r>
      <w:r w:rsidR="00456ACA">
        <w:t>–</w:t>
      </w:r>
      <w:r w:rsidR="00633E83">
        <w:t xml:space="preserve"> that is, when </w:t>
      </w:r>
      <w:r w:rsidR="00843735">
        <w:t>some of</w:t>
      </w:r>
      <w:r w:rsidR="00633E83">
        <w:t xml:space="preserve"> the retinal motion </w:t>
      </w:r>
      <w:r w:rsidR="00843735">
        <w:t xml:space="preserve">created </w:t>
      </w:r>
      <w:r w:rsidR="00633E83">
        <w:t xml:space="preserve">by self-motion </w:t>
      </w:r>
      <w:r w:rsidR="00843735">
        <w:t xml:space="preserve">is incorrectly </w:t>
      </w:r>
      <w:r w:rsidR="00633E83">
        <w:t>attributed to object motion</w:t>
      </w:r>
      <w:r w:rsidR="00843735">
        <w:t xml:space="preserve"> </w:t>
      </w:r>
      <w:r w:rsidR="00456ACA">
        <w:t>–</w:t>
      </w:r>
      <w:r w:rsidR="00633E83">
        <w:t xml:space="preserve"> </w:t>
      </w:r>
      <w:r w:rsidR="00843735">
        <w:t xml:space="preserve">object </w:t>
      </w:r>
      <w:r w:rsidR="000F6213">
        <w:t xml:space="preserve">velocity </w:t>
      </w:r>
      <w:r w:rsidR="00633E83">
        <w:t>estimates be</w:t>
      </w:r>
      <w:r w:rsidR="00843735">
        <w:t>come</w:t>
      </w:r>
      <w:r w:rsidR="00633E83">
        <w:t xml:space="preserve"> biased. Further, the process of flow parsing </w:t>
      </w:r>
      <w:r w:rsidR="00843735">
        <w:t>should add noise and</w:t>
      </w:r>
      <w:r w:rsidR="00633E83">
        <w:t xml:space="preserve"> lead to </w:t>
      </w:r>
      <w:r w:rsidR="00843735">
        <w:t xml:space="preserve">object </w:t>
      </w:r>
      <w:r w:rsidR="000F6213">
        <w:t xml:space="preserve">velocity </w:t>
      </w:r>
      <w:r w:rsidR="00633E83">
        <w:t xml:space="preserve">judgements being more variable during self-motion. Biases and lowered precision in </w:t>
      </w:r>
      <w:r w:rsidR="000F6213">
        <w:t xml:space="preserve">velocity </w:t>
      </w:r>
      <w:r w:rsidR="00633E83">
        <w:t xml:space="preserve">estimation should then translate to biases and lowered precision in </w:t>
      </w:r>
      <w:r w:rsidR="003B1E8D">
        <w:t>motion extrapolation</w:t>
      </w:r>
      <w:r w:rsidR="00633E83">
        <w:t>. We investigate</w:t>
      </w:r>
      <w:ins w:id="1" w:author="Bjoern Jan Joerges" w:date="2023-10-23T20:08:00Z">
        <w:r w:rsidR="00B0754C">
          <w:t>d</w:t>
        </w:r>
      </w:ins>
      <w:r w:rsidR="00633E83">
        <w:t xml:space="preserve"> this relationship between self-motion, </w:t>
      </w:r>
      <w:r w:rsidR="000F6213">
        <w:t xml:space="preserve">velocity </w:t>
      </w:r>
      <w:r w:rsidR="00633E83">
        <w:t xml:space="preserve">estimation and </w:t>
      </w:r>
      <w:r w:rsidR="003B1E8D">
        <w:t>motion extrapolation</w:t>
      </w:r>
      <w:r w:rsidR="00633E83">
        <w:t xml:space="preserve"> with two tasks </w:t>
      </w:r>
      <w:r w:rsidR="00843735">
        <w:t xml:space="preserve">performed </w:t>
      </w:r>
      <w:r w:rsidR="00633E83">
        <w:t xml:space="preserve">in a realistic </w:t>
      </w:r>
      <w:r w:rsidR="00843735">
        <w:t>virtual reality (</w:t>
      </w:r>
      <w:r w:rsidR="00633E83">
        <w:t>VR</w:t>
      </w:r>
      <w:r w:rsidR="00843735">
        <w:t>)</w:t>
      </w:r>
      <w:r w:rsidR="00633E83">
        <w:t xml:space="preserve"> environment: </w:t>
      </w:r>
      <w:r w:rsidR="0086400A">
        <w:t xml:space="preserve">first, participants </w:t>
      </w:r>
      <w:del w:id="2" w:author="Bjoern Jan Joerges" w:date="2023-10-23T20:09:00Z">
        <w:r w:rsidR="0086400A" w:rsidDel="00B0754C">
          <w:delText xml:space="preserve">are </w:delText>
        </w:r>
      </w:del>
      <w:ins w:id="3" w:author="Bjoern Jan Joerges" w:date="2023-10-23T20:09:00Z">
        <w:r w:rsidR="00B0754C">
          <w:t xml:space="preserve">were </w:t>
        </w:r>
      </w:ins>
      <w:r w:rsidR="0086400A">
        <w:t>shown a ball moving laterally which disappear</w:t>
      </w:r>
      <w:ins w:id="4" w:author="Bjoern Jan Joerges" w:date="2023-10-23T20:09:00Z">
        <w:r w:rsidR="00B0754C">
          <w:t>ed</w:t>
        </w:r>
      </w:ins>
      <w:del w:id="5" w:author="Bjoern Jan Joerges" w:date="2023-10-23T20:09:00Z">
        <w:r w:rsidR="0086400A" w:rsidDel="00B0754C">
          <w:delText>s</w:delText>
        </w:r>
      </w:del>
      <w:r w:rsidR="0086400A">
        <w:t xml:space="preserve"> after a certain time. They then indicate</w:t>
      </w:r>
      <w:ins w:id="6" w:author="Bjoern Jan Joerges" w:date="2023-10-23T20:09:00Z">
        <w:r w:rsidR="00B0754C">
          <w:t>d</w:t>
        </w:r>
      </w:ins>
      <w:r w:rsidR="0086400A">
        <w:t xml:space="preserve"> by button press when they </w:t>
      </w:r>
      <w:del w:id="7" w:author="Bjoern Jan Joerges" w:date="2023-10-23T20:09:00Z">
        <w:r w:rsidR="0086400A" w:rsidDel="00B0754C">
          <w:delText xml:space="preserve">think </w:delText>
        </w:r>
      </w:del>
      <w:ins w:id="8" w:author="Bjoern Jan Joerges" w:date="2023-10-23T20:09:00Z">
        <w:r w:rsidR="00B0754C">
          <w:t xml:space="preserve">thought </w:t>
        </w:r>
      </w:ins>
      <w:r w:rsidR="0086400A">
        <w:t xml:space="preserve">the ball would </w:t>
      </w:r>
      <w:r w:rsidR="00843735">
        <w:t xml:space="preserve">have </w:t>
      </w:r>
      <w:r w:rsidR="0086400A">
        <w:t xml:space="preserve">hit a target rectangle </w:t>
      </w:r>
      <w:r w:rsidR="00843735">
        <w:t xml:space="preserve">positioned </w:t>
      </w:r>
      <w:r w:rsidR="0086400A">
        <w:t xml:space="preserve">in the environment. While the ball </w:t>
      </w:r>
      <w:ins w:id="9" w:author="Bjoern Jan Joerges" w:date="2023-10-23T20:09:00Z">
        <w:r w:rsidR="00B0754C">
          <w:t>was</w:t>
        </w:r>
      </w:ins>
      <w:del w:id="10" w:author="Bjoern Jan Joerges" w:date="2023-10-23T20:09:00Z">
        <w:r w:rsidR="0086400A" w:rsidDel="00B0754C">
          <w:delText>is</w:delText>
        </w:r>
      </w:del>
      <w:r w:rsidR="0086400A">
        <w:t xml:space="preserve"> visible, </w:t>
      </w:r>
      <w:r w:rsidR="00843735">
        <w:t xml:space="preserve">participants sometimes </w:t>
      </w:r>
      <w:r w:rsidR="0086400A">
        <w:t>experience</w:t>
      </w:r>
      <w:ins w:id="11" w:author="Bjoern Jan Joerges" w:date="2023-10-23T20:09:00Z">
        <w:r w:rsidR="00B0754C">
          <w:t>d</w:t>
        </w:r>
      </w:ins>
      <w:r w:rsidR="00843735">
        <w:t xml:space="preserve"> simultaneous</w:t>
      </w:r>
      <w:r w:rsidR="0086400A">
        <w:t xml:space="preserve"> visual lateral self-motion in </w:t>
      </w:r>
      <w:r w:rsidR="00843735">
        <w:t xml:space="preserve">either </w:t>
      </w:r>
      <w:r w:rsidR="0086400A">
        <w:t xml:space="preserve">the same or in the opposite direction of the ball. The second task </w:t>
      </w:r>
      <w:del w:id="12" w:author="Bjoern Jan Joerges" w:date="2023-10-23T20:09:00Z">
        <w:r w:rsidR="0086400A" w:rsidDel="00B0754C">
          <w:delText xml:space="preserve">is </w:delText>
        </w:r>
      </w:del>
      <w:ins w:id="13" w:author="Bjoern Jan Joerges" w:date="2023-10-23T20:09:00Z">
        <w:r w:rsidR="00B0754C">
          <w:t xml:space="preserve">was </w:t>
        </w:r>
      </w:ins>
      <w:r w:rsidR="0086400A">
        <w:t>a two-interval forced choice task in which participants judge</w:t>
      </w:r>
      <w:ins w:id="14" w:author="Bjoern Jan Joerges" w:date="2023-10-23T20:09:00Z">
        <w:r w:rsidR="00B0754C">
          <w:t>d</w:t>
        </w:r>
      </w:ins>
      <w:r w:rsidR="0086400A">
        <w:t xml:space="preserve"> which of two motions </w:t>
      </w:r>
      <w:ins w:id="15" w:author="Bjoern Jan Joerges" w:date="2023-10-23T20:09:00Z">
        <w:r w:rsidR="00B0754C">
          <w:t>was</w:t>
        </w:r>
      </w:ins>
      <w:del w:id="16" w:author="Bjoern Jan Joerges" w:date="2023-10-23T20:09:00Z">
        <w:r w:rsidR="0086400A" w:rsidDel="00B0754C">
          <w:delText>is</w:delText>
        </w:r>
      </w:del>
      <w:r w:rsidR="0086400A">
        <w:t xml:space="preserve"> faster: </w:t>
      </w:r>
      <w:r w:rsidR="00A35D47">
        <w:t xml:space="preserve">in </w:t>
      </w:r>
      <w:r w:rsidR="0086400A">
        <w:t xml:space="preserve">one </w:t>
      </w:r>
      <w:r w:rsidR="00A35D47">
        <w:t xml:space="preserve">interval they </w:t>
      </w:r>
      <w:del w:id="17" w:author="Bjoern Jan Joerges" w:date="2023-10-23T20:09:00Z">
        <w:r w:rsidR="00A35D47" w:rsidDel="00B0754C">
          <w:delText xml:space="preserve">see </w:delText>
        </w:r>
      </w:del>
      <w:ins w:id="18" w:author="Bjoern Jan Joerges" w:date="2023-10-23T20:09:00Z">
        <w:r w:rsidR="00B0754C">
          <w:t xml:space="preserve">saw </w:t>
        </w:r>
      </w:ins>
      <w:r w:rsidR="0086400A">
        <w:t>the same ball they observe</w:t>
      </w:r>
      <w:r w:rsidR="00A35D47">
        <w:t>d</w:t>
      </w:r>
      <w:r w:rsidR="0086400A">
        <w:t xml:space="preserve"> in the first task while </w:t>
      </w:r>
      <w:r w:rsidR="00A35D47">
        <w:t xml:space="preserve">in </w:t>
      </w:r>
      <w:r w:rsidR="0086400A">
        <w:t xml:space="preserve">the other </w:t>
      </w:r>
      <w:r w:rsidR="00A35D47">
        <w:t xml:space="preserve">they </w:t>
      </w:r>
      <w:del w:id="19" w:author="Bjoern Jan Joerges" w:date="2023-10-23T20:09:00Z">
        <w:r w:rsidR="00A35D47" w:rsidDel="00B0754C">
          <w:delText>see</w:delText>
        </w:r>
        <w:r w:rsidR="0086400A" w:rsidDel="00B0754C">
          <w:delText xml:space="preserve"> </w:delText>
        </w:r>
      </w:del>
      <w:ins w:id="20" w:author="Bjoern Jan Joerges" w:date="2023-10-23T20:09:00Z">
        <w:r w:rsidR="00B0754C">
          <w:t xml:space="preserve">saw </w:t>
        </w:r>
      </w:ins>
      <w:r w:rsidR="0086400A">
        <w:t xml:space="preserve">a ball cloud whose speed </w:t>
      </w:r>
      <w:del w:id="21" w:author="Bjoern Jan Joerges" w:date="2023-10-23T20:09:00Z">
        <w:r w:rsidR="0086400A" w:rsidDel="00B0754C">
          <w:delText xml:space="preserve">is </w:delText>
        </w:r>
      </w:del>
      <w:ins w:id="22" w:author="Bjoern Jan Joerges" w:date="2023-10-23T20:09:00Z">
        <w:r w:rsidR="00B0754C">
          <w:t xml:space="preserve">was </w:t>
        </w:r>
      </w:ins>
      <w:r w:rsidR="0086400A">
        <w:t xml:space="preserve">controlled by a PEST staircase. While observing the single ball, they </w:t>
      </w:r>
      <w:del w:id="23" w:author="Bjoern Jan Joerges" w:date="2023-10-23T20:10:00Z">
        <w:r w:rsidR="0086400A" w:rsidDel="00B0754C">
          <w:delText xml:space="preserve">are </w:delText>
        </w:r>
      </w:del>
      <w:ins w:id="24" w:author="Bjoern Jan Joerges" w:date="2023-10-23T20:10:00Z">
        <w:r w:rsidR="00B0754C">
          <w:t xml:space="preserve">were </w:t>
        </w:r>
      </w:ins>
      <w:r w:rsidR="0086400A">
        <w:t xml:space="preserve">again moved visually </w:t>
      </w:r>
      <w:r w:rsidR="0086400A" w:rsidRPr="0086400A">
        <w:t xml:space="preserve">either </w:t>
      </w:r>
      <w:r w:rsidR="0086400A">
        <w:t xml:space="preserve">in the same or opposite direction </w:t>
      </w:r>
      <w:r w:rsidR="00A35D47">
        <w:t xml:space="preserve">as </w:t>
      </w:r>
      <w:r w:rsidR="0086400A">
        <w:t>the ball or they remain</w:t>
      </w:r>
      <w:ins w:id="25" w:author="Bjoern Jan Joerges" w:date="2023-10-23T20:10:00Z">
        <w:r w:rsidR="00B0754C">
          <w:t>ed</w:t>
        </w:r>
      </w:ins>
      <w:r w:rsidR="0086400A">
        <w:t xml:space="preserve"> static.</w:t>
      </w:r>
      <w:r w:rsidR="00EC1211">
        <w:t xml:space="preserve"> </w:t>
      </w:r>
      <w:ins w:id="26" w:author="Bjoern Jan Joerges" w:date="2023-10-23T20:10:00Z">
        <w:r w:rsidR="00B0754C">
          <w:t xml:space="preserve">We found the expected biases in estimated time-to-contact, while this was only the case in the Same Directions motion profile for the speed estimation task. </w:t>
        </w:r>
      </w:ins>
      <w:del w:id="27" w:author="Bjoern Jan Joerges" w:date="2023-10-23T20:11:00Z">
        <w:r w:rsidR="00EC1211" w:rsidDel="00B0754C">
          <w:delText xml:space="preserve">We expect participants to overestimate the </w:delText>
        </w:r>
        <w:r w:rsidR="0093675D" w:rsidDel="00B0754C">
          <w:delText>speed of a ball that moves opposite to the</w:delText>
        </w:r>
        <w:r w:rsidR="00A35D47" w:rsidDel="00B0754C">
          <w:delText>ir</w:delText>
        </w:r>
        <w:r w:rsidR="0093675D" w:rsidDel="00B0754C">
          <w:delText xml:space="preserve"> simulated self-motion (speed estimation task), which should </w:delText>
        </w:r>
        <w:r w:rsidR="00A35D47" w:rsidDel="00B0754C">
          <w:delText xml:space="preserve">then </w:delText>
        </w:r>
        <w:r w:rsidR="0093675D" w:rsidDel="00B0754C">
          <w:delText>lead them to underestimate the time it takes the ball to reach the target rectangle (</w:delText>
        </w:r>
        <w:r w:rsidR="00C665BF" w:rsidDel="00B0754C">
          <w:delText>prediction</w:delText>
        </w:r>
        <w:r w:rsidR="0093675D" w:rsidDel="00B0754C">
          <w:delText xml:space="preserve"> task). </w:delText>
        </w:r>
        <w:r w:rsidR="00A35D47" w:rsidDel="00B0754C">
          <w:delText>Seeing the ball during v</w:delText>
        </w:r>
        <w:r w:rsidR="0093675D" w:rsidDel="00B0754C">
          <w:delText xml:space="preserve">isually simulated self-motion should increase variability in both tasks. We expect to find performance </w:delText>
        </w:r>
        <w:r w:rsidR="00A35D47" w:rsidDel="00B0754C">
          <w:delText xml:space="preserve">in both tasks </w:delText>
        </w:r>
        <w:r w:rsidR="0093675D" w:rsidDel="00B0754C">
          <w:delText>to be correlated, both in accuracy and prec</w:delText>
        </w:r>
      </w:del>
      <w:ins w:id="28" w:author="Bjoern Jan Joerges" w:date="2023-10-23T20:11:00Z">
        <w:r w:rsidR="00B0754C">
          <w:t xml:space="preserve">Our hypotheses regarding precision were largely unsupported by the data. Overall, </w:t>
        </w:r>
      </w:ins>
      <w:ins w:id="29" w:author="Bjoern Jan Joerges" w:date="2023-10-24T01:32:00Z">
        <w:r w:rsidR="002662B3">
          <w:t>we draw sev</w:t>
        </w:r>
      </w:ins>
      <w:ins w:id="30" w:author="Bjoern Jan Joerges" w:date="2023-10-24T01:33:00Z">
        <w:r w:rsidR="002662B3">
          <w:t>eral conclusions from this experiment: first, incomplete flow parsing can affect motion prediction. Further,</w:t>
        </w:r>
      </w:ins>
      <w:ins w:id="31" w:author="Bjoern Jan Joerges" w:date="2023-10-23T20:11:00Z">
        <w:r w:rsidR="00B0754C">
          <w:t xml:space="preserve"> </w:t>
        </w:r>
      </w:ins>
      <w:ins w:id="32" w:author="Bjoern Jan Joerges" w:date="2023-10-24T01:33:00Z">
        <w:r w:rsidR="002662B3">
          <w:t xml:space="preserve">it suggests that </w:t>
        </w:r>
      </w:ins>
      <w:ins w:id="33" w:author="Bjoern Jan Joerges" w:date="2023-10-23T20:12:00Z">
        <w:r w:rsidR="00B0754C">
          <w:t xml:space="preserve">time-to-contact estimation and speed judgements are </w:t>
        </w:r>
      </w:ins>
      <w:ins w:id="34" w:author="Bjoern Jan Joerges" w:date="2023-10-23T20:13:00Z">
        <w:r w:rsidR="00B0754C">
          <w:t>determined by partially different mechanisms.</w:t>
        </w:r>
      </w:ins>
      <w:ins w:id="35" w:author="Bjoern Jan Joerges" w:date="2023-10-24T01:31:00Z">
        <w:r w:rsidR="002662B3">
          <w:t xml:space="preserve"> </w:t>
        </w:r>
      </w:ins>
      <w:ins w:id="36" w:author="Bjoern Jan Joerges" w:date="2023-10-24T01:33:00Z">
        <w:r w:rsidR="002662B3">
          <w:t>Finally, and perhaps most strikingly</w:t>
        </w:r>
      </w:ins>
      <w:ins w:id="37" w:author="Bjoern Jan Joerges" w:date="2023-10-24T01:31:00Z">
        <w:r w:rsidR="002662B3">
          <w:t xml:space="preserve">, there appear to be certain compensatory mechanisms at play that allow for much higher-than-expected precision when observers </w:t>
        </w:r>
      </w:ins>
      <w:ins w:id="38" w:author="Bjoern Jan Joerges" w:date="2023-10-24T01:32:00Z">
        <w:r w:rsidR="002662B3">
          <w:t>are experiencing self-motion – even when this self-motion is simulated only visually.</w:t>
        </w:r>
      </w:ins>
      <w:del w:id="39" w:author="Bjoern Jan Joerges" w:date="2023-10-23T20:11:00Z">
        <w:r w:rsidR="0093675D" w:rsidDel="00B0754C">
          <w:delText>ision.</w:delText>
        </w:r>
      </w:del>
    </w:p>
    <w:p w14:paraId="4691973A" w14:textId="77777777" w:rsidR="00AC1992" w:rsidRPr="00AC1992" w:rsidRDefault="00AC1992" w:rsidP="00AC1992"/>
    <w:p w14:paraId="302A25C3" w14:textId="7F550A38" w:rsidR="00D32638" w:rsidRPr="00D32638" w:rsidRDefault="00D32638" w:rsidP="00162606">
      <w:pPr>
        <w:pStyle w:val="Heading1"/>
      </w:pPr>
      <w:r>
        <w:t>Introduction</w:t>
      </w:r>
    </w:p>
    <w:p w14:paraId="5BF7687B" w14:textId="77777777" w:rsidR="0031373F" w:rsidRDefault="001C263B" w:rsidP="00777625">
      <w:pPr>
        <w:jc w:val="both"/>
      </w:pPr>
      <w:r>
        <w:t xml:space="preserve">We are constantly immersed in complex, dynamic environments </w:t>
      </w:r>
      <w:r w:rsidR="00EC6B61">
        <w:t xml:space="preserve">that require us to interact with moving objects, for example when </w:t>
      </w:r>
      <w:r>
        <w:t xml:space="preserve">passing, setting, </w:t>
      </w:r>
      <w:r w:rsidR="00A35D47">
        <w:t xml:space="preserve">or </w:t>
      </w:r>
      <w:r w:rsidR="00EC6B61">
        <w:t xml:space="preserve">hitting </w:t>
      </w:r>
      <w:r>
        <w:t>a volleyball</w:t>
      </w:r>
      <w:r w:rsidR="0031373F">
        <w:t>,</w:t>
      </w:r>
      <w:r w:rsidR="00EC6B61">
        <w:t xml:space="preserve"> or</w:t>
      </w:r>
      <w:r>
        <w:t xml:space="preserve"> </w:t>
      </w:r>
      <w:r w:rsidR="00A35D47">
        <w:t xml:space="preserve">when </w:t>
      </w:r>
      <w:r>
        <w:t>deciding whether we can make a safe left</w:t>
      </w:r>
      <w:r w:rsidR="00A35D47">
        <w:t xml:space="preserve"> </w:t>
      </w:r>
      <w:r>
        <w:t>turn before another car reaches the intersection</w:t>
      </w:r>
      <w:r w:rsidR="00EC6B61">
        <w:t>. In such situations, it can often be important to predict how objects in our environment will behave over the next few moments. Predictions allow us, for example, to time our actions accurately despite neural delays</w:t>
      </w:r>
      <w:r w:rsidR="005B08FA">
        <w:t xml:space="preserve"> </w:t>
      </w:r>
      <w:r w:rsidR="005B08FA">
        <w:fldChar w:fldCharType="begin" w:fldLock="1"/>
      </w:r>
      <w:r w:rsidR="00180D58">
        <w:instrText>ADDIN CSL_CITATION {"citationItems":[{"id":"ITEM-1","itemData":{"DOI":"10.1152/jn.1998.79.6.3272","ISSN":"00223077","PMID":"9636126","abstract":"The onset latencies of single-unit response evoked by flashing visual stimuli were measured in the parvocellular (P and magnocellular (M) layers of the dorsal lateral geniculate nucleus (LGNd) and in cortical visual areas V1, V2, V3, V4, middle temporal area (MT), medial superior temporal area (MST), and in the frontal eye field (FEF) in individual anesthetized monkeys. Identical procedures were carried out to assess latencies in each area, often in the same monkey, thereby permitting direct comparisons of timing across areas. This study presents the visual flash-evoked latencies for cells in areas where such data are common (V1 and V2), and are therefore a good standard, and also in areas where such data are sparse (LGNd M and P layers, MT, V4) or entirely lacking (V3, MST, and FEF in anesthetized preparation). Visual-evoked onset latencies were, on average, 17 ms shorter in the LGNd M layers than in the LGNd P layers. Visual responses occurred in V1 before any other cortical area. The next wave of activation occurred concurrently in areas V3, MT, MST, and FEF. Visual response latencies in areas V2 and V4 were progressively later and more broadly distributed. These differences in the time course of activation across the dorsal and ventral streams provide important temporal constrains on theories of visual processing.","author":[{"dropping-particle":"","family":"Schmolesky","given":"Matthew T.","non-dropping-particle":"","parse-names":false,"suffix":""},{"dropping-particle":"","family":"Wang","given":"Youngchang","non-dropping-particle":"","parse-names":false,"suffix":""},{"dropping-particle":"","family":"Hanes","given":"Doug P.","non-dropping-particle":"","parse-names":false,"suffix":""},{"dropping-particle":"","family":"Thompson","given":"Kirk G.","non-dropping-particle":"","parse-names":false,"suffix":""},{"dropping-particle":"","family":"Leutgeb","given":"Stefan","non-dropping-particle":"","parse-names":false,"suffix":""},{"dropping-particle":"","family":"Schall","given":"Jeffrey D.","non-dropping-particle":"","parse-names":false,"suffix":""},{"dropping-particle":"","family":"Leventhal","given":"Audie G.","non-dropping-particle":"","parse-names":false,"suffix":""}],"container-title":"Journal of Neurophysiology","id":"ITEM-1","issue":"6","issued":{"date-parts":[["1998"]]},"page":"3272-3278","title":"Signal timing access the macaque visual system","type":"article-journal","volume":"79"},"uris":["http://www.mendeley.com/documents/?uuid=39bc0761-489f-447d-b885-67483be37513","http://www.mendeley.com/documents/?uuid=1b8fe90d-c1e1-4b29-959f-1495e8bafecb"]},{"id":"ITEM-2","itemData":{"DOI":"10.1152/jn.1992.68.4.1332","ISSN":"00223077","PMID":"1432087","abstract":"1. Many lines of evidence suggest that signals relayed by the magnocellular and parvocellular subdivisions of the primate lateral geniculate nucleus (LGN) maintain their segregation in cortical processing. We have examined two response properties of units in the striate cortex of macaque monkeys, latency and transience, with the goal of assessing whether they might be used to infer specific geniculate contributions. Recordings were made from 298 isolated units and 1,129 multiunit sites in the striate cortex in four monkeys. Excitotoxin lesions that selectively affected one or the other LGN subdivision were made in three animals to demonstrate directly the magnocellular and parvocellular contributions. An additional 435 single units and 551 multiunit sites were recorded after the ablations. 2. Most units in striate cortex had visual response latencies in the range of 30-50 ms under the stimulus conditions used. The earliest neuronal responses in striate cortex differed appreciably between individuals. The shortest latency recorded in the four animals ranged from 20 to 31 ms. Comparable values were obtained from both single unit and multiunit sites. After lesions were made in the magnocellular subdivision of the LGN in two animals, the shortest response latencies were 7 and 10 ms later than before the ablations. A larger lesion in the parvocellular subdivision of another animal produced no such shift. Thus it appears that the first 7-10 ms of cortical activation can be attributed to activation relayed by the magnocellular layers of the LGN. 3. The units with the shortest latencies were all found in layers 4C or 6 and their responses were among the most transient in striate cortex. Furthermore, their responses all showed a pronounced periodicity at a frequency of 50-100 Hz. This periodicity was stimulus locked, and the responses of all short- latency units oscillated in phase. 4. An index of response transience was computed for the units recorded in striate cortex. The distribution of this index was unimodal and gave no suggestion of distinct contributions from the geniculate subdivisions. Magnocellular and the parvocellular lesions affected the overall transience of responses in striate cortex. The changes, however, were very small; extremely transient responses and extremely sustained responses survived both types of lesions. 5. A characteristic profile was observed in the response latencies in superficial layers. Latencies appeared to increase monotonic…","author":[{"dropping-particle":"","family":"Maunsell","given":"J. H.R.","non-dropping-particle":"","parse-names":false,"suffix":""},{"dropping-particle":"","family":"Gibson","given":"J. R.","non-dropping-particle":"","parse-names":false,"suffix":""}],"container-title":"Journal of Neurophysiology","id":"ITEM-2","issue":"4","issued":{"date-parts":[["1992"]]},"page":"1332-1344","title":"Visual response latencies in striate cortex of the macaque monkey","type":"article-journal","volume":"68"},"uris":["http://www.mendeley.com/documents/?uuid=d64cee5c-8a35-4bb1-9df5-231813f422d7","http://www.mendeley.com/documents/?uuid=bb5e5472-ca59-4b91-b77d-4afac09613d0"]},{"id":"ITEM-3","itemData":{"DOI":"10.1152/jn.00508.2004","ISSN":"00223077","PMID":"15548629","abstract":"We describe a new technique that uses the timing of neuronal and behavioral responses to explore the contributions of individual neurons to specific behaviors. The approach uses both the mean neuronal latency and the trial-by-trial covariance between neuronal latency and behavioral response. Reliable measurements of these values were obtained from single-unit recordings made from anterior inferotemporal (AIT) cortex and the frontal eye fields (FEF) in monkeys while they performed a choice reaction time task. These neurophysiological data show that the responses of AIT neurons and some FEF neurons have little covariance with behavioral response, consistent with a largely \"sensory\" response. The responses of another group of FEF neurons with longer mean latency covary tightly with behavioral response, consistent with a largely \"motor\" response. A very small fraction of FEF neurons had responses consistent with an intermediate position in the sensory-motor pathway. These results suggest that this technique is a valuable tool for exploring the functional organization of neuronal circuits that underlie specific behaviors. Copyright © 2005 The American Physiological Society.","author":[{"dropping-particle":"","family":"DiCarlo","given":"James J.","non-dropping-particle":"","parse-names":false,"suffix":""},{"dropping-particle":"","family":"Maunsell","given":"John H.R.","non-dropping-particle":"","parse-names":false,"suffix":""}],"container-title":"Journal of Neurophysiology","id":"ITEM-3","issue":"5","issued":{"date-parts":[["2005"]]},"page":"2974-2986","title":"Using neuronal latency to determine sensory-motor processing pathways in reaction time tasks","type":"article-journal","volume":"93"},"uris":["http://www.mendeley.com/documents/?uuid=8f761c79-c948-41ee-b8d2-7e8cc33f52ba","http://www.mendeley.com/documents/?uuid=f4f76656-fc56-4e39-8677-68e16649723b"]}],"mendeley":{"formattedCitation":"[1–3]","plainTextFormattedCitation":"[1–3]","previouslyFormattedCitation":"[1–3]"},"properties":{"noteIndex":0},"schema":"https://github.com/citation-style-language/schema/raw/master/csl-citation.json"}</w:instrText>
      </w:r>
      <w:r w:rsidR="005B08FA">
        <w:fldChar w:fldCharType="separate"/>
      </w:r>
      <w:r w:rsidR="001634FA" w:rsidRPr="001634FA">
        <w:rPr>
          <w:noProof/>
        </w:rPr>
        <w:t>[1–3]</w:t>
      </w:r>
      <w:r w:rsidR="005B08FA">
        <w:fldChar w:fldCharType="end"/>
      </w:r>
      <w:r w:rsidR="005B08FA">
        <w:t xml:space="preserve"> </w:t>
      </w:r>
      <w:r w:rsidR="00EC6B61">
        <w:t xml:space="preserve">in perceiving moving objects and </w:t>
      </w:r>
      <w:r w:rsidR="00EC6B61">
        <w:lastRenderedPageBreak/>
        <w:t xml:space="preserve">issuing and executing motor commands </w:t>
      </w:r>
      <w:r w:rsidR="00EC6B61">
        <w:fldChar w:fldCharType="begin" w:fldLock="1"/>
      </w:r>
      <w:r w:rsidR="00180D58">
        <w:instrText>ADDIN CSL_CITATION {"citationItems":[{"id":"ITEM-1","itemData":{"DOI":"10.1152/jn.00854.2011","ISSN":"0022-3077","abstract":"To intercept or avoid moving objects successfully, we must compensate for the sensorimotor delays associated with visual processing and motor movement. Although straightforward in the case of constant velocity motion, it is unclear how humans compensate for accelerations, as our visual system is relatively poor at detecting changes in velocity. Work on free-falling objects suggests that we are able to predict the effects of gravity, but this represents the most simple, limiting case in which acceleration is constant and motion linear. Here, we show that an internal model also predicts the effects of complex, varying accelerations when they result from lawful interactions with the environment. Participants timed their responses with the arrival of a ball rolling within a tube of various shapes. The pattern of errors indicates that participants were able to compensate for most of the effects of the ball acceleration (</w:instrText>
      </w:r>
      <w:r w:rsidR="00180D58">
        <w:rPr>
          <w:rFonts w:ascii="Cambria Math" w:hAnsi="Cambria Math" w:cs="Cambria Math"/>
        </w:rPr>
        <w:instrText>∼</w:instrText>
      </w:r>
      <w:r w:rsidR="00180D58">
        <w:instrText>85%) within a relatively short practice (</w:instrText>
      </w:r>
      <w:r w:rsidR="00180D58">
        <w:rPr>
          <w:rFonts w:ascii="Cambria Math" w:hAnsi="Cambria Math" w:cs="Cambria Math"/>
        </w:rPr>
        <w:instrText>∼</w:instrText>
      </w:r>
      <w:r w:rsidR="00180D58">
        <w:instrText>300 trials). Errors on catch trials in which the...","author":[{"dropping-particle":"","family":"Rugy","given":"Aymar","non-dropping-particle":"de","parse-names":false,"suffix":""},{"dropping-particle":"","family":"Marinovic","given":"Welber","non-dropping-particle":"","parse-names":false,"suffix":""},{"dropping-particle":"","family":"Wallis","given":"Guy","non-dropping-particle":"","parse-names":false,"suffix":""}],"container-title":"Journal of Neurophysiology","id":"ITEM-1","issue":"3","issued":{"date-parts":[["2012","2"]]},"page":"766-771","publisher":" American Physiological Society Bethesda, MD","title":"Neural prediction of complex accelerations for object interception","type":"article-journal","volume":"107"},"uris":["http://www.mendeley.com/documents/?uuid=5067a5cd-108c-344b-a4fb-37301af16f1e","http://www.mendeley.com/documents/?uuid=47ab037b-4562-4b97-aebf-42a251cfd76a"]},{"id":"ITEM-2","itemData":{"DOI":"10.1016/j.visres.2008.04.005","ISBN":"0651501482","ISSN":"00426989","PMID":"18499213","abstract":"Baur??s et al. [Baur??s, R., Benguigui, N., Amorim, M.-A., &amp; Siegler, I. A. (2007). Intercepting free falling objects: Better use Occam's razor than internalize Newton's law. Vision Research, 47, 2982-2991] rejected the hypothesis that free-falling objects are intercepted using a predictive model of gravity. They argued instead for \"a continuous guide for action timing\" based on visual information updated till target capture. Here we show that their arguments are flawed, because they fail to consider the impact of sensori-motor delays on interception behaviour and the need for neural compensation of such delays. When intercepting a free-falling object, the delays can be overcome by a predictive model of the effects of gravity on target motion. ?? 2008 Elsevier Ltd. All rights reserved.","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Vision Research","id":"ITEM-2","issue":"14","issued":{"date-parts":[["2008"]]},"page":"1532-1538","title":"Internal models and prediction of visual gravitational motion","type":"article-journal","volume":"48"},"uris":["http://www.mendeley.com/documents/?uuid=6394854b-5452-4546-b4cc-878b4f955d0c"]}],"mendeley":{"formattedCitation":"[4,5]","plainTextFormattedCitation":"[4,5]","previouslyFormattedCitation":"[4,5]"},"properties":{"noteIndex":0},"schema":"https://github.com/citation-style-language/schema/raw/master/csl-citation.json"}</w:instrText>
      </w:r>
      <w:r w:rsidR="00EC6B61">
        <w:fldChar w:fldCharType="separate"/>
      </w:r>
      <w:r w:rsidR="001634FA" w:rsidRPr="001634FA">
        <w:rPr>
          <w:noProof/>
        </w:rPr>
        <w:t>[4,5]</w:t>
      </w:r>
      <w:r w:rsidR="00EC6B61">
        <w:fldChar w:fldCharType="end"/>
      </w:r>
      <w:r w:rsidR="00EC6B61">
        <w:t>.</w:t>
      </w:r>
      <w:r w:rsidR="00E9382C">
        <w:t xml:space="preserve"> Delays </w:t>
      </w:r>
      <w:r w:rsidR="00877976">
        <w:t xml:space="preserve">of </w:t>
      </w:r>
      <w:r w:rsidR="00E9382C">
        <w:t xml:space="preserve">between 100ms and 400ms between visual stimulation and motor response are generally assumed </w:t>
      </w:r>
      <w:r w:rsidR="00E9382C">
        <w:fldChar w:fldCharType="begin" w:fldLock="1"/>
      </w:r>
      <w:r w:rsidR="00180D58">
        <w:instrText>ADDIN CSL_CITATION {"citationItems":[{"id":"ITEM-1","itemData":{"DOI":"10.1007/s00221-001-0906-7","ISSN":"00144819","PMID":"11797091","abstract":"This study provides a time frame for the initial trajectory of activation flow along the dorsal and ventral visual processing streams and for the initial activation of prefrontal cortex in the human. We provide evidence that this widespread system of sensory, parietal, and prefrontal areas is activated in less than 30 ms, which is considerably shorter than typically assumed in the human event-related potential (ERP) literature and is consistent with recent intracranial data from macaques. We find a mean onset latency of activity over occipital cortex (C1e) at 56 ms, with dorsolateral frontal cortex subsequently active by just 80 ms. Given that activity in visual sensory areas typically continues for 100-400 ms prior to motor output, this rapid system-wide activation provides a time frame for the initiation of feedback processes onto sensory areas. There is clearly sufficient time for multiple iterations of interactive processing between sensory, parietal, and frontal areas during brief (e.g., 200 ms) periods of information processing preceding motor output. High-density electrical mapping also suggested activation in dorsal stream areas preceding ventral stream areas. Our data suggest that multiple visual generators are active in the latency range of the traditional C1 component of the ERP, which has often been taken to represent V1 activity alone. Based on the temporal pattern of activation shown in primate recordings and the evidence from these human recordings, we propose that only the initial portion of the C1 component (approximately the first 10-15 ms; C1e) is likely to represent a response that is predominated by V1 activity. These data strongly suggest that activity represented in the \"early\" ERP components such as P1 and N1 (and possibly even C1) is likely to reflect relatively late processing, after the initial volley of sensory afference through the visual system and involving top-down influences from parietal and frontal regions.","author":[{"dropping-particle":"","family":"Foxe","given":"John J.","non-dropping-particle":"","parse-names":false,"suffix":""},{"dropping-particle":"V.","family":"Simpson","given":"Gregory","non-dropping-particle":"","parse-names":false,"suffix":""}],"container-title":"Experimental Brain Research","id":"ITEM-1","issue":"1","issued":{"date-parts":[["2002"]]},"page":"139-150","title":"Flow of activation from V1 to frontal cortex in humans: A framework for defining \"early\" visual processing","type":"article-journal","volume":"142"},"uris":["http://www.mendeley.com/documents/?uuid=acc777b8-d1a0-43a4-9638-77858edd74ff","http://www.mendeley.com/documents/?uuid=e743a4b8-5114-46b6-98cd-106a3ac8f0e0"]}],"mendeley":{"formattedCitation":"[6]","plainTextFormattedCitation":"[6]","previouslyFormattedCitation":"[6]"},"properties":{"noteIndex":0},"schema":"https://github.com/citation-style-language/schema/raw/master/csl-citation.json"}</w:instrText>
      </w:r>
      <w:r w:rsidR="00E9382C">
        <w:fldChar w:fldCharType="separate"/>
      </w:r>
      <w:r w:rsidR="001634FA" w:rsidRPr="001634FA">
        <w:rPr>
          <w:noProof/>
        </w:rPr>
        <w:t>[6]</w:t>
      </w:r>
      <w:r w:rsidR="00E9382C">
        <w:fldChar w:fldCharType="end"/>
      </w:r>
      <w:r w:rsidR="00E9382C">
        <w:t xml:space="preserve">. Without predicting or anticipating </w:t>
      </w:r>
      <w:r w:rsidR="00C9287E">
        <w:t>motion</w:t>
      </w:r>
      <w:r w:rsidR="00E9382C">
        <w:t xml:space="preserve">, </w:t>
      </w:r>
      <w:r w:rsidR="00C9287E">
        <w:t>we would thus always</w:t>
      </w:r>
      <w:r w:rsidR="00456ACA">
        <w:t xml:space="preserve"> be</w:t>
      </w:r>
      <w:r w:rsidR="00C9287E">
        <w:t xml:space="preserve"> act</w:t>
      </w:r>
      <w:r w:rsidR="00456ACA">
        <w:t>ing</w:t>
      </w:r>
      <w:r w:rsidR="00C9287E">
        <w:t xml:space="preserve"> on outdated positional information and</w:t>
      </w:r>
      <w:r w:rsidR="00877976">
        <w:t xml:space="preserve"> be doomed to fail </w:t>
      </w:r>
      <w:r w:rsidR="00C9287E">
        <w:t>when attempting to intercept moving objects</w:t>
      </w:r>
      <w:r w:rsidR="00A67268">
        <w:t>, particularly when they are relatively fast</w:t>
      </w:r>
      <w:r w:rsidR="00456ACA">
        <w:t>.</w:t>
      </w:r>
      <w:r w:rsidR="00E9382C">
        <w:t xml:space="preserve"> </w:t>
      </w:r>
      <w:r w:rsidR="00C9287E">
        <w:t>Further, and p</w:t>
      </w:r>
      <w:r w:rsidR="005B08FA">
        <w:t>erhaps more obviously, predictions are also important when moving objects are occluded during parts of their trajectory</w:t>
      </w:r>
      <w:r w:rsidR="00952120">
        <w:t xml:space="preserve"> </w:t>
      </w:r>
      <w:r w:rsidR="00952120">
        <w:fldChar w:fldCharType="begin" w:fldLock="1"/>
      </w:r>
      <w:r w:rsidR="00180D58">
        <w:instrText>ADDIN CSL_CITATION {"citationItems":[{"id":"ITEM-1","itemData":{"DOI":"10.1038/s41598-019-50512-6","ISBN":"4159801950512","ISSN":"20452322","abstract":"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jörn","non-dropping-particle":"","parse-names":false,"suffix":""},{"dropping-particle":"","family":"López-Moliner","given":"Joan","non-dropping-particle":"","parse-names":false,"suffix":""}],"container-title":"Scientific Reports","id":"ITEM-1","issue":"1","issued":{"date-parts":[["2019"]]},"page":"1-13","title":"Earth-Gravity Congruent Motion Facilitates Ocular Control for Pursuit of Parabolic Trajectories","type":"article-journal","volume":"9"},"uris":["http://www.mendeley.com/documents/?uuid=13f1b18b-223d-45e7-8b96-70e4d8cfc2b7"]},{"id":"ITEM-2","itemData":{"DOI":"10.1152/jn.00344.2010","ISBN":"1522-1598 (Electronic)\\r0022-3077 (Linking)","ISSN":"0022-3077","PMID":"21289135","abstract":"Success of motor behavior often depends on the ability to predict the path of moving objects. Here we asked whether tracking a visual object with smooth pursuit eye movements helps to predict its motion direction. We developed a paradigm, \"eye soccer,\" in which observers had to either track or fixate a visual target (ball) and judge whether it would have hit or missed a stationary vertical line segment (goal). Ball and goal were presented briefly for 100-500 ms and disappeared from the screen together before the perceptual judgment was prompted. In pursuit conditions, the ball moved towards the goal; in fixation conditions, the goal moved towards the stationary ball, resulting in similar retinal stimulation during pursuit and fixation. We also tested the condition in which the goal was fixated and the ball moved. Motion direction prediction was significantly better in pursuit than in fixation trials, regardless of whether ball or goal served as fixation target. In both fixation and pursuit trials, prediction performance was better when eye movements were accurate. Performance also increased with shorter ball-goal distance and longer presentation duration. A longer trajectory did not affect performance. During pursuit, an efference copy signal might provide additional motion information, leading to the advantage in motion prediction.","author":[{"dropping-particle":"","family":"Spering","given":"M.","non-dropping-particle":"","parse-names":false,"suffix":""},{"dropping-particle":"","family":"Schutz","given":"A. C.","non-dropping-particle":"","parse-names":false,"suffix":""},{"dropping-particle":"","family":"Braun","given":"D. I.","non-dropping-particle":"","parse-names":false,"suffix":""},{"dropping-particle":"","family":"Gegenfurtner","given":"K. R.","non-dropping-particle":"","parse-names":false,"suffix":""}],"container-title":"Journal of Neurophysiology","id":"ITEM-2","issue":"4","issued":{"date-parts":[["2011"]]},"page":"1756-1767","title":"Keep your eyes on the ball: smooth pursuit eye movements enhance prediction of visual motion","type":"article-journal","volume":"105"},"uris":["http://www.mendeley.com/documents/?uuid=319970e3-4d66-4273-9de9-04dd7b11cfb7","http://www.mendeley.com/documents/?uuid=d96832d0-24bb-4e67-b281-e710dadbcb5e"]},{"id":"ITEM-3","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3","issue":"1","issued":{"date-parts":[["2017"]]},"page":"404-415","publisher":"American Physiological Society","title":"Context effects on smooth pursuit and manual interception of a disappearing target","type":"article-journal","volume":"118"},"uris":["http://www.mendeley.com/documents/?uuid=fbff0d9c-e2cb-3912-bda6-f7a446323971","http://www.mendeley.com/documents/?uuid=6c77a618-f379-414d-b796-647acd680155"]}],"mendeley":{"formattedCitation":"[7–9]","plainTextFormattedCitation":"[7–9]","previouslyFormattedCitation":"[7–9]"},"properties":{"noteIndex":0},"schema":"https://github.com/citation-style-language/schema/raw/master/csl-citation.json"}</w:instrText>
      </w:r>
      <w:r w:rsidR="00952120">
        <w:fldChar w:fldCharType="separate"/>
      </w:r>
      <w:r w:rsidR="001634FA" w:rsidRPr="001634FA">
        <w:rPr>
          <w:noProof/>
        </w:rPr>
        <w:t>[7–9]</w:t>
      </w:r>
      <w:r w:rsidR="00952120">
        <w:fldChar w:fldCharType="end"/>
      </w:r>
      <w:r w:rsidR="005B08FA">
        <w:t xml:space="preserve">, or when the observer </w:t>
      </w:r>
      <w:r w:rsidR="00E564F5">
        <w:t>has to avert their eyes</w:t>
      </w:r>
      <w:r w:rsidR="00BF5E35">
        <w:t xml:space="preserve"> or turn away</w:t>
      </w:r>
      <w:r w:rsidR="00E564F5">
        <w:t xml:space="preserve"> from the target.</w:t>
      </w:r>
    </w:p>
    <w:p w14:paraId="0E5C402F" w14:textId="38F0464C" w:rsidR="005272F6" w:rsidRDefault="00553D41" w:rsidP="00777625">
      <w:pPr>
        <w:jc w:val="both"/>
      </w:pPr>
      <w:r>
        <w:t xml:space="preserve">When </w:t>
      </w:r>
      <w:r w:rsidR="00877976">
        <w:t xml:space="preserve">an </w:t>
      </w:r>
      <w:r>
        <w:t>observer is moving while</w:t>
      </w:r>
      <w:r w:rsidR="0031373F">
        <w:t xml:space="preserve"> attempting to</w:t>
      </w:r>
      <w:r>
        <w:t xml:space="preserve"> interact with moving objects in their environment, further difficulties arise.</w:t>
      </w:r>
      <w:r w:rsidR="00877693">
        <w:t xml:space="preserve"> Even in the simplest case, whe</w:t>
      </w:r>
      <w:r w:rsidR="00E564F5">
        <w:t xml:space="preserve">n the observer has a good view of the target and predictions are only necessary to </w:t>
      </w:r>
      <w:r w:rsidR="0010036C">
        <w:t>compensate for</w:t>
      </w:r>
      <w:r w:rsidR="00E564F5">
        <w:t xml:space="preserve"> neural delays</w:t>
      </w:r>
      <w:r w:rsidR="00877693">
        <w:t xml:space="preserve">, the visual system needs to separate retinal motion </w:t>
      </w:r>
      <w:r w:rsidR="00BF7A67">
        <w:t>created by</w:t>
      </w:r>
      <w:r w:rsidR="00877693">
        <w:t xml:space="preserve"> observer motion </w:t>
      </w:r>
      <w:r w:rsidR="0031373F">
        <w:t xml:space="preserve">from </w:t>
      </w:r>
      <w:r w:rsidR="00877693">
        <w:t>retinal motion due to object motion</w:t>
      </w:r>
      <w:r w:rsidR="0031373F">
        <w:t xml:space="preserve"> in order to judge an object</w:t>
      </w:r>
      <w:r w:rsidR="00BF7A67">
        <w:t>’</w:t>
      </w:r>
      <w:r w:rsidR="0031373F">
        <w:t>s trajectory accurately.</w:t>
      </w:r>
      <w:r w:rsidR="00667F09">
        <w:t xml:space="preserve"> A prominent hypothesis on how this is achieved is the Flow Parsing hypothesis </w:t>
      </w:r>
      <w:r w:rsidR="00667F09">
        <w:fldChar w:fldCharType="begin" w:fldLock="1"/>
      </w:r>
      <w:r w:rsidR="007861E1">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167/7.11.2","ISBN":"1534-7362","ISSN":"1534-7362","PMID":"17997657","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author":[{"dropping-particle":"","family":"Warren","given":"P A","non-dropping-particle":"","parse-names":false,"suffix":""},{"dropping-particle":"","family":"Rushton","given":"S K","non-dropping-particle":"","parse-names":false,"suffix":""}],"container-title":"Journal of Vision","id":"ITEM-2","issue":"11","issued":{"date-parts":[["2007"]]},"page":"2","title":"Perception of object trajectory: Parsing retinal motion into self and object movement components","type":"article-journal","volume":"7"},"uris":["http://www.mendeley.com/documents/?uuid=c3e379bb-7d21-4fc8-839e-220f8d2e45aa","http://www.mendeley.com/documents/?uuid=71626f15-2644-4351-912d-f5717eb5ab3c"]},{"id":"ITEM-3","itemData":{"DOI":"10.1016/j.cub.2005.07.020","ISBN":"0960-9822","ISSN":"09609822","PMID":"16051158","author":[{"dropping-particle":"","family":"Rushton","given":"S K","non-dropping-particle":"","parse-names":false,"suffix":""},{"dropping-particle":"","family":"Warren","given":"P A","non-dropping-particle":"","parse-names":false,"suffix":""}],"container-title":"Current Biology","id":"ITEM-3","issue":"14","issued":{"date-parts":[["2005"]]},"page":"R542-R53","title":"Moving observers, relative retinal motion and the detection of object movement","type":"article-journal","volume":"15"},"uris":["http://www.mendeley.com/documents/?uuid=917bf565-4daf-4684-b954-ca2e31e8f205","http://www.mendeley.com/documents/?uuid=5c9ed4dc-d295-44ca-aa80-1a3eb384c395"]},{"id":"ITEM-4","itemData":{"DOI":"10.1016/j.visres.2007.10.023","ISBN":"0042-6989","ISSN":"00426989","PMID":"18243274","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 A","non-dropping-particle":"","parse-names":false,"suffix":""},{"dropping-particle":"","family":"Rushton","given":"S K","non-dropping-particle":"","parse-names":false,"suffix":""}],"container-title":"Vision Research","id":"ITEM-4","issue":"5","issued":{"date-parts":[["2008"]]},"page":"655-663","title":"Evidence for flow-parsing in radial flow displays","type":"article-journal","volume":"48"},"uris":["http://www.mendeley.com/documents/?uuid=8703ef34-d53f-31de-84b1-a69bf399d0f0","http://www.mendeley.com/documents/?uuid=7b504e2b-b80c-44e1-8de6-ceedbd30c178"]},{"id":"ITEM-5","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5","issue":"11","issued":{"date-parts":[["2009"]]},"page":"1406-1419","publisher":"Elsevier Ltd","title":"Perception of scene-relative object movement: Optic flow parsing and the contribution of monocular depth cues","type":"article-journal","volume":"49"},"uris":["http://www.mendeley.com/documents/?uuid=69f90279-d27d-4310-b9ac-ebff12943588"]},{"id":"ITEM-6","itemData":{"DOI":"10.1007/bf03076414","ISSN":"1872-552X","author":[{"dropping-particle":"","family":"Wertheim","given":"Alexander H","non-dropping-particle":"","parse-names":false,"suffix":""}],"container-title":"Netherlands Journal of Psychology","id":"ITEM-6","issue":"3","issued":{"date-parts":[["2008"]]},"page":"119-125","title":"Perceiving motion: relativity, illusions and the nature of perception","type":"article-journal","volume":"64"},"uris":["http://www.mendeley.com/documents/?uuid=453a93fb-b55b-4444-9859-f806d1e6d28e"]},{"id":"ITEM-7","itemData":{"DOI":"10.1017/S0140525X99001831","ISSN":"0140525X","author":[{"dropping-particle":"","family":"Wertheim","given":"A. H.","non-dropping-particle":"","parse-names":false,"suffix":""}],"container-title":"Behavioral and Brain Sciences","id":"ITEM-7","issue":"2","issued":{"date-parts":[["1999"]]},"page":"337-340","title":"Motion perception during self-motion: The direct versus inferential controversy revisited. BBS 17:293-355","type":"article-journal","volume":"22"},"uris":["http://www.mendeley.com/documents/?uuid=ae975a1a-3c3d-4c08-bccb-4e2e7e488fb3"]}],"mendeley":{"formattedCitation":"[10–16]","plainTextFormattedCitation":"[10–16]","previouslyFormattedCitation":"[10–16]"},"properties":{"noteIndex":0},"schema":"https://github.com/citation-style-language/schema/raw/master/csl-citation.json"}</w:instrText>
      </w:r>
      <w:r w:rsidR="00667F09">
        <w:fldChar w:fldCharType="separate"/>
      </w:r>
      <w:r w:rsidR="00D83908" w:rsidRPr="00D83908">
        <w:rPr>
          <w:noProof/>
        </w:rPr>
        <w:t>[10–16]</w:t>
      </w:r>
      <w:r w:rsidR="00667F09">
        <w:fldChar w:fldCharType="end"/>
      </w:r>
      <w:r w:rsidR="00667F09">
        <w:t xml:space="preserve">. This hypothesis states that to solve this problem humans </w:t>
      </w:r>
      <w:r w:rsidR="00710A3A">
        <w:t xml:space="preserve">parse optic flow information and subtract this visual stimulation attributed to self-motion from global retinal motion. The remaining retinal motion can then be scaled with an estimate of the distance between </w:t>
      </w:r>
      <w:r w:rsidR="005315ED">
        <w:t xml:space="preserve">the </w:t>
      </w:r>
      <w:r w:rsidR="00710A3A">
        <w:t xml:space="preserve">observer and </w:t>
      </w:r>
      <w:r w:rsidR="005315ED">
        <w:t xml:space="preserve">the </w:t>
      </w:r>
      <w:r w:rsidR="00710A3A">
        <w:t xml:space="preserve">moving object </w:t>
      </w:r>
      <w:r w:rsidR="00710A3A" w:rsidRPr="00710A3A">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710A3A" w:rsidRPr="00710A3A">
        <w:fldChar w:fldCharType="separate"/>
      </w:r>
      <w:r w:rsidR="00D83908" w:rsidRPr="00D83908">
        <w:rPr>
          <w:noProof/>
        </w:rPr>
        <w:t>[17]</w:t>
      </w:r>
      <w:r w:rsidR="00710A3A" w:rsidRPr="00710A3A">
        <w:fldChar w:fldCharType="end"/>
      </w:r>
      <w:r w:rsidR="00710A3A">
        <w:t xml:space="preserve"> to obtain the world-relative velocity of the object.</w:t>
      </w:r>
      <w:r w:rsidR="00667F09">
        <w:t xml:space="preserve"> </w:t>
      </w:r>
      <w:r w:rsidR="00710A3A">
        <w:t xml:space="preserve">While this process was originally posited as a purely visual phenomenon </w:t>
      </w:r>
      <w:r w:rsidR="00710A3A">
        <w:fldChar w:fldCharType="begin" w:fldLock="1"/>
      </w:r>
      <w:r w:rsidR="007861E1">
        <w:instrText>ADDIN CSL_CITATION {"citationItems":[{"id":"ITEM-1","itemData":{"DOI":"10.1167/13.2.15","ISSN":"15347362","PMID":"23397040","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 © 2013 ARVO.","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d964c580-9213-4a18-bf08-eff5d1a6b0fc"]},{"id":"ITEM-2","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2","issue":"11","issued":{"date-parts":[["2007"]]},"page":"1-11","title":"Perception of object trajectory: Parsing retinal motion into self and object movement components","type":"article-journal","volume":"7"},"uris":["http://www.mendeley.com/documents/?uuid=55b09924-b6ba-4dca-bd34-9551d1a4722a"]}],"mendeley":{"formattedCitation":"[18,19]","plainTextFormattedCitation":"[18,19]","previouslyFormattedCitation":"[18,19]"},"properties":{"noteIndex":0},"schema":"https://github.com/citation-style-language/schema/raw/master/csl-citation.json"}</w:instrText>
      </w:r>
      <w:r w:rsidR="00710A3A">
        <w:fldChar w:fldCharType="separate"/>
      </w:r>
      <w:r w:rsidR="00D83908" w:rsidRPr="00D83908">
        <w:rPr>
          <w:noProof/>
        </w:rPr>
        <w:t>[18,19]</w:t>
      </w:r>
      <w:r w:rsidR="00710A3A">
        <w:fldChar w:fldCharType="end"/>
      </w:r>
      <w:r w:rsidR="00710A3A">
        <w:t xml:space="preserve">, more recent studies have shed some light on the multisensory nature of this process: Dokka and her colleagues </w:t>
      </w:r>
      <w:r w:rsidR="00710A3A">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710A3A">
        <w:fldChar w:fldCharType="separate"/>
      </w:r>
      <w:r w:rsidR="00D83908" w:rsidRPr="00D83908">
        <w:rPr>
          <w:noProof/>
        </w:rPr>
        <w:t>[20]</w:t>
      </w:r>
      <w:r w:rsidR="00710A3A">
        <w:fldChar w:fldCharType="end"/>
      </w:r>
      <w:r w:rsidR="00710A3A">
        <w:t xml:space="preserve"> found, for example, that compensation for self-motion in speed judgements w</w:t>
      </w:r>
      <w:r w:rsidR="005315ED">
        <w:t>as</w:t>
      </w:r>
      <w:r w:rsidR="00710A3A">
        <w:t xml:space="preserve"> more complete when both visual and vestibular information indicated self-motion than </w:t>
      </w:r>
      <w:r w:rsidR="00041365">
        <w:t xml:space="preserve">when </w:t>
      </w:r>
      <w:r w:rsidR="00710A3A">
        <w:t xml:space="preserve">either visual or vestibular cues </w:t>
      </w:r>
      <w:r w:rsidR="00041365">
        <w:t>indicated that the observer was at rest</w:t>
      </w:r>
      <w:r w:rsidR="00710A3A">
        <w:t>. They further found precision to be lower in the presence of self-motion, which they attributed to self-motion information being noisier than optic flow information</w:t>
      </w:r>
      <w:r w:rsidR="005272F6">
        <w:t>.</w:t>
      </w:r>
      <w:r w:rsidR="00710A3A">
        <w:t xml:space="preserve"> </w:t>
      </w:r>
      <w:r w:rsidR="005272F6">
        <w:t>Subtracting</w:t>
      </w:r>
      <w:r w:rsidR="00710A3A">
        <w:t xml:space="preserve"> </w:t>
      </w:r>
      <w:r w:rsidR="008859C7">
        <w:t>nois</w:t>
      </w:r>
      <w:r w:rsidR="005272F6">
        <w:t>y</w:t>
      </w:r>
      <w:r w:rsidR="008859C7">
        <w:t xml:space="preserve"> self-motion </w:t>
      </w:r>
      <w:r w:rsidR="005272F6">
        <w:t xml:space="preserve">information </w:t>
      </w:r>
      <w:r w:rsidR="008859C7">
        <w:fldChar w:fldCharType="begin" w:fldLock="1"/>
      </w:r>
      <w:r w:rsidR="007861E1">
        <w:instrText>ADDIN CSL_CITATION {"citationItems":[{"id":"ITEM-1","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c995f446-bb04-4c12-9f9c-8d5f242fe120","http://www.mendeley.com/documents/?uuid=eda31d31-c12b-4306-b74b-f52b344e4b03"]}],"mendeley":{"formattedCitation":"[21]","plainTextFormattedCitation":"[21]","previouslyFormattedCitation":"[21]"},"properties":{"noteIndex":0},"schema":"https://github.com/citation-style-language/schema/raw/master/csl-citation.json"}</w:instrText>
      </w:r>
      <w:r w:rsidR="008859C7">
        <w:fldChar w:fldCharType="separate"/>
      </w:r>
      <w:r w:rsidR="00D83908" w:rsidRPr="00D83908">
        <w:rPr>
          <w:noProof/>
        </w:rPr>
        <w:t>[21]</w:t>
      </w:r>
      <w:r w:rsidR="008859C7">
        <w:fldChar w:fldCharType="end"/>
      </w:r>
      <w:r w:rsidR="008859C7">
        <w:t xml:space="preserve"> </w:t>
      </w:r>
      <w:r w:rsidR="005272F6">
        <w:t xml:space="preserve">from less noisy optic flow </w:t>
      </w:r>
      <w:r w:rsidR="0063224C">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63224C">
        <w:fldChar w:fldCharType="separate"/>
      </w:r>
      <w:r w:rsidR="00D83908" w:rsidRPr="00D83908">
        <w:rPr>
          <w:noProof/>
        </w:rPr>
        <w:t>[20]</w:t>
      </w:r>
      <w:r w:rsidR="0063224C">
        <w:fldChar w:fldCharType="end"/>
      </w:r>
      <w:r w:rsidR="005272F6">
        <w:t xml:space="preserve"> would then make the estimate of object motion noisier in a moving observer</w:t>
      </w:r>
      <w:r w:rsidR="00041365">
        <w:t xml:space="preserve"> than in a static observer</w:t>
      </w:r>
      <w:r w:rsidR="009E6998">
        <w:t>.</w:t>
      </w:r>
      <w:r w:rsidR="00CA3100">
        <w:t xml:space="preserve"> It is</w:t>
      </w:r>
      <w:r w:rsidR="002C511C">
        <w:t xml:space="preserve"> </w:t>
      </w:r>
      <w:r w:rsidR="00964088">
        <w:t xml:space="preserve">important to note that </w:t>
      </w:r>
      <w:r w:rsidR="005315ED">
        <w:t xml:space="preserve">such </w:t>
      </w:r>
      <w:r w:rsidR="00964088">
        <w:t>a flow parsing mechanism should be</w:t>
      </w:r>
      <w:r w:rsidR="00681315">
        <w:t xml:space="preserve"> </w:t>
      </w:r>
      <w:r w:rsidR="00964088">
        <w:t xml:space="preserve">active </w:t>
      </w:r>
      <w:r w:rsidR="007621EF">
        <w:t xml:space="preserve">even </w:t>
      </w:r>
      <w:r w:rsidR="00964088">
        <w:t>while the participant at rest. The assumption here is that the noise added during flow parsing is proportional to the self-motion speed (in a Weber’s Law-like fashion), that is, when the observer is not moving at all the added noise is minimal</w:t>
      </w:r>
      <w:r w:rsidR="00041365">
        <w:t>, whereas</w:t>
      </w:r>
      <w:r w:rsidR="007621EF">
        <w:t xml:space="preserve"> higher self-motion speeds lead to more noise.</w:t>
      </w:r>
    </w:p>
    <w:p w14:paraId="04170466" w14:textId="6A85822D" w:rsidR="009E6998" w:rsidRDefault="009E6998" w:rsidP="00777625">
      <w:pPr>
        <w:jc w:val="both"/>
      </w:pPr>
      <w:r>
        <w:t xml:space="preserve">Several studies have shown that flow parsing is </w:t>
      </w:r>
      <w:r w:rsidR="005315ED">
        <w:t>often</w:t>
      </w:r>
      <w:r>
        <w:t xml:space="preserve"> incomplete </w:t>
      </w:r>
      <w:r w:rsidRPr="009E6998">
        <w:fldChar w:fldCharType="begin" w:fldLock="1"/>
      </w:r>
      <w:r w:rsidR="00E80E45">
        <w:instrText>ADDIN CSL_CITATION {"citationItems":[{"id":"ITEM-1","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1","issue":"13","issued":{"date-parts":[["2018"]]},"page":"1-9","title":"Insufficient compensation for self-motion during perception of object speed: The vestibular Aubert-Fleischl phenomenon","type":"article-journal","volume":"18"},"uris":["http://www.mendeley.com/documents/?uuid=b4ae205d-a232-46e2-8f58-a1d37d8ca654"]},{"id":"ITEM-2","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2","issue":"2","issued":{"date-parts":[["1995"]]},"page":"133-144","title":"Processing of visual motion direction in the fronto-parallel plane in the stationary or moving observer","type":"article-journal","volume":"70"},"uris":["http://www.mendeley.com/documents/?uuid=c20c16f5-d4a1-3a50-9937-d3d625cd998d"]},{"id":"ITEM-3","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3","issue":"2","issued":{"date-parts":[["2004"]]},"page":"179-195","title":"Long range interactions between object-motion and self-motion in the perception of movement in depth","type":"article-journal","volume":"44"},"uris":["http://www.mendeley.com/documents/?uuid=04545aea-3f08-490b-ba7d-dd20a9356178"]},{"id":"ITEM-4","itemData":{"DOI":"10.1152/jn.00217.2017","ISSN":"15221598","PMID":"28515287","abstract":"In our natural environment, we interact with moving objects that are surrounded by richly textured, dynamic visual contexts. Yet most laboratory studies on vision and movement show visual objects in front of uniform gray backgrounds. Context effects on eye movements have been widely studied, but it is less well known how visual contexts affect hand movements. Here we ask whether eye and hand movements integrate motion signals from target and context similarly or differently, and whether context effects on eye and hand change over time. We developed a track-intercept task requiring participants to track the initial launch of a moving object (“ball”) with smooth pursuit eye movements. The ball disappeared after a brief presentation, and participants had to intercept it in a designated “hit zone.” In two experiments (n = 18 human observers each), the ball was shown in front of a uniform or a textured background that either was stationary or moved along with the target. Eye and hand movement latencies and speeds were similarly affected by the visual context, but eye and hand interception (eye position at time of interception, and hand interception timing error) did not differ significantly between context conditions. Eye and hand interception timing errors were strongly correlated on a trial-by-trial basis across all context conditions, highlighting the close relation between these responses in manual interception tasks. Our results indicate that visual contexts similarly affect eye and hand movements but that these effects may be short-lasting, affecting movement trajectories more than movement end points.","author":[{"dropping-particle":"","family":"Kreyenmeier","given":"Philipp","non-dropping-particle":"","parse-names":false,"suffix":""},{"dropping-particle":"","family":"Fooken","given":"Jolande","non-dropping-particle":"","parse-names":false,"suffix":""},{"dropping-particle":"","family":"Spering","given":"Miriam","non-dropping-particle":"","parse-names":false,"suffix":""}],"container-title":"Journal of Neurophysiology","id":"ITEM-4","issue":"1","issued":{"date-parts":[["2017"]]},"page":"404-415","publisher":"American Physiological Society","title":"Context effects on smooth pursuit and manual interception of a disappearing target","type":"article-journal","volume":"118"},"uris":["http://www.mendeley.com/documents/?uuid=6c77a618-f379-414d-b796-647acd680155","http://www.mendeley.com/documents/?uuid=fbff0d9c-e2cb-3912-bda6-f7a446323971","http://www.mendeley.com/documents/?uuid=c5fbd31d-b73d-44ec-a593-0710214101a5"]},{"id":"ITEM-5","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 T","non-dropping-particle":"","parse-names":false,"suffix":""},{"dropping-particle":"","family":"Harris","given":"L R","non-dropping-particle":"","parse-names":false,"suffix":""}],"container-title":"Journal of Vision","id":"ITEM-5","issue":"14","issued":{"date-parts":[["2008"]]},"title":"The influence of retinal and extra-retinal motion cues on perceived object motion during self-motion","type":"article-journal","volume":"8"},"uris":["http://www.mendeley.com/documents/?uuid=bbfbb1c4-cd61-43ba-8cf9-da5d172a89e9","http://www.mendeley.com/documents/?uuid=09e66e8c-2b17-3c22-9dae-b6a4a969c4b1"]},{"id":"ITEM-6","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6","issued":{"date-parts":[["2017"]]},"page":"12-17","title":"Velocity perception in a moving observer","type":"article-journal","volume":"138"},"uris":["http://www.mendeley.com/documents/?uuid=05caccfa-22f1-4148-8183-9fdb03fad8c0"]},{"id":"ITEM-7","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7","issue":"3","issued":{"date-parts":[["2017"]]},"page":"1-18","title":"Accuracy and tuning of flow parsing for visual perception of object motion during self-motion","type":"article-journal","volume":"8"},"uris":["http://www.mendeley.com/documents/?uuid=9f19ffc4-d876-4a42-823d-b7062ac4653e"]}],"mendeley":{"formattedCitation":"[9,22–27]","plainTextFormattedCitation":"[9,22–27]","previouslyFormattedCitation":"[9,22–27]"},"properties":{"noteIndex":0},"schema":"https://github.com/citation-style-language/schema/raw/master/csl-citation.json"}</w:instrText>
      </w:r>
      <w:r w:rsidRPr="009E6998">
        <w:fldChar w:fldCharType="separate"/>
      </w:r>
      <w:r w:rsidR="006A22FC" w:rsidRPr="006A22FC">
        <w:rPr>
          <w:noProof/>
        </w:rPr>
        <w:t>[9,22–27]</w:t>
      </w:r>
      <w:r w:rsidRPr="009E6998">
        <w:fldChar w:fldCharType="end"/>
      </w:r>
      <w:r>
        <w:t xml:space="preserve">. A candidate explanation for this incompleteness is </w:t>
      </w:r>
      <w:r w:rsidR="00681315">
        <w:t xml:space="preserve">an inaccurate estimation of </w:t>
      </w:r>
      <w:r>
        <w:t xml:space="preserve">self-motion: </w:t>
      </w:r>
      <w:r w:rsidR="00FB6B42">
        <w:t>typically</w:t>
      </w:r>
      <w:r w:rsidR="002C511C">
        <w:t>,</w:t>
      </w:r>
      <w:r>
        <w:t xml:space="preserve"> studies </w:t>
      </w:r>
      <w:r w:rsidR="00FB6B42">
        <w:t xml:space="preserve">have </w:t>
      </w:r>
      <w:r>
        <w:t xml:space="preserve">used stimuli where </w:t>
      </w:r>
      <w:r w:rsidR="00681315">
        <w:t xml:space="preserve">only some cues indicated that the observer </w:t>
      </w:r>
      <w:r w:rsidR="002750CE">
        <w:t xml:space="preserve">was </w:t>
      </w:r>
      <w:r w:rsidR="00681315">
        <w:t xml:space="preserve">moving (usually visual and/or vestibular cues), while efferent copy cues indicated that their bodies were at rest. If </w:t>
      </w:r>
      <w:r w:rsidR="00640B79">
        <w:t xml:space="preserve">all </w:t>
      </w:r>
      <w:r w:rsidR="00681315">
        <w:t xml:space="preserve">self-motion cues are </w:t>
      </w:r>
      <w:r w:rsidR="007621EF">
        <w:t xml:space="preserve">integrated </w:t>
      </w:r>
      <w:r w:rsidR="002750CE">
        <w:t>after</w:t>
      </w:r>
      <w:r w:rsidR="007621EF">
        <w:t xml:space="preserve"> weighting them</w:t>
      </w:r>
      <w:r w:rsidR="00681315">
        <w:t xml:space="preserve"> </w:t>
      </w:r>
      <w:r w:rsidR="00640B79">
        <w:t xml:space="preserve">(e.g., </w:t>
      </w:r>
      <w:r w:rsidR="00681315">
        <w:t xml:space="preserve">according to their relative reliabilities </w:t>
      </w:r>
      <w:r w:rsidR="00681315" w:rsidRPr="00681315">
        <w:fldChar w:fldCharType="begin" w:fldLock="1"/>
      </w:r>
      <w:r w:rsidR="00E80E45">
        <w:instrText>ADDIN CSL_CITATION {"citationItems":[{"id":"ITEM-1","itemData":{"DOI":"10.1007/s00221-014-4136-1","ISSN":"14321106","abstract":"Passive movement through an environment is typically perceived by integrating information from different sensory signals, including visual and vestibular information. A wealth of previous research in the field of multisensory integration has shown that if different sensory signals are spatially or temporally discrepant, they may not combine in a statistically optimal fashion; however, this has not been well explored for visual–vestibular integration. Self-motion perception involves the integration of various movement parameters including displacement, velocity, acceleration and higher derivatives such as jerk. It is often assumed that the vestibular system is optimized for the processing of acceleration and higher derivatives, while the visual system is specialized to process position and velocity. In order to determine the interactions between different spatiotemporal properties for self-motion perception, in Experiment 1, we first asked whether the velocity profile of a visual trajectory affects discrimination performance in a heading task. Participants performed a two-interval forced choice heading task while stationary. They were asked to make heading discriminations while the visual stimulus moved at a constant velocity (C-Vis) or with a raised cosine velocity (R-Vis) motion profile. Experiment 2 was designed to assess how the visual and vestibular velocity profiles combined during the same heading task. In this case, participants were seated on a Stewart motion platform and motion information was presented via visual information alone, vestibular information alone or both cues combined. The combined condition consisted of congruent blocks (R-Vis/R-Vest) in which both visual and vestibular cues consisted of a raised cosine velocity profile and incongruent blocks (C-Vis/R-Vest) in which the visual motion profile consisted of a constant velocity motion, while the vestibular motion consisted of a raised cosine velocity profile. Results from both Experiments 1 and 2 demonstrated that visual heading estimates are indeed affected by the velocity profile of the movement trajectory, with lower thresholds observed for the R-Vis compared to the C-Vis. In Exp. 2 when visual–vestibular inputs were both present, they were combined in a statistically optimal fashion irrespective of the type of visual velocity profile, thus demonstrating robust integration of visual and vestibular cues. The study suggests that while the time course of the velocity did affect visu…","author":[{"dropping-particle":"","family":"Butler","given":"J S","non-dropping-particle":"","parse-names":false,"suffix":""},{"dropping-particle":"","family":"Campos","given":"J L","non-dropping-particle":"","parse-names":false,"suffix":""},{"dropping-particle":"","family":"Bülthoff","given":"H H","non-dropping-particle":"","parse-names":false,"suffix":""}],"container-title":"Experimental Brain Research","id":"ITEM-1","issue":"2","issued":{"date-parts":[["2014"]]},"page":"587-597","title":"Optimal visual–vestibular integration under conditions of conflicting intersensory motion profiles","type":"article-journal","volume":"233"},"uris":["http://www.mendeley.com/documents/?uuid=df75f010-4f59-4388-b6d1-b6cf6d84e4ab","http://www.mendeley.com/documents/?uuid=610a1392-d066-400a-ae18-9da06aeb5144"]},{"id":"ITEM-2","itemData":{"DOI":"10.1007/s00221-012-3048-1","ISSN":"00144819","PMID":"22411581","abstract":"When walking through space, both dynamic visual information (optic flow) and body-based information (proprioceptive and vestibular) jointly specify the magnitude of distance travelled. While recent evidence has demonstrated the extent to which each of these cues can be used independently, less is known about how they are integrated when simultaneously present. Many studies have shown that sensory information is integrated using a weighted linear sum, yet little is known about whether this holds true for the integration of visual and body-based cues for travelled distance perception. In this study using Virtual Reality technologies, participants first travelled a predefined distance and subsequently matched this distance by adjusting an egocentric, in-depth target. The visual stimulus consisted of a long hallway and was presented in stereo via a head-mounted display. Body-based cues were provided either by walking in a fully tracked free-walking space (Exp. 1) or by being passively moved in a wheelchair (Exp. 2). Travelled distances were provided either through optic flow alone, body-based cues alone or through both cues combined. In the combined condition, visually specified distances were either congruent (1.09) or incongruent (0.7 × or 1.4 ×) with distances specified by body-based cues. Responses reflect a consistent combined effect of both visual and body-based information, with an overall higher influence of body-based cues when walking and a higher influence of visual cues during passive movement. When comparing the results of Experiments 1 and 2, it is clear that both proprioceptive and vestibular cues contribute to travelled distance estimates during walking. These observed results were effectively described using a basic linear weighting model. © Springer-Verlag 2012.","author":[{"dropping-particle":"","family":"Campos","given":"Jennifer L.","non-dropping-particle":"","parse-names":false,"suffix":""},{"dropping-particle":"","family":"Butler","given":"John S.","non-dropping-particle":"","parse-names":false,"suffix":""},{"dropping-particle":"","family":"Bülthoff","given":"Heinrich H.","non-dropping-particle":"","parse-names":false,"suffix":""}],"container-title":"Experimental Brain Research","id":"ITEM-2","issue":"4","issued":{"date-parts":[["2012"]]},"page":"551-565","title":"Multisensory integration in the estimation of walked distances","type":"article-journal","volume":"218"},"uris":["http://www.mendeley.com/documents/?uuid=11cb372f-5d0b-439a-b017-6f9cb9b6e279","http://www.mendeley.com/documents/?uuid=2e4f82fd-5b5d-494c-9149-7fa23021758f"]},{"id":"ITEM-3","itemData":{"DOI":"10.1111/j.1460-9568.2010.07207.x","ISBN":"1460-9568 (Electronic)\\n0953-816X (Linking)","ISSN":"14609568","PMID":"20584175","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author":[{"dropping-particle":"","family":"Fetsch","given":"C R","non-dropping-particle":"","parse-names":false,"suffix":""},{"dropping-particle":"","family":"Deangelis","given":"G C","non-dropping-particle":"","parse-names":false,"suffix":""},{"dropping-particle":"","family":"Angelaki","given":"D E","non-dropping-particle":"","parse-names":false,"suffix":""}],"container-title":"European Journal of Neuroscience","id":"ITEM-3","issue":"10","issued":{"date-parts":[["2010"]]},"page":"1721-1729","title":"Visual-vestibular cue integration for heading perception: Applications of optimal cue integration theory","type":"article-journal","volume":"31"},"uris":["http://www.mendeley.com/documents/?uuid=eda31d31-c12b-4306-b74b-f52b344e4b03","http://www.mendeley.com/documents/?uuid=c995f446-bb04-4c12-9f9c-8d5f242fe120"]}],"mendeley":{"formattedCitation":"[21,28,29]","plainTextFormattedCitation":"[21,28,29]","previouslyFormattedCitation":"[21,28,29]"},"properties":{"noteIndex":0},"schema":"https://github.com/citation-style-language/schema/raw/master/csl-citation.json"}</w:instrText>
      </w:r>
      <w:r w:rsidR="00681315" w:rsidRPr="00681315">
        <w:fldChar w:fldCharType="separate"/>
      </w:r>
      <w:r w:rsidR="006A22FC" w:rsidRPr="006A22FC">
        <w:rPr>
          <w:noProof/>
        </w:rPr>
        <w:t>[21,28,29]</w:t>
      </w:r>
      <w:r w:rsidR="00681315" w:rsidRPr="00681315">
        <w:fldChar w:fldCharType="end"/>
      </w:r>
      <w:r w:rsidR="00640B79">
        <w:t>)</w:t>
      </w:r>
      <w:r w:rsidR="00681315">
        <w:t xml:space="preserve">, this would then lead to an underestimation of self-motion, which is consistent with the biases found in the studies cited </w:t>
      </w:r>
      <w:r w:rsidR="002750CE">
        <w:t>above</w:t>
      </w:r>
      <w:r w:rsidR="00681315">
        <w:t>.</w:t>
      </w:r>
      <w:r w:rsidR="00CA3100">
        <w:t xml:space="preserve"> Further, w</w:t>
      </w:r>
      <w:r w:rsidR="00CA3100" w:rsidRPr="00CA3100">
        <w:t xml:space="preserve">hile we did not find evidence for an effect of self-motion on precision in a recent study </w:t>
      </w:r>
      <w:r w:rsidR="00CA3100" w:rsidRPr="00CA3100">
        <w:fldChar w:fldCharType="begin" w:fldLock="1"/>
      </w:r>
      <w:r w:rsidR="00AC6668">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30]","plainTextFormattedCitation":"[30]","previouslyFormattedCitation":"[30]"},"properties":{"noteIndex":0},"schema":"https://github.com/citation-style-language/schema/raw/master/csl-citation.json"}</w:instrText>
      </w:r>
      <w:r w:rsidR="00CA3100" w:rsidRPr="00CA3100">
        <w:fldChar w:fldCharType="separate"/>
      </w:r>
      <w:r w:rsidR="006A22FC" w:rsidRPr="006A22FC">
        <w:rPr>
          <w:noProof/>
        </w:rPr>
        <w:t>[30]</w:t>
      </w:r>
      <w:r w:rsidR="00CA3100" w:rsidRPr="00CA3100">
        <w:fldChar w:fldCharType="end"/>
      </w:r>
      <w:r w:rsidR="00CA3100" w:rsidRPr="00CA3100">
        <w:t>, we believe it is likely due to the fact that the effect was noisier than anticipated, resulting in a lack of statistical power.</w:t>
      </w:r>
    </w:p>
    <w:p w14:paraId="4B77C60D" w14:textId="77777777" w:rsidR="00920C26" w:rsidRDefault="00920C26" w:rsidP="00920C26">
      <w:pPr>
        <w:keepNext/>
        <w:jc w:val="both"/>
      </w:pPr>
      <w:r>
        <w:rPr>
          <w:noProof/>
        </w:rPr>
        <w:lastRenderedPageBreak/>
        <w:drawing>
          <wp:inline distT="0" distB="0" distL="0" distR="0" wp14:anchorId="0BC44500" wp14:editId="61FDE467">
            <wp:extent cx="5921187" cy="2696564"/>
            <wp:effectExtent l="0" t="0" r="381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8">
                      <a:extLst>
                        <a:ext uri="{28A0092B-C50C-407E-A947-70E740481C1C}">
                          <a14:useLocalDpi xmlns:a14="http://schemas.microsoft.com/office/drawing/2010/main" val="0"/>
                        </a:ext>
                      </a:extLst>
                    </a:blip>
                    <a:stretch>
                      <a:fillRect/>
                    </a:stretch>
                  </pic:blipFill>
                  <pic:spPr>
                    <a:xfrm>
                      <a:off x="0" y="0"/>
                      <a:ext cx="5921187" cy="2696564"/>
                    </a:xfrm>
                    <a:prstGeom prst="rect">
                      <a:avLst/>
                    </a:prstGeom>
                  </pic:spPr>
                </pic:pic>
              </a:graphicData>
            </a:graphic>
          </wp:inline>
        </w:drawing>
      </w:r>
    </w:p>
    <w:p w14:paraId="4CF5CC2C" w14:textId="737ACE7F" w:rsidR="00920C26" w:rsidRPr="00877693" w:rsidRDefault="00920C26" w:rsidP="00920C26">
      <w:pPr>
        <w:pStyle w:val="Caption"/>
        <w:jc w:val="both"/>
      </w:pPr>
      <w:bookmarkStart w:id="40" w:name="_Ref85637449"/>
      <w:r>
        <w:t xml:space="preserve">Figure </w:t>
      </w:r>
      <w:fldSimple w:instr=" SEQ Figure \* ARABIC ">
        <w:r w:rsidR="00DD60AD">
          <w:rPr>
            <w:noProof/>
          </w:rPr>
          <w:t>1</w:t>
        </w:r>
      </w:fldSimple>
      <w:bookmarkEnd w:id="40"/>
      <w:r w:rsidR="00DB294F">
        <w:t>: Schematic of the processes at play when predicting motion during self-motion.</w:t>
      </w:r>
      <w:r w:rsidR="00ED389E">
        <w:t xml:space="preserve"> First, an estimate of the self-motion </w:t>
      </w:r>
      <w:r w:rsidR="00904600">
        <w:t>velocity</w:t>
      </w:r>
      <w:r w:rsidR="00ED389E">
        <w:t xml:space="preserve"> is obtained by integrating the available cues from different sensory sources. This </w:t>
      </w:r>
      <w:r w:rsidR="00904600">
        <w:t xml:space="preserve">velocity </w:t>
      </w:r>
      <w:r w:rsidR="00ED389E">
        <w:t xml:space="preserve">estimate is used to </w:t>
      </w:r>
      <w:r w:rsidR="00904600">
        <w:t>predict the retinal motion that would be caused by self-motion. Finally, an estimate of the physical object velocity is obtained by subtracting the predicted retinal motion due to self-motion from the global retinal motion and the further trajectory of the object is extrapolated based on this estimate.</w:t>
      </w:r>
    </w:p>
    <w:p w14:paraId="0CA69099" w14:textId="3EBC1E94" w:rsidR="00CE1723" w:rsidRDefault="00DC7138" w:rsidP="00777625">
      <w:pPr>
        <w:jc w:val="both"/>
      </w:pPr>
      <w:r>
        <w:fldChar w:fldCharType="begin"/>
      </w:r>
      <w:r>
        <w:instrText xml:space="preserve"> REF _Ref85637449 \h </w:instrText>
      </w:r>
      <w:r>
        <w:fldChar w:fldCharType="separate"/>
      </w:r>
      <w:r>
        <w:t xml:space="preserve">Figure </w:t>
      </w:r>
      <w:r>
        <w:rPr>
          <w:noProof/>
        </w:rPr>
        <w:t>1</w:t>
      </w:r>
      <w:r>
        <w:fldChar w:fldCharType="end"/>
      </w:r>
      <w:r>
        <w:t xml:space="preserve"> shows a simple schematic of the processes we assume to be at play when predict</w:t>
      </w:r>
      <w:r w:rsidR="003213CE">
        <w:t>ing</w:t>
      </w:r>
      <w:r>
        <w:t xml:space="preserve"> </w:t>
      </w:r>
      <w:r w:rsidR="00343E6C">
        <w:t xml:space="preserve">object </w:t>
      </w:r>
      <w:r>
        <w:t>motion</w:t>
      </w:r>
      <w:r w:rsidR="00343E6C">
        <w:t xml:space="preserve"> during self-motion: </w:t>
      </w:r>
      <w:r w:rsidR="003213CE">
        <w:t xml:space="preserve">the organism </w:t>
      </w:r>
      <w:r w:rsidR="00343E6C">
        <w:t>first estimate</w:t>
      </w:r>
      <w:r w:rsidR="003213CE">
        <w:t>s</w:t>
      </w:r>
      <w:r w:rsidR="00343E6C">
        <w:t xml:space="preserve"> </w:t>
      </w:r>
      <w:r w:rsidR="003213CE">
        <w:t xml:space="preserve">its </w:t>
      </w:r>
      <w:r w:rsidR="00343E6C">
        <w:t>own motion</w:t>
      </w:r>
      <w:r w:rsidR="003213CE">
        <w:t xml:space="preserve"> in the environment</w:t>
      </w:r>
      <w:r w:rsidR="00343E6C">
        <w:t xml:space="preserve"> from the various sources of information available to </w:t>
      </w:r>
      <w:r w:rsidR="003213CE">
        <w:t>it</w:t>
      </w:r>
      <w:r w:rsidR="007621EF">
        <w:t>.</w:t>
      </w:r>
      <w:r w:rsidR="00343E6C">
        <w:t xml:space="preserve"> Based on this self-motion estimate, </w:t>
      </w:r>
      <w:r w:rsidR="002750CE">
        <w:t xml:space="preserve">the organism </w:t>
      </w:r>
      <w:r w:rsidR="00343E6C">
        <w:t>then make</w:t>
      </w:r>
      <w:r w:rsidR="00E24EE5">
        <w:t>s</w:t>
      </w:r>
      <w:r w:rsidR="00343E6C">
        <w:t xml:space="preserve"> a prediction about the retinal motion </w:t>
      </w:r>
      <w:r w:rsidR="002750CE">
        <w:t xml:space="preserve">that </w:t>
      </w:r>
      <w:r w:rsidR="00343E6C">
        <w:t xml:space="preserve">this self-motion </w:t>
      </w:r>
      <w:r w:rsidR="00202F46">
        <w:t>would be expected to create</w:t>
      </w:r>
      <w:r w:rsidR="00503856">
        <w:t>.</w:t>
      </w:r>
      <w:r w:rsidR="00343E6C">
        <w:t xml:space="preserve"> </w:t>
      </w:r>
      <w:r w:rsidR="00503856">
        <w:t>T</w:t>
      </w:r>
      <w:r w:rsidR="00343E6C">
        <w:t>he predicted retinal motion is</w:t>
      </w:r>
      <w:r w:rsidR="00DC0BD6">
        <w:t xml:space="preserve"> then</w:t>
      </w:r>
      <w:r w:rsidR="00343E6C">
        <w:t xml:space="preserve"> subtracted from the total </w:t>
      </w:r>
      <w:r w:rsidR="00E564F5" w:rsidRPr="00E564F5">
        <w:t xml:space="preserve">observed </w:t>
      </w:r>
      <w:r w:rsidR="00343E6C">
        <w:t xml:space="preserve">retinal motion and any remaining motion </w:t>
      </w:r>
      <w:r w:rsidR="003213CE">
        <w:t xml:space="preserve">is </w:t>
      </w:r>
      <w:r w:rsidR="00343E6C">
        <w:t xml:space="preserve">attributed to </w:t>
      </w:r>
      <w:r w:rsidR="003213CE">
        <w:t xml:space="preserve">the </w:t>
      </w:r>
      <w:r w:rsidR="00343E6C">
        <w:t>object</w:t>
      </w:r>
      <w:r w:rsidR="005272F6">
        <w:t>, a process we call “multisensory flow parsing” to distinguish it from the purely visual conceptualization of flow parsing brought forward by authors like Wertheim</w:t>
      </w:r>
      <w:r w:rsidR="00041365">
        <w:t xml:space="preserve"> </w:t>
      </w:r>
      <w:r w:rsidR="00D83908">
        <w:fldChar w:fldCharType="begin" w:fldLock="1"/>
      </w:r>
      <w:r w:rsidR="007861E1">
        <w:instrText>ADDIN CSL_CITATION {"citationItems":[{"id":"ITEM-1","itemData":{"DOI":"10.1017/S0140525X99001831","ISSN":"0140525X","author":[{"dropping-particle":"","family":"Wertheim","given":"A. H.","non-dropping-particle":"","parse-names":false,"suffix":""}],"container-title":"Behavioral and Brain Sciences","id":"ITEM-1","issue":"2","issued":{"date-parts":[["1999"]]},"page":"337-340","title":"Motion perception during self-motion: The direct versus inferential controversy revisited. BBS 17:293-355","type":"article-journal","volume":"22"},"uris":["http://www.mendeley.com/documents/?uuid=ae975a1a-3c3d-4c08-bccb-4e2e7e488fb3"]},{"id":"ITEM-2","itemData":{"DOI":"10.1007/bf03076414","ISSN":"1872-552X","author":[{"dropping-particle":"","family":"Wertheim","given":"Alexander H","non-dropping-particle":"","parse-names":false,"suffix":""}],"container-title":"Netherlands Journal of Psychology","id":"ITEM-2","issue":"3","issued":{"date-parts":[["2008"]]},"page":"119-125","title":"Perceiving motion: relativity, illusions and the nature of perception","type":"article-journal","volume":"64"},"uris":["http://www.mendeley.com/documents/?uuid=453a93fb-b55b-4444-9859-f806d1e6d28e"]}],"mendeley":{"formattedCitation":"[15,16]","plainTextFormattedCitation":"[15,16]","previouslyFormattedCitation":"[15,16]"},"properties":{"noteIndex":0},"schema":"https://github.com/citation-style-language/schema/raw/master/csl-citation.json"}</w:instrText>
      </w:r>
      <w:r w:rsidR="00D83908">
        <w:fldChar w:fldCharType="separate"/>
      </w:r>
      <w:r w:rsidR="00D83908" w:rsidRPr="00D83908">
        <w:rPr>
          <w:noProof/>
        </w:rPr>
        <w:t>[15,16]</w:t>
      </w:r>
      <w:r w:rsidR="00D83908">
        <w:fldChar w:fldCharType="end"/>
      </w:r>
      <w:r w:rsidR="005272F6">
        <w:t xml:space="preserve"> or, more recently, Dupin and Wexler</w:t>
      </w:r>
      <w:r w:rsidR="00041365">
        <w:t xml:space="preserve"> </w:t>
      </w:r>
      <w:r w:rsidR="005272F6">
        <w:fldChar w:fldCharType="begin" w:fldLock="1"/>
      </w:r>
      <w:r w:rsidR="00D83908">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mendeley":{"formattedCitation":"[10]","plainTextFormattedCitation":"[10]","previouslyFormattedCitation":"[10]"},"properties":{"noteIndex":0},"schema":"https://github.com/citation-style-language/schema/raw/master/csl-citation.json"}</w:instrText>
      </w:r>
      <w:r w:rsidR="005272F6">
        <w:fldChar w:fldCharType="separate"/>
      </w:r>
      <w:r w:rsidR="005272F6" w:rsidRPr="005272F6">
        <w:rPr>
          <w:noProof/>
        </w:rPr>
        <w:t>[10]</w:t>
      </w:r>
      <w:r w:rsidR="005272F6">
        <w:fldChar w:fldCharType="end"/>
      </w:r>
      <w:r w:rsidR="005272F6">
        <w:t>.</w:t>
      </w:r>
      <w:r w:rsidR="00856E8E">
        <w:t xml:space="preserve"> This step adds noise to the </w:t>
      </w:r>
      <w:r w:rsidR="003437A7">
        <w:t>velocity</w:t>
      </w:r>
      <w:r w:rsidR="00856E8E">
        <w:t xml:space="preserve"> estimate because the self-motion estimate is noisier than </w:t>
      </w:r>
      <w:r w:rsidR="00FB6B42">
        <w:t xml:space="preserve">the </w:t>
      </w:r>
      <w:r w:rsidR="00856E8E">
        <w:t>retinal input</w:t>
      </w:r>
      <w:r w:rsidR="00E24EE5">
        <w:t xml:space="preserve"> </w:t>
      </w:r>
      <w:r w:rsidR="00E24EE5">
        <w:fldChar w:fldCharType="begin" w:fldLock="1"/>
      </w:r>
      <w:r w:rsidR="007861E1">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E24EE5">
        <w:fldChar w:fldCharType="separate"/>
      </w:r>
      <w:r w:rsidR="00D83908" w:rsidRPr="00D83908">
        <w:rPr>
          <w:noProof/>
        </w:rPr>
        <w:t>[20]</w:t>
      </w:r>
      <w:r w:rsidR="00E24EE5">
        <w:fldChar w:fldCharType="end"/>
      </w:r>
      <w:r w:rsidR="00856E8E">
        <w:t>.</w:t>
      </w:r>
      <w:r w:rsidR="00343E6C">
        <w:t xml:space="preserve"> The further </w:t>
      </w:r>
      <w:r w:rsidR="00041365">
        <w:t xml:space="preserve">trajectory </w:t>
      </w:r>
      <w:r w:rsidR="00343E6C">
        <w:t xml:space="preserve">of the object would then be </w:t>
      </w:r>
      <w:r w:rsidR="00041365">
        <w:t xml:space="preserve">extrapolated </w:t>
      </w:r>
      <w:r w:rsidR="00343E6C">
        <w:t xml:space="preserve">based on this estimate of </w:t>
      </w:r>
      <w:r w:rsidR="00FB6B42">
        <w:t xml:space="preserve">its </w:t>
      </w:r>
      <w:r w:rsidR="00343E6C">
        <w:t>velocity.</w:t>
      </w:r>
    </w:p>
    <w:p w14:paraId="6D060489" w14:textId="2E513589" w:rsidR="0044744B" w:rsidRDefault="0044744B" w:rsidP="00777625">
      <w:pPr>
        <w:jc w:val="both"/>
      </w:pPr>
      <w:r>
        <w:t>This schematic provides an overview over the general mechanism that might be at play when predicting future motion of an object observed during self-motion. Depending on the motion profile</w:t>
      </w:r>
      <w:r w:rsidR="000B4A1B">
        <w:t>s</w:t>
      </w:r>
      <w:r>
        <w:t xml:space="preserve"> of observer and object further complications may arise</w:t>
      </w:r>
      <w:r w:rsidR="009348E1">
        <w:t xml:space="preserve">. </w:t>
      </w:r>
      <w:r w:rsidR="006C3027">
        <w:t xml:space="preserve">For example, retinal speeds depend not only on the physical </w:t>
      </w:r>
      <w:r w:rsidR="00405BDE">
        <w:t>speeds and directions</w:t>
      </w:r>
      <w:r w:rsidR="006C3027">
        <w:t xml:space="preserve"> of </w:t>
      </w:r>
      <w:r w:rsidR="00FB6B42">
        <w:t xml:space="preserve">the </w:t>
      </w:r>
      <w:r w:rsidR="006C3027">
        <w:t xml:space="preserve">observer and object but also on the distance </w:t>
      </w:r>
      <w:r w:rsidR="00405BDE">
        <w:t xml:space="preserve">between them and can therefore </w:t>
      </w:r>
      <w:r w:rsidR="00EF7427">
        <w:t>change systematically</w:t>
      </w:r>
      <w:r w:rsidR="00405BDE">
        <w:t xml:space="preserve"> even when observer and object move at constant physical speed without changing direction. To obtain a veridical representation of the physical velocity of the object, the observer thus has to perform additional computations</w:t>
      </w:r>
      <w:r w:rsidR="00A3781E">
        <w:t>, including estimating their distance to the object, the direction of the object</w:t>
      </w:r>
      <w:r w:rsidR="00D15748">
        <w:t xml:space="preserve"> in relation to their own direction of motion, and the necessary transformations to obtain the physical object speed from these values</w:t>
      </w:r>
      <w:r w:rsidR="002F3564">
        <w:t xml:space="preserve"> </w:t>
      </w:r>
      <w:r w:rsidR="002F3564">
        <w:fldChar w:fldCharType="begin" w:fldLock="1"/>
      </w:r>
      <w:r w:rsidR="007861E1">
        <w:instrText>ADDIN CSL_CITATION {"citationItems":[{"id":"ITEM-1","itemData":{"DOI":"10.1371/journal.pcbi.1007397","ISBN":"1111111111","ISSN":"15537358","PMID":"31725723","abstract":"Many everyday interactions with moving objects benefit from an accurate perception of their movement. Self-motion, however, complicates object motion perception because it generates a global pattern of motion on the observer's retina and radically influences an object's retinal motion. There is strong evidence that the brain compensates by suppressing the retinal motion due to self-motion, however, this requires estimates of depth relative to the object - otherwise the appropriate self-motion component to remove cannot be determined. The underlying neural mechanisms are unknown, but neurons in brain areas MT and MST may contribute given their sensitivity to motion parallax and depth through joint direction, speed, and disparity tuning. We developed a neural model to investigate whether cells in areas MT and MST with well-established neurophysiological properties can account for human object motion judgments during self-motion. We tested the model by comparing simulated object motion signals to human object motion judgments in environments with monocular, binocular, and ambiguous depth. Our simulations show how precise depth information, such as that from binocular disparity, may improve estimates of the retinal motion pattern due the self-motion through increased selectivity among units that respond to the global self-motion pattern. The enhanced self-motion estimates emerged from recurrent feedback connections in MST and allowed the model to better suppress the appropriate direction, speed, and disparity signals from the object's retinal motion, improving the accuracy of the object's movement direction represented by motion signals.","author":[{"dropping-particle":"","family":"Layton","given":"Oliver W.","non-dropping-particle":"","parse-names":false,"suffix":""},{"dropping-particle":"","family":"Niehorster","given":"D. C.","non-dropping-particle":"","parse-names":false,"suffix":""}],"container-title":"PLoS Computational Biology","id":"ITEM-1","issue":"11","issued":{"date-parts":[["2019"]]},"page":"1-29","title":"A model of how depth facilitates scenerelative object motion perception","type":"article-journal","volume":"15"},"uris":["http://www.mendeley.com/documents/?uuid=11965056-f469-4bd5-a83a-c90432f5bc98"]}],"mendeley":{"formattedCitation":"[17]","plainTextFormattedCitation":"[17]","previouslyFormattedCitation":"[17]"},"properties":{"noteIndex":0},"schema":"https://github.com/citation-style-language/schema/raw/master/csl-citation.json"}</w:instrText>
      </w:r>
      <w:r w:rsidR="002F3564">
        <w:fldChar w:fldCharType="separate"/>
      </w:r>
      <w:r w:rsidR="00D83908" w:rsidRPr="00D83908">
        <w:rPr>
          <w:noProof/>
        </w:rPr>
        <w:t>[17]</w:t>
      </w:r>
      <w:r w:rsidR="002F3564">
        <w:fldChar w:fldCharType="end"/>
      </w:r>
      <w:r w:rsidR="00D15748">
        <w:t>.</w:t>
      </w:r>
    </w:p>
    <w:p w14:paraId="1AE8FC80" w14:textId="60E976C0" w:rsidR="00382584" w:rsidRDefault="00952120" w:rsidP="00777625">
      <w:pPr>
        <w:jc w:val="both"/>
      </w:pPr>
      <w:r>
        <w:t>Some studies suggest that biases incurred while estimating motion, e.g., due to the Aubert-Fleischl effect</w:t>
      </w:r>
      <w:r w:rsidR="00E564F5">
        <w:t xml:space="preserve"> which lowers the perceived speed of a target when </w:t>
      </w:r>
      <w:r w:rsidR="003B6A80">
        <w:t>an</w:t>
      </w:r>
      <w:r w:rsidR="00E564F5">
        <w:t xml:space="preserve"> observer tracks it</w:t>
      </w:r>
      <w:r w:rsidR="00BE2813">
        <w:t xml:space="preserve"> with their gaze</w:t>
      </w:r>
      <w:r>
        <w:t xml:space="preserve"> </w:t>
      </w:r>
      <w:r>
        <w:fldChar w:fldCharType="begin" w:fldLock="1"/>
      </w:r>
      <w:r w:rsidR="0026256C">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container-title":"PLOS One","id":"ITEM-1","issued":{"date-parts":[["2020"]]},"page":"1-19","title":"Determining Mean and Standard Deviation of the Strong Gravity Prior through Simulations","type":"article-journal"},"uris":["http://www.mendeley.com/documents/?uuid=7f11cf85-062f-42fe-9797-eed25300f63a","http://www.mendeley.com/documents/?uuid=bfaa3404-24ce-4bcc-84aa-6dd12e90d18a"]}],"mendeley":{"formattedCitation":"[31]","plainTextFormattedCitation":"[31]","previouslyFormattedCitation":"[31]"},"properties":{"noteIndex":0},"schema":"https://github.com/citation-style-language/schema/raw/master/csl-citation.json"}</w:instrText>
      </w:r>
      <w:r>
        <w:fldChar w:fldCharType="separate"/>
      </w:r>
      <w:r w:rsidR="002C511C" w:rsidRPr="002C511C">
        <w:rPr>
          <w:noProof/>
        </w:rPr>
        <w:t>[31]</w:t>
      </w:r>
      <w:r>
        <w:fldChar w:fldCharType="end"/>
      </w:r>
      <w:r>
        <w:t xml:space="preserve">, or due to low contrast in the stimulus </w:t>
      </w:r>
      <w:r>
        <w:fldChar w:fldCharType="begin" w:fldLock="1"/>
      </w:r>
      <w:r w:rsidR="006A22FC">
        <w:instrText>ADDIN CSL_CITATION {"citationItems":[{"id":"ITEM-1","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1","issue":"October 2018","issued":{"date-parts":[["2019"]]},"page":"85-96","publisher":"Elsevier","title":"Motion prediction at low contrast","type":"article-journal","volume":"154"},"uris":["http://www.mendeley.com/documents/?uuid=3c38dec0-1761-4b14-9890-886f964f46b9","http://www.mendeley.com/documents/?uuid=c3384713-fe25-463c-ab9b-999921daccf8"]}],"mendeley":{"formattedCitation":"[32]","plainTextFormattedCitation":"[32]","previouslyFormattedCitation":"[32]"},"properties":{"noteIndex":0},"schema":"https://github.com/citation-style-language/schema/raw/master/csl-citation.json"}</w:instrText>
      </w:r>
      <w:r>
        <w:fldChar w:fldCharType="separate"/>
      </w:r>
      <w:r w:rsidR="002C511C" w:rsidRPr="002C511C">
        <w:rPr>
          <w:noProof/>
        </w:rPr>
        <w:t>[32]</w:t>
      </w:r>
      <w:r>
        <w:fldChar w:fldCharType="end"/>
      </w:r>
      <w:r>
        <w:t xml:space="preserve">, </w:t>
      </w:r>
      <w:r w:rsidR="00E24EE5">
        <w:t>might transfer to</w:t>
      </w:r>
      <w:r w:rsidR="00BE2813">
        <w:t xml:space="preserve"> biases in </w:t>
      </w:r>
      <w:r w:rsidR="003B1E8D">
        <w:t>motion extrapolation</w:t>
      </w:r>
      <w:r w:rsidR="00BE2813">
        <w:t xml:space="preserve"> </w:t>
      </w:r>
      <w:r w:rsidR="00E24EE5">
        <w:t>based on these speed estim</w:t>
      </w:r>
      <w:r w:rsidR="003B6A80">
        <w:t>a</w:t>
      </w:r>
      <w:r w:rsidR="00E24EE5">
        <w:t>tes</w:t>
      </w:r>
      <w:r w:rsidR="00A85C68">
        <w:t>.</w:t>
      </w:r>
      <w:r w:rsidR="00D251FF">
        <w:t xml:space="preserve"> </w:t>
      </w:r>
      <w:r w:rsidR="00DB458E">
        <w:t>It seems straight</w:t>
      </w:r>
      <w:r w:rsidR="002C511C">
        <w:t>-</w:t>
      </w:r>
      <w:r w:rsidR="00DB458E">
        <w:t xml:space="preserve">forward that any biases and precision differences observed in the perception </w:t>
      </w:r>
      <w:r w:rsidR="00DB458E">
        <w:lastRenderedPageBreak/>
        <w:t>of speed would correlate perfectly with errors and precision differences in time-to-contact judgements. However, there are two complications: first, participants might integrate biased and less precise speed information obtained during self-motion with prior information they have formed in response to previous exposure to the stimulus.</w:t>
      </w:r>
      <w:r w:rsidR="00041365">
        <w:t xml:space="preserve"> They might thus extrapolate motion biased on a </w:t>
      </w:r>
      <w:r w:rsidR="00C61979">
        <w:t>combination of prior information and (biased and more variable) online information.</w:t>
      </w:r>
      <w:r w:rsidR="00DB458E">
        <w:t xml:space="preserve"> Further, it has been reported that under certain circumstances perceptual judgements and</w:t>
      </w:r>
      <w:r w:rsidR="002C536E">
        <w:t xml:space="preserve"> action-related tasks can be based on separate cues</w:t>
      </w:r>
      <w:r w:rsidR="000A01B7">
        <w:t xml:space="preserve"> (see, e.g., </w:t>
      </w:r>
      <w:r w:rsidR="000A01B7">
        <w:fldChar w:fldCharType="begin" w:fldLock="1"/>
      </w:r>
      <w:r w:rsidR="006A22FC">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id":"ITEM-2","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2","issue":"2","issued":{"date-parts":[["2007"]]},"page":"249-257","title":"Perceived slant: A dissociation between perception and action","type":"article-journal","volume":"36"},"uris":["http://www.mendeley.com/documents/?uuid=a7121007-b846-4e14-b540-8c705c92879b"]},{"id":"ITEM-3","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3","issue":"11","issued":{"date-parts":[["2002"]]},"page":"1766-1778","title":"A dissociation of perception and action in normal human observers: The effect of temporal-delay","type":"article-journal","volume":"40"},"uris":["http://www.mendeley.com/documents/?uuid=c24cf813-9478-4823-90ac-18b3dcea28b6"]}],"mendeley":{"formattedCitation":"[33–35]","plainTextFormattedCitation":"[33–35]","previouslyFormattedCitation":"[33–35]"},"properties":{"noteIndex":0},"schema":"https://github.com/citation-style-language/schema/raw/master/csl-citation.json"}</w:instrText>
      </w:r>
      <w:r w:rsidR="000A01B7">
        <w:fldChar w:fldCharType="separate"/>
      </w:r>
      <w:r w:rsidR="002C511C" w:rsidRPr="002C511C">
        <w:rPr>
          <w:noProof/>
        </w:rPr>
        <w:t>[33–35]</w:t>
      </w:r>
      <w:r w:rsidR="000A01B7">
        <w:fldChar w:fldCharType="end"/>
      </w:r>
      <w:r w:rsidR="000A01B7">
        <w:t>)</w:t>
      </w:r>
      <w:r w:rsidR="002C536E">
        <w:t>.</w:t>
      </w:r>
      <w:r w:rsidR="00E96C15">
        <w:t xml:space="preserve"> </w:t>
      </w:r>
      <w:r w:rsidR="007D2A32">
        <w:t>While it remains an appealing hypothesis, i</w:t>
      </w:r>
      <w:r w:rsidR="00E96C15">
        <w:t xml:space="preserve">t should thus not be assumed that biases and variability differences in time-to-contact </w:t>
      </w:r>
      <w:r w:rsidR="008C57B2">
        <w:t>judgements</w:t>
      </w:r>
      <w:r w:rsidR="00E96C15">
        <w:t xml:space="preserve"> reflect only biases and variability differences in speed estimation.</w:t>
      </w:r>
      <w:r w:rsidR="007D2A32">
        <w:t xml:space="preserve"> </w:t>
      </w:r>
      <w:r w:rsidR="00163B97">
        <w:t>Studying</w:t>
      </w:r>
      <w:r w:rsidR="00E8539D">
        <w:t xml:space="preserve"> </w:t>
      </w:r>
      <w:r w:rsidR="007D2A32">
        <w:t xml:space="preserve">to what extent </w:t>
      </w:r>
      <w:r w:rsidR="00E8539D">
        <w:t>biases</w:t>
      </w:r>
      <w:r w:rsidR="00A85C68">
        <w:t xml:space="preserve"> and variability differences</w:t>
      </w:r>
      <w:r w:rsidR="00E8539D">
        <w:t xml:space="preserve"> in </w:t>
      </w:r>
      <w:r w:rsidR="00163B97">
        <w:t xml:space="preserve">online </w:t>
      </w:r>
      <w:r w:rsidR="00E8539D">
        <w:t xml:space="preserve">information acquired </w:t>
      </w:r>
      <w:r w:rsidR="00E8539D" w:rsidRPr="00E8539D">
        <w:t xml:space="preserve">while viewing a target </w:t>
      </w:r>
      <w:r w:rsidR="00E8539D">
        <w:t>influence the way we extrapolate its further motion</w:t>
      </w:r>
      <w:r w:rsidR="00163B97">
        <w:t xml:space="preserve"> will help </w:t>
      </w:r>
      <w:r w:rsidR="001719DE">
        <w:t xml:space="preserve">us </w:t>
      </w:r>
      <w:r w:rsidR="00163B97">
        <w:t>better understand the</w:t>
      </w:r>
      <w:r w:rsidR="00E8539D">
        <w:t xml:space="preserve"> </w:t>
      </w:r>
      <w:r w:rsidR="00163B97">
        <w:t xml:space="preserve">predictive </w:t>
      </w:r>
      <w:r w:rsidR="00E8539D">
        <w:t>mechanism</w:t>
      </w:r>
      <w:r w:rsidR="00163B97">
        <w:t>s</w:t>
      </w:r>
      <w:r w:rsidR="00E8539D">
        <w:t xml:space="preserve"> </w:t>
      </w:r>
      <w:r w:rsidR="00163B97">
        <w:t xml:space="preserve">at play not only </w:t>
      </w:r>
      <w:r w:rsidR="00E8539D">
        <w:t>when the target is occluded or the observer averts their gaze</w:t>
      </w:r>
      <w:r w:rsidR="00163B97">
        <w:t xml:space="preserve"> from the target</w:t>
      </w:r>
      <w:r w:rsidR="00E8539D">
        <w:t xml:space="preserve"> but </w:t>
      </w:r>
      <w:r w:rsidR="00C61979">
        <w:t>also when timing</w:t>
      </w:r>
      <w:r w:rsidR="00E8539D">
        <w:t xml:space="preserve"> interceptive actions accurately despite unavoidable neural delays</w:t>
      </w:r>
      <w:r w:rsidR="006A22FC">
        <w:t xml:space="preserve"> </w:t>
      </w:r>
      <w:r w:rsidR="006A22FC">
        <w:fldChar w:fldCharType="begin" w:fldLock="1"/>
      </w:r>
      <w:r w:rsidR="00E80E45">
        <w:instrText>ADDIN CSL_CITATION {"citationItems":[{"id":"ITEM-1","itemData":{"DOI":"10.1007/s00221-008-1691-3","ISBN":"1432-1106 (Electronic)\\r0014-4819 (Linking)","ISSN":"00144819","PMID":"19139857","abstract":"Intercepting and avoiding collisions with moving objects are fundamental skills in daily life. Anticipatory behavior is required because of significant delays in transforming sensory information about target and body motion into a timed motor response. The ability to predict the kinematics and kinetics of interception or avoidance hundreds of milliseconds before the event may depend on several different sources of information and on different strategies of sensory-motor coordination. What are exactly the sources of spatio-temporal information and what are the control strategies remain controversial issues. Indeed, these topics have been the battlefield of contrasting views on how the brain interprets visual information to guide movement. Here we attempt a synthetic overview of the vast literature on interception. We discuss in detail the behavioral and neurophysiological aspects of interception of targets falling under gravity, as this topic has received special attention in recent years. We show that visual cues alone are insufficient to predict the time and place of interception or avoidance, and they need to be supplemented by prior knowledge (or internal models) about several features of the dynamic interaction with the moving object.","author":[{"dropping-particle":"","family":"Zago","given":"Myrka","non-dropping-particle":"","parse-names":false,"suffix":""},{"dropping-particle":"","family":"McIntyre","given":"Joseph","non-dropping-particle":"","parse-names":false,"suffix":""},{"dropping-particle":"","family":"Senot","given":"Patrice","non-dropping-particle":"","parse-names":false,"suffix":""},{"dropping-particle":"","family":"Lacquaniti","given":"Francesco","non-dropping-particle":"","parse-names":false,"suffix":""}],"container-title":"Experimental Brain Research","id":"ITEM-1","issued":{"date-parts":[["2009"]]},"note":"NULL","page":"571-604","title":"Visuo-motor coordination and internal models for object interception","type":"article-journal","volume":"192"},"uris":["http://www.mendeley.com/documents/?uuid=c24b5266-7cf4-4279-801c-c1220e093ae9"]}],"mendeley":{"formattedCitation":"[36]","plainTextFormattedCitation":"[36]","previouslyFormattedCitation":"[36]"},"properties":{"noteIndex":0},"schema":"https://github.com/citation-style-language/schema/raw/master/csl-citation.json"}</w:instrText>
      </w:r>
      <w:r w:rsidR="006A22FC">
        <w:fldChar w:fldCharType="separate"/>
      </w:r>
      <w:r w:rsidR="006A22FC" w:rsidRPr="006A22FC">
        <w:rPr>
          <w:noProof/>
        </w:rPr>
        <w:t>[36]</w:t>
      </w:r>
      <w:r w:rsidR="006A22FC">
        <w:fldChar w:fldCharType="end"/>
      </w:r>
      <w:r w:rsidR="00E8539D">
        <w:t xml:space="preserve">. </w:t>
      </w:r>
      <w:r w:rsidR="00941CCF">
        <w:t>In th</w:t>
      </w:r>
      <w:r w:rsidR="00BE4BC7">
        <w:t xml:space="preserve">e present </w:t>
      </w:r>
      <w:r w:rsidR="00941CCF">
        <w:t>study, we</w:t>
      </w:r>
      <w:r w:rsidR="001A0A6A">
        <w:t xml:space="preserve"> </w:t>
      </w:r>
      <w:r w:rsidR="00A453CA">
        <w:t>th</w:t>
      </w:r>
      <w:r w:rsidR="003B6A80">
        <w:t>erefore</w:t>
      </w:r>
      <w:r w:rsidR="00A453CA">
        <w:t xml:space="preserve"> </w:t>
      </w:r>
      <w:r w:rsidR="00941CCF">
        <w:t xml:space="preserve">investigate how </w:t>
      </w:r>
      <w:r>
        <w:t xml:space="preserve">biases in speed estimation elicited by </w:t>
      </w:r>
      <w:r w:rsidR="00806E06">
        <w:t xml:space="preserve">visual </w:t>
      </w:r>
      <w:r w:rsidR="00941CCF">
        <w:t>self-motion impact the prediction of object motion.</w:t>
      </w:r>
    </w:p>
    <w:p w14:paraId="772B705F" w14:textId="77777777" w:rsidR="000350A4" w:rsidRDefault="0098377F" w:rsidP="00777625">
      <w:pPr>
        <w:jc w:val="both"/>
      </w:pPr>
      <w:r>
        <w:t>More specifically</w:t>
      </w:r>
      <w:r w:rsidR="008132A9">
        <w:t xml:space="preserve">, we </w:t>
      </w:r>
      <w:r w:rsidR="001A0A6A">
        <w:t xml:space="preserve">will </w:t>
      </w:r>
      <w:r w:rsidR="008132A9">
        <w:t>test three</w:t>
      </w:r>
      <w:r w:rsidR="00F80AD2">
        <w:t xml:space="preserve"> interconnected</w:t>
      </w:r>
      <w:r w:rsidR="008132A9">
        <w:t xml:space="preserve"> hypotheses: </w:t>
      </w:r>
    </w:p>
    <w:p w14:paraId="5882DD5A" w14:textId="1CD1744D" w:rsidR="000350A4" w:rsidRDefault="00A34179" w:rsidP="000350A4">
      <w:pPr>
        <w:pStyle w:val="ListParagraph"/>
        <w:numPr>
          <w:ilvl w:val="0"/>
          <w:numId w:val="2"/>
        </w:numPr>
        <w:jc w:val="both"/>
      </w:pPr>
      <w:r>
        <w:t>Prediction</w:t>
      </w:r>
      <w:r w:rsidR="00BF2F82">
        <w:t>s</w:t>
      </w:r>
      <w:r w:rsidR="000350A4" w:rsidRPr="000350A4">
        <w:t xml:space="preserve"> </w:t>
      </w:r>
      <w:r w:rsidR="00BE4BC7">
        <w:t>of where a moving object will be in the future will</w:t>
      </w:r>
      <w:r w:rsidR="00BE4BC7" w:rsidRPr="000350A4">
        <w:t xml:space="preserve"> </w:t>
      </w:r>
      <w:r w:rsidR="000350A4" w:rsidRPr="000350A4">
        <w:t>be biased (Hypothesis</w:t>
      </w:r>
      <w:r w:rsidR="000350A4">
        <w:t xml:space="preserve"> 1</w:t>
      </w:r>
      <w:r w:rsidR="000350A4" w:rsidRPr="000350A4">
        <w:t>a) and more variable (Hypothesis 1b)</w:t>
      </w:r>
      <w:r w:rsidR="000350A4">
        <w:t xml:space="preserve"> </w:t>
      </w:r>
      <w:r w:rsidR="000350A4" w:rsidRPr="000350A4">
        <w:t xml:space="preserve">in </w:t>
      </w:r>
      <w:r w:rsidR="00BE4BC7">
        <w:t>the presence of</w:t>
      </w:r>
      <w:r w:rsidR="00BE4BC7" w:rsidRPr="000350A4">
        <w:t xml:space="preserve"> </w:t>
      </w:r>
      <w:r w:rsidR="000350A4" w:rsidRPr="000350A4">
        <w:t>visual</w:t>
      </w:r>
      <w:r w:rsidR="00BE4BC7">
        <w:t>ly simulated</w:t>
      </w:r>
      <w:r w:rsidR="000350A4" w:rsidRPr="000350A4">
        <w:t xml:space="preserve"> self-motion</w:t>
      </w:r>
    </w:p>
    <w:p w14:paraId="2F72B4D1" w14:textId="6CEC0DEC" w:rsidR="000350A4" w:rsidRDefault="000350A4" w:rsidP="000350A4">
      <w:pPr>
        <w:pStyle w:val="ListParagraph"/>
        <w:numPr>
          <w:ilvl w:val="0"/>
          <w:numId w:val="2"/>
        </w:numPr>
        <w:jc w:val="both"/>
      </w:pPr>
      <w:r>
        <w:t>O</w:t>
      </w:r>
      <w:r w:rsidR="008132A9">
        <w:t xml:space="preserve">bject speed </w:t>
      </w:r>
      <w:r w:rsidR="00A34179">
        <w:t xml:space="preserve">judgements </w:t>
      </w:r>
      <w:r w:rsidR="00BE4BC7">
        <w:t xml:space="preserve">will </w:t>
      </w:r>
      <w:r>
        <w:t xml:space="preserve">be </w:t>
      </w:r>
      <w:r w:rsidR="008132A9">
        <w:t>biased</w:t>
      </w:r>
      <w:r w:rsidR="00562A10">
        <w:t xml:space="preserve"> (Hypothesis </w:t>
      </w:r>
      <w:r>
        <w:t>2</w:t>
      </w:r>
      <w:r w:rsidR="00562A10">
        <w:t>a</w:t>
      </w:r>
      <w:r w:rsidR="00E8539D" w:rsidRPr="00E8539D">
        <w:t xml:space="preserve">, which constitutes a replication of an earlier result </w:t>
      </w:r>
      <w:r w:rsidR="00C064F7">
        <w:t>of</w:t>
      </w:r>
      <w:r w:rsidR="00E8539D" w:rsidRPr="00E8539D">
        <w:t xml:space="preserve"> Jörges &amp; Harris, 2021</w:t>
      </w:r>
      <w:r w:rsidR="00562A10">
        <w:t>)</w:t>
      </w:r>
      <w:r w:rsidR="008132A9">
        <w:t xml:space="preserve"> </w:t>
      </w:r>
      <w:r w:rsidR="00806E06">
        <w:t>and more variable</w:t>
      </w:r>
      <w:r w:rsidR="00562A10">
        <w:t xml:space="preserve"> </w:t>
      </w:r>
      <w:r w:rsidR="00562A10" w:rsidRPr="00562A10">
        <w:t xml:space="preserve">(Hypothesis </w:t>
      </w:r>
      <w:r>
        <w:t>2</w:t>
      </w:r>
      <w:r w:rsidR="00562A10">
        <w:t>b</w:t>
      </w:r>
      <w:r w:rsidR="009E1637">
        <w:t>,</w:t>
      </w:r>
      <w:r w:rsidR="00E8539D">
        <w:t xml:space="preserve"> a more highly powered follow-up to a hypothesis</w:t>
      </w:r>
      <w:r w:rsidR="009E1637">
        <w:t xml:space="preserve"> for which </w:t>
      </w:r>
      <w:r w:rsidR="00C064F7" w:rsidRPr="00E8539D">
        <w:t>Jörges &amp; Harris, 2021</w:t>
      </w:r>
      <w:r w:rsidR="009E1637">
        <w:t xml:space="preserve"> </w:t>
      </w:r>
      <w:r w:rsidR="00C064F7">
        <w:t>did</w:t>
      </w:r>
      <w:r w:rsidR="009E1637">
        <w:t xml:space="preserve"> not </w:t>
      </w:r>
      <w:r w:rsidR="00C064F7">
        <w:t>find</w:t>
      </w:r>
      <w:r w:rsidR="009E1637">
        <w:t xml:space="preserve"> significant support</w:t>
      </w:r>
      <w:r w:rsidR="00562A10" w:rsidRPr="00562A10">
        <w:t>)</w:t>
      </w:r>
      <w:r w:rsidR="00806E06">
        <w:t xml:space="preserve"> </w:t>
      </w:r>
      <w:r w:rsidR="00BE4BC7">
        <w:t xml:space="preserve">in the presence of </w:t>
      </w:r>
      <w:r w:rsidR="00FC36E8">
        <w:t xml:space="preserve">visually simulated </w:t>
      </w:r>
      <w:r w:rsidR="008132A9">
        <w:t>self-motion</w:t>
      </w:r>
    </w:p>
    <w:p w14:paraId="5E8F77B6" w14:textId="36DF0FF8" w:rsidR="008132A9" w:rsidRDefault="00BE4BC7" w:rsidP="000350A4">
      <w:pPr>
        <w:pStyle w:val="ListParagraph"/>
        <w:numPr>
          <w:ilvl w:val="0"/>
          <w:numId w:val="2"/>
        </w:numPr>
        <w:jc w:val="both"/>
      </w:pPr>
      <w:r>
        <w:t>T</w:t>
      </w:r>
      <w:r w:rsidR="00806E06">
        <w:t>he effect of visual</w:t>
      </w:r>
      <w:r>
        <w:t xml:space="preserve">ly simulated </w:t>
      </w:r>
      <w:r w:rsidR="00806E06">
        <w:t>self-motion on</w:t>
      </w:r>
      <w:r w:rsidR="008132A9">
        <w:t xml:space="preserve"> </w:t>
      </w:r>
      <w:r w:rsidR="003B1E8D">
        <w:t>motion extrapolation</w:t>
      </w:r>
      <w:r w:rsidR="008132A9">
        <w:t xml:space="preserve"> </w:t>
      </w:r>
      <w:r>
        <w:t xml:space="preserve">can be predicted </w:t>
      </w:r>
      <w:r w:rsidR="008132A9">
        <w:t xml:space="preserve">from </w:t>
      </w:r>
      <w:r w:rsidR="00806E06">
        <w:t xml:space="preserve">its effect on </w:t>
      </w:r>
      <w:r w:rsidR="005C4459">
        <w:t>speed estimation</w:t>
      </w:r>
      <w:r w:rsidR="00640315">
        <w:t xml:space="preserve">, both in terms of bias </w:t>
      </w:r>
      <w:r w:rsidR="00640315" w:rsidRPr="00640315">
        <w:t xml:space="preserve">(Hypothesis </w:t>
      </w:r>
      <w:r w:rsidR="00640315">
        <w:t>3</w:t>
      </w:r>
      <w:r w:rsidR="00640315" w:rsidRPr="00640315">
        <w:t>a)</w:t>
      </w:r>
      <w:r w:rsidR="00640315">
        <w:t xml:space="preserve"> and </w:t>
      </w:r>
      <w:r w:rsidR="001719DE">
        <w:t xml:space="preserve">its </w:t>
      </w:r>
      <w:r w:rsidR="00640315">
        <w:t xml:space="preserve">variability </w:t>
      </w:r>
      <w:r w:rsidR="00640315" w:rsidRPr="00640315">
        <w:t xml:space="preserve">(Hypothesis </w:t>
      </w:r>
      <w:r w:rsidR="00640315">
        <w:t>3b</w:t>
      </w:r>
      <w:r w:rsidR="00640315" w:rsidRPr="00640315">
        <w:t>)</w:t>
      </w:r>
    </w:p>
    <w:p w14:paraId="40F06D64" w14:textId="77777777" w:rsidR="009D4DA1" w:rsidRPr="00274F73" w:rsidRDefault="0098404D" w:rsidP="00274F73">
      <w:pPr>
        <w:pStyle w:val="Heading1"/>
      </w:pPr>
      <w:r w:rsidRPr="00274F73">
        <w:t>Methods</w:t>
      </w:r>
    </w:p>
    <w:p w14:paraId="62A15ADC" w14:textId="77777777" w:rsidR="0098404D" w:rsidRDefault="0098404D" w:rsidP="00274F73">
      <w:pPr>
        <w:pStyle w:val="Heading2"/>
      </w:pPr>
      <w:r w:rsidRPr="00274F73">
        <w:t>Apparatus</w:t>
      </w:r>
    </w:p>
    <w:p w14:paraId="63279957" w14:textId="5AE717D6" w:rsidR="0031373F" w:rsidRDefault="00F063C8" w:rsidP="00777625">
      <w:pPr>
        <w:jc w:val="both"/>
      </w:pPr>
      <w:r>
        <w:t>We programmed all stimuli in Unity 2020.</w:t>
      </w:r>
      <w:r w:rsidR="00BF2F82">
        <w:t>3</w:t>
      </w:r>
      <w:r>
        <w:t>.</w:t>
      </w:r>
      <w:r w:rsidR="0031373F">
        <w:t>3</w:t>
      </w:r>
      <w:r w:rsidR="00BF2F82">
        <w:t>0</w:t>
      </w:r>
      <w:r w:rsidR="00FA6338">
        <w:t>f1</w:t>
      </w:r>
      <w:r>
        <w:t>. Giv</w:t>
      </w:r>
      <w:r w:rsidR="0031373F">
        <w:t>en</w:t>
      </w:r>
      <w:r>
        <w:t xml:space="preserve"> the on-going COVID-19 pandemic, </w:t>
      </w:r>
      <w:r w:rsidR="0031373F">
        <w:t xml:space="preserve">some participants who </w:t>
      </w:r>
      <w:ins w:id="41" w:author="Bjoern Jan Joerges" w:date="2023-09-28T00:46:00Z">
        <w:r w:rsidR="0089710B">
          <w:t xml:space="preserve">were </w:t>
        </w:r>
      </w:ins>
      <w:r w:rsidR="0031373F">
        <w:t xml:space="preserve">owners </w:t>
      </w:r>
      <w:r>
        <w:t xml:space="preserve">of head-mounted VR devices (HMDs) </w:t>
      </w:r>
      <w:del w:id="42" w:author="Bjoern Jan Joerges" w:date="2023-09-28T00:46:00Z">
        <w:r w:rsidR="00F207A2" w:rsidDel="0089710B">
          <w:delText>are</w:delText>
        </w:r>
        <w:r w:rsidR="0031373F" w:rsidDel="0089710B">
          <w:delText xml:space="preserve"> </w:delText>
        </w:r>
      </w:del>
      <w:ins w:id="43" w:author="Bjoern Jan Joerges" w:date="2023-09-28T00:46:00Z">
        <w:r w:rsidR="0089710B">
          <w:t xml:space="preserve">were </w:t>
        </w:r>
      </w:ins>
      <w:r w:rsidR="0031373F">
        <w:t xml:space="preserve">tested </w:t>
      </w:r>
      <w:r>
        <w:t xml:space="preserve">in the safety of their home. Our experiment </w:t>
      </w:r>
      <w:del w:id="44" w:author="Bjoern Jan Joerges" w:date="2023-09-28T00:47:00Z">
        <w:r w:rsidR="00362FDD" w:rsidDel="0089710B">
          <w:delText>is</w:delText>
        </w:r>
        <w:r w:rsidDel="0089710B">
          <w:delText xml:space="preserve"> </w:delText>
        </w:r>
      </w:del>
      <w:ins w:id="45" w:author="Bjoern Jan Joerges" w:date="2023-09-28T00:47:00Z">
        <w:r w:rsidR="0089710B">
          <w:t xml:space="preserve">was </w:t>
        </w:r>
      </w:ins>
      <w:r>
        <w:t>compatible with all major modern HMDs.</w:t>
      </w:r>
      <w:r w:rsidR="00D65102">
        <w:t xml:space="preserve"> To minimize variability introduced by </w:t>
      </w:r>
      <w:r w:rsidR="00FA6338">
        <w:t xml:space="preserve">the use of </w:t>
      </w:r>
      <w:r w:rsidR="00D65102">
        <w:t>different HMDs, each program we use</w:t>
      </w:r>
      <w:ins w:id="46" w:author="Bjoern Jan Joerges" w:date="2023-09-28T00:47:00Z">
        <w:r w:rsidR="0089710B">
          <w:t>d</w:t>
        </w:r>
      </w:ins>
      <w:r w:rsidR="00D65102">
        <w:t xml:space="preserve"> to present stimuli limit</w:t>
      </w:r>
      <w:ins w:id="47" w:author="Bjoern Jan Joerges" w:date="2023-09-28T00:47:00Z">
        <w:r w:rsidR="0089710B">
          <w:t>ed</w:t>
        </w:r>
      </w:ins>
      <w:del w:id="48" w:author="Bjoern Jan Joerges" w:date="2023-09-28T00:47:00Z">
        <w:r w:rsidR="00D65102" w:rsidDel="0089710B">
          <w:delText>s</w:delText>
        </w:r>
      </w:del>
      <w:r w:rsidR="00D65102">
        <w:t xml:space="preserve"> both the horizontal and the vertical field of view to 80°. We </w:t>
      </w:r>
      <w:del w:id="49" w:author="Bjoern Jan Joerges" w:date="2023-09-28T00:47:00Z">
        <w:r w:rsidR="00D65102" w:rsidDel="0089710B">
          <w:delText xml:space="preserve">don’t </w:delText>
        </w:r>
      </w:del>
      <w:ins w:id="50" w:author="Bjoern Jan Joerges" w:date="2023-09-28T00:47:00Z">
        <w:r w:rsidR="0089710B">
          <w:t xml:space="preserve">didn’t </w:t>
        </w:r>
      </w:ins>
      <w:r w:rsidR="00D65102">
        <w:t xml:space="preserve">expect there to be relevant differences in frame rate, as Unity caps the frame rate at 60 Hz. Our programs </w:t>
      </w:r>
      <w:del w:id="51" w:author="Bjoern Jan Joerges" w:date="2023-09-28T00:47:00Z">
        <w:r w:rsidR="00D65102" w:rsidDel="0089710B">
          <w:delText>are</w:delText>
        </w:r>
      </w:del>
      <w:ins w:id="52" w:author="Bjoern Jan Joerges" w:date="2023-09-28T00:47:00Z">
        <w:r w:rsidR="0089710B">
          <w:t>were</w:t>
        </w:r>
      </w:ins>
      <w:r w:rsidR="00D65102">
        <w:t xml:space="preserve">, further, much less demanding in processing power than any VR application remote participants </w:t>
      </w:r>
      <w:del w:id="53" w:author="Bjoern Jan Joerges" w:date="2023-09-28T00:48:00Z">
        <w:r w:rsidR="00D65102" w:rsidDel="0089710B">
          <w:delText xml:space="preserve">are </w:delText>
        </w:r>
      </w:del>
      <w:ins w:id="54" w:author="Bjoern Jan Joerges" w:date="2023-09-28T00:48:00Z">
        <w:r w:rsidR="0089710B">
          <w:t xml:space="preserve">were </w:t>
        </w:r>
      </w:ins>
      <w:r w:rsidR="00D65102">
        <w:t>likely to run; that is, frame rate drop</w:t>
      </w:r>
      <w:r w:rsidR="00384973">
        <w:t>ping</w:t>
      </w:r>
      <w:r w:rsidR="00D65102">
        <w:t xml:space="preserve"> below 60 Hz should occur almost never. </w:t>
      </w:r>
      <w:del w:id="55" w:author="Bjoern Jan Joerges" w:date="2023-09-28T00:49:00Z">
        <w:r w:rsidR="001A0A6A" w:rsidDel="0089710B">
          <w:delText xml:space="preserve">If it is safely possible and an ethics approval is granted, we </w:delText>
        </w:r>
        <w:r w:rsidR="00CA3839" w:rsidDel="0089710B">
          <w:delText>might</w:delText>
        </w:r>
        <w:r w:rsidR="001A0A6A" w:rsidDel="0089710B">
          <w:delText xml:space="preserve"> </w:delText>
        </w:r>
        <w:r w:rsidR="0031373F" w:rsidDel="0089710B">
          <w:delText>also test some participants in person</w:delText>
        </w:r>
        <w:r w:rsidR="00704372" w:rsidDel="0089710B">
          <w:delText xml:space="preserve"> in our laboratory</w:delText>
        </w:r>
        <w:r w:rsidR="0031373F" w:rsidDel="0089710B">
          <w:delText xml:space="preserve">. For these participants, we </w:delText>
        </w:r>
        <w:r w:rsidR="00704372" w:rsidDel="0089710B">
          <w:delText xml:space="preserve">will </w:delText>
        </w:r>
        <w:r w:rsidR="007A3559" w:rsidDel="0089710B">
          <w:delText xml:space="preserve">use </w:delText>
        </w:r>
        <w:r w:rsidR="0031373F" w:rsidDel="0089710B">
          <w:delText>an</w:delText>
        </w:r>
      </w:del>
      <w:ins w:id="56" w:author="Bjoern Jan Joerges" w:date="2023-09-28T00:49:00Z">
        <w:r w:rsidR="0089710B">
          <w:t>Participants tested at our facilities at York University were tested with a</w:t>
        </w:r>
      </w:ins>
      <w:r w:rsidR="0031373F">
        <w:t xml:space="preserve"> </w:t>
      </w:r>
      <w:r w:rsidR="00BF2F82">
        <w:t xml:space="preserve">VIVE </w:t>
      </w:r>
      <w:r w:rsidR="00F207A2">
        <w:t>Pro Eye</w:t>
      </w:r>
      <w:r w:rsidR="0031373F">
        <w:t>.</w:t>
      </w:r>
    </w:p>
    <w:p w14:paraId="01327C45" w14:textId="77777777" w:rsidR="00F063C8" w:rsidRDefault="00F063C8" w:rsidP="00F063C8">
      <w:pPr>
        <w:pStyle w:val="Heading2"/>
      </w:pPr>
      <w:r>
        <w:t>Participants and Recruitment</w:t>
      </w:r>
    </w:p>
    <w:p w14:paraId="08D6187E" w14:textId="5AC8236B" w:rsidR="00F063C8" w:rsidRDefault="00F063C8" w:rsidP="00777625">
      <w:pPr>
        <w:jc w:val="both"/>
      </w:pPr>
      <w:r>
        <w:t>We</w:t>
      </w:r>
      <w:r w:rsidR="0031373F">
        <w:t xml:space="preserve"> </w:t>
      </w:r>
      <w:r>
        <w:t>recruit</w:t>
      </w:r>
      <w:ins w:id="57" w:author="Bjoern Jan Joerges" w:date="2023-09-28T00:49:00Z">
        <w:r w:rsidR="00DF7CEF">
          <w:t>ed three</w:t>
        </w:r>
      </w:ins>
      <w:r>
        <w:t xml:space="preserve"> participants</w:t>
      </w:r>
      <w:ins w:id="58" w:author="Bjoern Jan Joerges" w:date="2023-09-28T00:49:00Z">
        <w:r w:rsidR="00DF7CEF">
          <w:t xml:space="preserve"> (n = 3)</w:t>
        </w:r>
      </w:ins>
      <w:r>
        <w:t xml:space="preserve"> </w:t>
      </w:r>
      <w:r w:rsidR="00362FDD">
        <w:t xml:space="preserve">with HMDs in their possession </w:t>
      </w:r>
      <w:r w:rsidR="006C53F1">
        <w:t xml:space="preserve">online </w:t>
      </w:r>
      <w:r>
        <w:t xml:space="preserve">for them to perform the experiment in their homes. Recruitment </w:t>
      </w:r>
      <w:r w:rsidR="007A3559">
        <w:t>occur</w:t>
      </w:r>
      <w:ins w:id="59" w:author="Bjoern Jan Joerges" w:date="2023-09-28T00:49:00Z">
        <w:r w:rsidR="00DF7CEF">
          <w:t>ed</w:t>
        </w:r>
      </w:ins>
      <w:del w:id="60" w:author="Bjoern Jan Joerges" w:date="2023-09-28T00:49:00Z">
        <w:r w:rsidR="00F207A2" w:rsidDel="00DF7CEF">
          <w:delText>s</w:delText>
        </w:r>
      </w:del>
      <w:r w:rsidR="007A3559">
        <w:t xml:space="preserve"> </w:t>
      </w:r>
      <w:r>
        <w:t xml:space="preserve">through social media (such as Twitter, Facebook, and Reddit). </w:t>
      </w:r>
      <w:ins w:id="61" w:author="Bjoern Jan Joerges" w:date="2023-09-28T00:49:00Z">
        <w:r w:rsidR="00DF7CEF">
          <w:t>For the remaining</w:t>
        </w:r>
      </w:ins>
      <w:ins w:id="62" w:author="Bjoern Jan Joerges" w:date="2023-09-28T00:50:00Z">
        <w:r w:rsidR="00DF7CEF">
          <w:t xml:space="preserve"> n = 37 participants, testing occurred at York University, following </w:t>
        </w:r>
      </w:ins>
      <w:del w:id="63" w:author="Bjoern Jan Joerges" w:date="2023-09-28T00:49:00Z">
        <w:r w:rsidDel="00DF7CEF">
          <w:delText xml:space="preserve">Some </w:delText>
        </w:r>
        <w:r w:rsidR="007A3559" w:rsidDel="00DF7CEF">
          <w:delText xml:space="preserve">remote </w:delText>
        </w:r>
        <w:r w:rsidDel="00DF7CEF">
          <w:delText xml:space="preserve">participants </w:delText>
        </w:r>
        <w:r w:rsidR="007A3559" w:rsidDel="00DF7CEF">
          <w:delText xml:space="preserve">might </w:delText>
        </w:r>
        <w:r w:rsidDel="00DF7CEF">
          <w:delText xml:space="preserve">also </w:delText>
        </w:r>
        <w:r w:rsidR="007A3559" w:rsidDel="00DF7CEF">
          <w:delText xml:space="preserve">be </w:delText>
        </w:r>
        <w:r w:rsidDel="00DF7CEF">
          <w:delText xml:space="preserve">recruited through the professional recruitment service XpertVR. </w:delText>
        </w:r>
        <w:r w:rsidR="00CA3839" w:rsidDel="00DF7CEF">
          <w:delText xml:space="preserve">Since recruiting participants with VR equipment at home is not trivial, we might </w:delText>
        </w:r>
        <w:r w:rsidR="0018350B" w:rsidDel="00DF7CEF">
          <w:delText xml:space="preserve">also rely on York University participant pools to recruit participants for in-person testing. </w:delText>
        </w:r>
      </w:del>
      <w:del w:id="64" w:author="Bjoern Jan Joerges" w:date="2023-09-28T00:50:00Z">
        <w:r w:rsidR="0018350B" w:rsidDel="00DF7CEF">
          <w:delText xml:space="preserve">In this case, </w:delText>
        </w:r>
      </w:del>
      <w:r w:rsidR="0018350B">
        <w:t>all applicable guidelines for safe face-to-face testing</w:t>
      </w:r>
      <w:del w:id="65" w:author="Bjoern Jan Joerges" w:date="2023-09-28T00:50:00Z">
        <w:r w:rsidR="0018350B" w:rsidDel="00DF7CEF">
          <w:delText xml:space="preserve"> </w:delText>
        </w:r>
        <w:r w:rsidR="00C37D2F" w:rsidDel="00DF7CEF">
          <w:delText>are</w:delText>
        </w:r>
        <w:r w:rsidR="0018350B" w:rsidDel="00DF7CEF">
          <w:delText xml:space="preserve"> fulfilled and exceeded</w:delText>
        </w:r>
      </w:del>
      <w:r w:rsidR="0018350B">
        <w:t xml:space="preserve">. </w:t>
      </w:r>
      <w:ins w:id="66" w:author="Bjoern Jan Joerges" w:date="2023-09-28T00:50:00Z">
        <w:r w:rsidR="00DF7CEF">
          <w:t xml:space="preserve">Remote </w:t>
        </w:r>
      </w:ins>
      <w:r>
        <w:t>Participants receive</w:t>
      </w:r>
      <w:ins w:id="67" w:author="Bjoern Jan Joerges" w:date="2023-09-28T00:50:00Z">
        <w:r w:rsidR="00DF7CEF">
          <w:t>d</w:t>
        </w:r>
      </w:ins>
      <w:r>
        <w:t xml:space="preserve"> a monetary compensation of </w:t>
      </w:r>
      <w:r w:rsidR="00362FDD">
        <w:t>45</w:t>
      </w:r>
      <w:r>
        <w:t xml:space="preserve"> CAD for participation in the experiment</w:t>
      </w:r>
      <w:r w:rsidR="00362FDD">
        <w:t xml:space="preserve">; participants recruited through the York University participant pools </w:t>
      </w:r>
      <w:del w:id="68" w:author="Bjoern Jan Joerges" w:date="2023-09-28T00:50:00Z">
        <w:r w:rsidR="00362FDD" w:rsidDel="00DF7CEF">
          <w:delText xml:space="preserve">may </w:delText>
        </w:r>
      </w:del>
      <w:r w:rsidR="00362FDD">
        <w:t>receive</w:t>
      </w:r>
      <w:ins w:id="69" w:author="Bjoern Jan Joerges" w:date="2023-09-28T00:50:00Z">
        <w:r w:rsidR="00DF7CEF">
          <w:t>d</w:t>
        </w:r>
      </w:ins>
      <w:r w:rsidR="00362FDD">
        <w:t xml:space="preserve"> course credit instead of a monetary compensation.</w:t>
      </w:r>
      <w:r w:rsidR="00A73C19">
        <w:t xml:space="preserve"> All participants </w:t>
      </w:r>
      <w:del w:id="70" w:author="Bjoern Jan Joerges" w:date="2023-09-28T00:50:00Z">
        <w:r w:rsidR="00A73C19" w:rsidDel="00DF7CEF">
          <w:delText xml:space="preserve">are </w:delText>
        </w:r>
      </w:del>
      <w:ins w:id="71" w:author="Bjoern Jan Joerges" w:date="2023-09-28T00:50:00Z">
        <w:r w:rsidR="00DF7CEF">
          <w:t xml:space="preserve">were </w:t>
        </w:r>
      </w:ins>
      <w:r w:rsidR="00A73C19">
        <w:t>screened for stereo-</w:t>
      </w:r>
      <w:r w:rsidR="00A73C19">
        <w:lastRenderedPageBreak/>
        <w:t>blindness with a custom Unity program</w:t>
      </w:r>
      <w:r w:rsidR="00672E2F">
        <w:t xml:space="preserve"> (</w:t>
      </w:r>
      <w:r w:rsidR="000E1D2C" w:rsidRPr="00162606">
        <w:t>downloadable on GitHub</w:t>
      </w:r>
      <w:r w:rsidR="000E1D2C">
        <w:t xml:space="preserve">: </w:t>
      </w:r>
      <w:r w:rsidR="000E1D2C" w:rsidRPr="000E1D2C">
        <w:t>https://github.com/b-jorges/Stereotest</w:t>
      </w:r>
      <w:r w:rsidR="00672E2F">
        <w:t>)</w:t>
      </w:r>
      <w:r w:rsidR="00A73C19">
        <w:t xml:space="preserve"> in which participants </w:t>
      </w:r>
      <w:del w:id="72" w:author="Bjoern Jan Joerges" w:date="2023-09-28T00:50:00Z">
        <w:r w:rsidR="00A73C19" w:rsidDel="00DF7CEF">
          <w:delText xml:space="preserve">have </w:delText>
        </w:r>
      </w:del>
      <w:ins w:id="73" w:author="Bjoern Jan Joerges" w:date="2023-09-28T00:50:00Z">
        <w:r w:rsidR="00DF7CEF">
          <w:t xml:space="preserve">had </w:t>
        </w:r>
      </w:ins>
      <w:r w:rsidR="00A73C19">
        <w:t xml:space="preserve">to distinguish the relative depth of two objects that are matched in retinal size. Participants </w:t>
      </w:r>
      <w:del w:id="74" w:author="Bjoern Jan Joerges" w:date="2023-09-28T00:51:00Z">
        <w:r w:rsidR="00A73C19" w:rsidDel="00DF7CEF">
          <w:delText xml:space="preserve">are </w:delText>
        </w:r>
      </w:del>
      <w:ins w:id="75" w:author="Bjoern Jan Joerges" w:date="2023-09-28T00:51:00Z">
        <w:r w:rsidR="00DF7CEF">
          <w:t xml:space="preserve">were </w:t>
        </w:r>
      </w:ins>
      <w:r w:rsidR="00A73C19">
        <w:t xml:space="preserve">only included if they answer correctly on 16 out of 20 trials. The simulated disparity </w:t>
      </w:r>
      <w:del w:id="76" w:author="Bjoern Jan Joerges" w:date="2023-09-28T00:51:00Z">
        <w:r w:rsidR="00A73C19" w:rsidDel="00DF7CEF">
          <w:delText xml:space="preserve">is </w:delText>
        </w:r>
      </w:del>
      <w:ins w:id="77" w:author="Bjoern Jan Joerges" w:date="2023-09-28T00:51:00Z">
        <w:r w:rsidR="00DF7CEF">
          <w:t xml:space="preserve">was </w:t>
        </w:r>
      </w:ins>
      <w:r w:rsidR="00A73C19">
        <w:t>200 arcsec.</w:t>
      </w:r>
      <w:ins w:id="78" w:author="Bjoern Jan Joerges" w:date="2023-09-28T00:51:00Z">
        <w:r w:rsidR="00332628">
          <w:t xml:space="preserve"> Participants who repeated failed the VR-based stereotest but had no history of </w:t>
        </w:r>
      </w:ins>
      <w:ins w:id="79" w:author="Bjoern Jan Joerges" w:date="2023-09-28T00:52:00Z">
        <w:r w:rsidR="00332628">
          <w:t xml:space="preserve">issues with their stereovision were assessed using an analogue stereo fly test, for which </w:t>
        </w:r>
      </w:ins>
      <w:ins w:id="80" w:author="Bjoern Jan Joerges" w:date="2023-09-28T00:53:00Z">
        <w:r w:rsidR="00332628">
          <w:t>all participants achieved or exceeded a stereoacuity of 100 arcseconds as measured per the circles test.</w:t>
        </w:r>
      </w:ins>
      <w:r w:rsidR="00A73C19">
        <w:t xml:space="preserve"> While this allow</w:t>
      </w:r>
      <w:ins w:id="81" w:author="Bjoern Jan Joerges" w:date="2023-09-28T00:51:00Z">
        <w:r w:rsidR="00DF7CEF">
          <w:t>ed</w:t>
        </w:r>
      </w:ins>
      <w:del w:id="82" w:author="Bjoern Jan Joerges" w:date="2023-09-28T00:51:00Z">
        <w:r w:rsidR="00A73C19" w:rsidDel="00DF7CEF">
          <w:delText>s</w:delText>
        </w:r>
      </w:del>
      <w:r w:rsidR="00A73C19">
        <w:t xml:space="preserve"> only for a coarse assessment of the participants’ stereovision, our experiment </w:t>
      </w:r>
      <w:del w:id="83" w:author="Bjoern Jan Joerges" w:date="2023-09-28T00:51:00Z">
        <w:r w:rsidR="00A73C19" w:rsidDel="00DF7CEF">
          <w:delText xml:space="preserve">is </w:delText>
        </w:r>
      </w:del>
      <w:ins w:id="84" w:author="Bjoern Jan Joerges" w:date="2023-09-28T00:51:00Z">
        <w:r w:rsidR="00DF7CEF">
          <w:t xml:space="preserve">was </w:t>
        </w:r>
      </w:ins>
      <w:r w:rsidR="00A73C19">
        <w:t xml:space="preserve">not critically dependent on </w:t>
      </w:r>
      <w:r w:rsidR="00A32209">
        <w:t xml:space="preserve">a high </w:t>
      </w:r>
      <w:r w:rsidR="00A73C19">
        <w:t xml:space="preserve">stereoacuity. </w:t>
      </w:r>
      <w:r w:rsidR="007C116B">
        <w:t>We test</w:t>
      </w:r>
      <w:ins w:id="85" w:author="Bjoern Jan Joerges" w:date="2023-09-28T00:51:00Z">
        <w:r w:rsidR="00DF7CEF">
          <w:t>ed</w:t>
        </w:r>
      </w:ins>
      <w:r w:rsidR="007C116B">
        <w:t xml:space="preserve"> </w:t>
      </w:r>
      <w:r w:rsidR="00672E2F">
        <w:t>20</w:t>
      </w:r>
      <w:r w:rsidR="007C116B">
        <w:t xml:space="preserve"> men and </w:t>
      </w:r>
      <w:r w:rsidR="00672E2F">
        <w:t>20</w:t>
      </w:r>
      <w:r w:rsidR="007C116B">
        <w:t xml:space="preserve"> women (see Power Analysis)</w:t>
      </w:r>
      <w:ins w:id="86" w:author="Bjoern Jan Joerges" w:date="2023-09-28T00:54:00Z">
        <w:r w:rsidR="008B0164">
          <w:t xml:space="preserve"> and no non-binary participants or participants of other genders signed up</w:t>
        </w:r>
      </w:ins>
      <w:r w:rsidR="007C116B">
        <w:t xml:space="preserve">. </w:t>
      </w:r>
      <w:r w:rsidR="00F53FF9">
        <w:t xml:space="preserve">The experiment was approved by the local ethics committee and </w:t>
      </w:r>
      <w:ins w:id="87" w:author="Bjoern Jan Joerges" w:date="2023-09-28T00:54:00Z">
        <w:r w:rsidR="008B0164">
          <w:t>was</w:t>
        </w:r>
      </w:ins>
      <w:del w:id="88" w:author="Bjoern Jan Joerges" w:date="2023-09-28T00:54:00Z">
        <w:r w:rsidR="00F207A2" w:rsidDel="008B0164">
          <w:delText>is</w:delText>
        </w:r>
      </w:del>
      <w:r w:rsidR="007A3559">
        <w:t xml:space="preserve"> </w:t>
      </w:r>
      <w:r w:rsidR="00F53FF9">
        <w:t>conducted in accordance with the Declaration of Helsinki.</w:t>
      </w:r>
    </w:p>
    <w:p w14:paraId="187660CF" w14:textId="77777777" w:rsidR="0098404D" w:rsidRDefault="0098404D" w:rsidP="00274F73">
      <w:pPr>
        <w:pStyle w:val="Heading2"/>
      </w:pPr>
      <w:r w:rsidRPr="00274F73">
        <w:t>Stimulus</w:t>
      </w:r>
    </w:p>
    <w:p w14:paraId="106CABAC" w14:textId="224E07B6" w:rsidR="00274F73" w:rsidRDefault="00274F73" w:rsidP="007F6DF4">
      <w:pPr>
        <w:jc w:val="both"/>
      </w:pPr>
      <w:r>
        <w:t>Each participant perform</w:t>
      </w:r>
      <w:ins w:id="89" w:author="Bjoern Jan Joerges" w:date="2023-09-28T00:54:00Z">
        <w:r w:rsidR="008B0164">
          <w:t>ed</w:t>
        </w:r>
      </w:ins>
      <w:del w:id="90" w:author="Bjoern Jan Joerges" w:date="2023-09-28T00:54:00Z">
        <w:r w:rsidR="00236E3D" w:rsidDel="008B0164">
          <w:delText>s</w:delText>
        </w:r>
      </w:del>
      <w:r>
        <w:t xml:space="preserve"> two </w:t>
      </w:r>
      <w:r w:rsidR="00221120">
        <w:t xml:space="preserve">main </w:t>
      </w:r>
      <w:r>
        <w:t>tasks in</w:t>
      </w:r>
      <w:r w:rsidR="001A0A6A">
        <w:t xml:space="preserve"> an</w:t>
      </w:r>
      <w:r>
        <w:t xml:space="preserve"> immersive VR</w:t>
      </w:r>
      <w:r w:rsidR="00221120">
        <w:t xml:space="preserve"> environment</w:t>
      </w:r>
      <w:r>
        <w:t>: a prediction task and a speed estimation task.</w:t>
      </w:r>
      <w:r w:rsidR="00A453CA">
        <w:t xml:space="preserve"> Every participant complete</w:t>
      </w:r>
      <w:ins w:id="91" w:author="Bjoern Jan Joerges" w:date="2023-09-28T00:54:00Z">
        <w:r w:rsidR="008B0164">
          <w:t>d</w:t>
        </w:r>
      </w:ins>
      <w:del w:id="92" w:author="Bjoern Jan Joerges" w:date="2023-09-28T00:54:00Z">
        <w:r w:rsidR="003B6A80" w:rsidDel="008B0164">
          <w:delText>s</w:delText>
        </w:r>
      </w:del>
      <w:r w:rsidR="00A453CA">
        <w:t xml:space="preserve"> both tasks</w:t>
      </w:r>
      <w:r w:rsidR="00BF1CC7">
        <w:t>,</w:t>
      </w:r>
      <w:r w:rsidR="00A453CA">
        <w:t xml:space="preserve"> and we counterbalance</w:t>
      </w:r>
      <w:ins w:id="93" w:author="Bjoern Jan Joerges" w:date="2023-09-28T00:54:00Z">
        <w:r w:rsidR="008B0164">
          <w:t>d</w:t>
        </w:r>
      </w:ins>
      <w:r w:rsidR="00A453CA">
        <w:t xml:space="preserve"> the order in which they</w:t>
      </w:r>
      <w:r w:rsidR="00B31F5D">
        <w:t xml:space="preserve"> complete</w:t>
      </w:r>
      <w:ins w:id="94" w:author="Bjoern Jan Joerges" w:date="2023-09-28T00:54:00Z">
        <w:r w:rsidR="008B0164">
          <w:t>d</w:t>
        </w:r>
      </w:ins>
      <w:r w:rsidR="00B31F5D">
        <w:t xml:space="preserve"> them</w:t>
      </w:r>
      <w:r w:rsidR="00E24EE5">
        <w:t xml:space="preserve"> such that 20 participants (10 women and 10 men) start</w:t>
      </w:r>
      <w:ins w:id="95" w:author="Bjoern Jan Joerges" w:date="2023-09-28T00:54:00Z">
        <w:r w:rsidR="008B0164">
          <w:t>ed</w:t>
        </w:r>
      </w:ins>
      <w:r w:rsidR="00E24EE5">
        <w:t xml:space="preserve"> with the prediction task, and 20 participants (10 women and 10 men) start</w:t>
      </w:r>
      <w:ins w:id="96" w:author="Bjoern Jan Joerges" w:date="2023-09-28T00:55:00Z">
        <w:r w:rsidR="00A309CB">
          <w:t>ed</w:t>
        </w:r>
      </w:ins>
      <w:r w:rsidR="00E24EE5">
        <w:t xml:space="preserve"> with the speed estimation task</w:t>
      </w:r>
      <w:r w:rsidR="00B31F5D">
        <w:t>.</w:t>
      </w:r>
      <w:r w:rsidR="001F412A">
        <w:t xml:space="preserve"> </w:t>
      </w:r>
      <w:r w:rsidR="00A34179">
        <w:t>A</w:t>
      </w:r>
      <w:r w:rsidR="001F412A">
        <w:t xml:space="preserve">ll programs we used to present the stimuli </w:t>
      </w:r>
      <w:r w:rsidR="00A34179">
        <w:t xml:space="preserve">are available </w:t>
      </w:r>
      <w:r w:rsidR="000E1D2C" w:rsidRPr="00162606">
        <w:t>on Open Science Foundation</w:t>
      </w:r>
      <w:r w:rsidR="000E1D2C">
        <w:t xml:space="preserve"> (</w:t>
      </w:r>
      <w:r w:rsidR="000E1D2C" w:rsidRPr="000E1D2C">
        <w:t>https://osf.io/gakp5/</w:t>
      </w:r>
      <w:r w:rsidR="000E1D2C" w:rsidRPr="00162606">
        <w:t>)</w:t>
      </w:r>
      <w:r w:rsidR="001F412A">
        <w:t xml:space="preserve">, and the Unity projects can be downloaded </w:t>
      </w:r>
      <w:hyperlink w:history="1"/>
      <w:r w:rsidR="000E1D2C" w:rsidRPr="00162606">
        <w:t>on Open Science Foundation as well (https://osf.io/6mz4w/)</w:t>
      </w:r>
      <w:r w:rsidR="001F412A">
        <w:t>.</w:t>
      </w:r>
    </w:p>
    <w:p w14:paraId="3402A5BD" w14:textId="034BBEB8" w:rsidR="00C5357C" w:rsidRPr="00274F73" w:rsidRDefault="00C5357C" w:rsidP="007F6DF4">
      <w:pPr>
        <w:jc w:val="both"/>
      </w:pPr>
      <w:r>
        <w:t>For both tasks, we display</w:t>
      </w:r>
      <w:ins w:id="97" w:author="Bjoern Jan Joerges" w:date="2023-09-28T00:55:00Z">
        <w:r w:rsidR="00A309CB">
          <w:t>ed</w:t>
        </w:r>
      </w:ins>
      <w:r>
        <w:t xml:space="preserve"> a circle in the middle of the observer’s field of view that move</w:t>
      </w:r>
      <w:ins w:id="98" w:author="Bjoern Jan Joerges" w:date="2023-09-28T00:55:00Z">
        <w:r w:rsidR="00A309CB">
          <w:t>d</w:t>
        </w:r>
      </w:ins>
      <w:del w:id="99" w:author="Bjoern Jan Joerges" w:date="2023-09-28T00:55:00Z">
        <w:r w:rsidDel="00A309CB">
          <w:delText>s</w:delText>
        </w:r>
      </w:del>
      <w:r>
        <w:t xml:space="preserve"> with their head rotation</w:t>
      </w:r>
      <w:r w:rsidR="00384973">
        <w:t xml:space="preserve"> in front of the Earth-stationary simulated world</w:t>
      </w:r>
      <w:r>
        <w:t xml:space="preserve">. Participants </w:t>
      </w:r>
      <w:del w:id="100" w:author="Bjoern Jan Joerges" w:date="2023-09-28T00:55:00Z">
        <w:r w:rsidDel="00A309CB">
          <w:delText xml:space="preserve">are </w:delText>
        </w:r>
      </w:del>
      <w:ins w:id="101" w:author="Bjoern Jan Joerges" w:date="2023-09-28T00:55:00Z">
        <w:r w:rsidR="00A309CB">
          <w:t xml:space="preserve">were </w:t>
        </w:r>
      </w:ins>
      <w:r>
        <w:t>instructed to keep th</w:t>
      </w:r>
      <w:r w:rsidR="00384973">
        <w:t>is</w:t>
      </w:r>
      <w:r>
        <w:t xml:space="preserve"> circle </w:t>
      </w:r>
      <w:r w:rsidR="00384973">
        <w:t>surrounding</w:t>
      </w:r>
      <w:r>
        <w:t xml:space="preserve"> the fixation cross. When the center of the circle </w:t>
      </w:r>
      <w:del w:id="102" w:author="Bjoern Jan Joerges" w:date="2023-09-28T00:55:00Z">
        <w:r w:rsidDel="00A309CB">
          <w:delText xml:space="preserve">is </w:delText>
        </w:r>
      </w:del>
      <w:ins w:id="103" w:author="Bjoern Jan Joerges" w:date="2023-09-28T00:55:00Z">
        <w:r w:rsidR="00A309CB">
          <w:t xml:space="preserve">was </w:t>
        </w:r>
      </w:ins>
      <w:r>
        <w:t>with</w:t>
      </w:r>
      <w:ins w:id="104" w:author="Bjoern Jan Joerges" w:date="2023-09-28T00:55:00Z">
        <w:r w:rsidR="00A309CB">
          <w:t>in</w:t>
        </w:r>
      </w:ins>
      <w:r>
        <w:t xml:space="preserve"> 2.5°</w:t>
      </w:r>
      <w:r w:rsidR="00D93C47">
        <w:t xml:space="preserve"> (vertically and horizontally)</w:t>
      </w:r>
      <w:r>
        <w:t xml:space="preserve"> of the fixation cross, it disappear</w:t>
      </w:r>
      <w:ins w:id="105" w:author="Bjoern Jan Joerges" w:date="2023-09-28T00:55:00Z">
        <w:r w:rsidR="00A309CB">
          <w:t>ed</w:t>
        </w:r>
      </w:ins>
      <w:del w:id="106" w:author="Bjoern Jan Joerges" w:date="2023-09-28T00:55:00Z">
        <w:r w:rsidDel="00A309CB">
          <w:delText>s</w:delText>
        </w:r>
      </w:del>
      <w:r>
        <w:t xml:space="preserve"> to indicate t</w:t>
      </w:r>
      <w:r w:rsidR="00384973">
        <w:t>o</w:t>
      </w:r>
      <w:r>
        <w:t xml:space="preserve"> the participant</w:t>
      </w:r>
      <w:r w:rsidR="00384973">
        <w:t xml:space="preserve"> that their</w:t>
      </w:r>
      <w:r>
        <w:t xml:space="preserve"> head </w:t>
      </w:r>
      <w:del w:id="107" w:author="Bjoern Jan Joerges" w:date="2023-09-28T00:55:00Z">
        <w:r w:rsidDel="00A309CB">
          <w:delText xml:space="preserve">is </w:delText>
        </w:r>
      </w:del>
      <w:ins w:id="108" w:author="Bjoern Jan Joerges" w:date="2023-09-28T00:55:00Z">
        <w:r w:rsidR="00A309CB">
          <w:t xml:space="preserve">was </w:t>
        </w:r>
      </w:ins>
      <w:r w:rsidR="006B0891">
        <w:t>positioned</w:t>
      </w:r>
      <w:r>
        <w:t xml:space="preserve"> correctly. We further record</w:t>
      </w:r>
      <w:ins w:id="109" w:author="Bjoern Jan Joerges" w:date="2023-09-28T00:55:00Z">
        <w:r w:rsidR="00A309CB">
          <w:t>ed</w:t>
        </w:r>
      </w:ins>
      <w:r>
        <w:t xml:space="preserve"> head </w:t>
      </w:r>
      <w:r w:rsidR="00384973">
        <w:t>position</w:t>
      </w:r>
      <w:r>
        <w:t xml:space="preserve"> whenever </w:t>
      </w:r>
      <w:r w:rsidR="006B3B3E">
        <w:t xml:space="preserve">the </w:t>
      </w:r>
      <w:r w:rsidR="005F3039">
        <w:t xml:space="preserve">ball or the ball cloud </w:t>
      </w:r>
      <w:r w:rsidR="00C90CD3">
        <w:t xml:space="preserve">(see below) </w:t>
      </w:r>
      <w:del w:id="110" w:author="Bjoern Jan Joerges" w:date="2023-09-28T00:55:00Z">
        <w:r w:rsidR="005F3039" w:rsidDel="00A309CB">
          <w:delText xml:space="preserve">are </w:delText>
        </w:r>
      </w:del>
      <w:ins w:id="111" w:author="Bjoern Jan Joerges" w:date="2023-09-28T00:55:00Z">
        <w:r w:rsidR="00A309CB">
          <w:t xml:space="preserve">were </w:t>
        </w:r>
      </w:ins>
      <w:r w:rsidR="005F3039">
        <w:t>visible.</w:t>
      </w:r>
      <w:r w:rsidR="000F2E1B">
        <w:t xml:space="preserve"> Since recording </w:t>
      </w:r>
      <w:r w:rsidR="00384973">
        <w:t>head position</w:t>
      </w:r>
      <w:r w:rsidR="000F2E1B">
        <w:t xml:space="preserve"> on each frame might slow down the program on older systems, we opt</w:t>
      </w:r>
      <w:ins w:id="112" w:author="Bjoern Jan Joerges" w:date="2023-09-28T00:55:00Z">
        <w:r w:rsidR="00A309CB">
          <w:t>ed</w:t>
        </w:r>
      </w:ins>
      <w:r w:rsidR="000F2E1B">
        <w:t xml:space="preserve"> to record the mean rotation</w:t>
      </w:r>
      <w:r w:rsidR="0080116A">
        <w:t xml:space="preserve"> (</w:t>
      </w:r>
      <w:r w:rsidR="00C55D26">
        <w:t>horizontally and vertically</w:t>
      </w:r>
      <w:r w:rsidR="0080116A">
        <w:t>)</w:t>
      </w:r>
      <w:r w:rsidR="000F2E1B">
        <w:t xml:space="preserve"> over bins of five frames</w:t>
      </w:r>
      <w:r w:rsidR="00F3670E">
        <w:t>.</w:t>
      </w:r>
    </w:p>
    <w:p w14:paraId="649D00FD" w14:textId="34C82778" w:rsidR="0098404D" w:rsidRDefault="00C665BF" w:rsidP="007F6DF4">
      <w:pPr>
        <w:jc w:val="both"/>
      </w:pPr>
      <w:r>
        <w:rPr>
          <w:b/>
          <w:bCs/>
        </w:rPr>
        <w:t>Prediction</w:t>
      </w:r>
      <w:r w:rsidR="00274F73">
        <w:t xml:space="preserve"> – In the prediction task</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A</w:t>
      </w:r>
      <w:r w:rsidR="00DE2851">
        <w:t xml:space="preserve">, and see also </w:t>
      </w:r>
      <w:r w:rsidR="000E1D2C" w:rsidRPr="00162606">
        <w:t xml:space="preserve">this video on </w:t>
      </w:r>
      <w:r w:rsidR="000E1D2C">
        <w:t>OSF (</w:t>
      </w:r>
      <w:r w:rsidR="000E1D2C" w:rsidRPr="000E1D2C">
        <w:t>https://osf.io/rkg23/</w:t>
      </w:r>
      <w:r w:rsidR="000E1D2C">
        <w:t>)</w:t>
      </w:r>
      <w:r w:rsidR="00274F73">
        <w:t xml:space="preserve">, </w:t>
      </w:r>
      <w:r w:rsidR="0098404D">
        <w:t xml:space="preserve">we </w:t>
      </w:r>
      <w:r w:rsidR="00274F73">
        <w:t xml:space="preserve">first </w:t>
      </w:r>
      <w:r w:rsidR="0098404D">
        <w:t>show</w:t>
      </w:r>
      <w:ins w:id="113" w:author="Bjoern Jan Joerges" w:date="2023-09-28T00:56:00Z">
        <w:r w:rsidR="00A309CB">
          <w:t>ed</w:t>
        </w:r>
      </w:ins>
      <w:r w:rsidR="0098404D">
        <w:t xml:space="preserve"> participants a ball </w:t>
      </w:r>
      <w:r w:rsidR="004856E3">
        <w:t xml:space="preserve">of 0.4 m diameter </w:t>
      </w:r>
      <w:r w:rsidR="0098404D">
        <w:t xml:space="preserve">moving </w:t>
      </w:r>
      <w:r w:rsidR="0098404D" w:rsidRPr="0098404D">
        <w:t xml:space="preserve">laterally </w:t>
      </w:r>
      <w:r w:rsidR="0098404D">
        <w:t xml:space="preserve">8m in front of them at one out of three speeds (4, </w:t>
      </w:r>
      <w:r w:rsidR="00274F73">
        <w:t>5</w:t>
      </w:r>
      <w:r w:rsidR="0098404D">
        <w:t xml:space="preserve">, </w:t>
      </w:r>
      <w:r w:rsidR="00274F73">
        <w:t>6</w:t>
      </w:r>
      <w:r w:rsidR="0098404D">
        <w:t xml:space="preserve"> m/s).</w:t>
      </w:r>
      <w:r w:rsidR="007861E1">
        <w:t xml:space="preserve"> We </w:t>
      </w:r>
      <w:del w:id="114" w:author="Bjoern Jan Joerges" w:date="2023-09-28T00:56:00Z">
        <w:r w:rsidR="007861E1" w:rsidDel="00A309CB">
          <w:delText xml:space="preserve">have </w:delText>
        </w:r>
      </w:del>
      <w:r w:rsidR="007861E1">
        <w:t xml:space="preserve">used this range of speeds in our previous study </w:t>
      </w:r>
      <w:r w:rsidR="007861E1">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7861E1">
        <w:fldChar w:fldCharType="separate"/>
      </w:r>
      <w:r w:rsidR="00AC6668" w:rsidRPr="00AC6668">
        <w:rPr>
          <w:noProof/>
        </w:rPr>
        <w:t>[37]</w:t>
      </w:r>
      <w:r w:rsidR="007861E1">
        <w:fldChar w:fldCharType="end"/>
      </w:r>
      <w:r w:rsidR="007861E1">
        <w:t xml:space="preserve">, while the size of the ball was diminished slightly </w:t>
      </w:r>
      <w:r w:rsidR="00F3670E">
        <w:t xml:space="preserve">in comparison to this study </w:t>
      </w:r>
      <w:r w:rsidR="007861E1">
        <w:t>(see description of the speed estimation task</w:t>
      </w:r>
      <w:r w:rsidR="00F3670E">
        <w:t xml:space="preserve"> for the rationale</w:t>
      </w:r>
      <w:r w:rsidR="007861E1">
        <w:t>).</w:t>
      </w:r>
      <w:r w:rsidR="0098404D">
        <w:t xml:space="preserve"> The ball </w:t>
      </w:r>
      <w:del w:id="115" w:author="Bjoern Jan Joerges" w:date="2023-09-28T00:56:00Z">
        <w:r w:rsidR="007A3559" w:rsidDel="00A309CB">
          <w:delText xml:space="preserve">can </w:delText>
        </w:r>
      </w:del>
      <w:ins w:id="116" w:author="Bjoern Jan Joerges" w:date="2023-09-28T00:56:00Z">
        <w:r w:rsidR="00A309CB">
          <w:t xml:space="preserve">could </w:t>
        </w:r>
      </w:ins>
      <w:r w:rsidR="0098404D">
        <w:t xml:space="preserve">travel to the left or to the right. </w:t>
      </w:r>
      <w:r w:rsidR="007A3559">
        <w:t xml:space="preserve">It </w:t>
      </w:r>
      <w:r w:rsidR="0098404D">
        <w:t>appear</w:t>
      </w:r>
      <w:ins w:id="117" w:author="Bjoern Jan Joerges" w:date="2023-09-28T00:56:00Z">
        <w:r w:rsidR="00A309CB">
          <w:t>ed</w:t>
        </w:r>
      </w:ins>
      <w:del w:id="118" w:author="Bjoern Jan Joerges" w:date="2023-09-28T00:56:00Z">
        <w:r w:rsidR="007A3559" w:rsidDel="00A309CB">
          <w:delText>s</w:delText>
        </w:r>
      </w:del>
      <w:r w:rsidR="0098404D">
        <w:t xml:space="preserve"> to the left of the observer when it travel</w:t>
      </w:r>
      <w:ins w:id="119" w:author="Bjoern Jan Joerges" w:date="2023-09-28T00:56:00Z">
        <w:r w:rsidR="00A309CB">
          <w:t>ed</w:t>
        </w:r>
      </w:ins>
      <w:del w:id="120" w:author="Bjoern Jan Joerges" w:date="2023-09-28T00:56:00Z">
        <w:r w:rsidR="007A3559" w:rsidDel="00A309CB">
          <w:delText>s</w:delText>
        </w:r>
      </w:del>
      <w:r w:rsidR="0098404D">
        <w:t xml:space="preserve"> to the right, and on the right of the observer when it travel</w:t>
      </w:r>
      <w:ins w:id="121" w:author="Bjoern Jan Joerges" w:date="2023-09-28T00:56:00Z">
        <w:r w:rsidR="00A309CB">
          <w:t>ed</w:t>
        </w:r>
      </w:ins>
      <w:del w:id="122" w:author="Bjoern Jan Joerges" w:date="2023-09-28T00:56:00Z">
        <w:r w:rsidR="007A3559" w:rsidDel="00A309CB">
          <w:delText>s</w:delText>
        </w:r>
      </w:del>
      <w:r w:rsidR="007A3559">
        <w:t xml:space="preserve"> to the</w:t>
      </w:r>
      <w:r w:rsidR="0098404D">
        <w:t xml:space="preserve"> left</w:t>
      </w:r>
      <w:r w:rsidR="00274F73">
        <w:t xml:space="preserve"> such that the</w:t>
      </w:r>
      <w:r w:rsidR="00F3670E">
        <w:t xml:space="preserve"> visible part of the</w:t>
      </w:r>
      <w:r w:rsidR="00274F73">
        <w:t xml:space="preserve"> trajectory </w:t>
      </w:r>
      <w:del w:id="123" w:author="Bjoern Jan Joerges" w:date="2023-09-28T00:56:00Z">
        <w:r w:rsidR="007A3559" w:rsidDel="00A309CB">
          <w:delText xml:space="preserve">is </w:delText>
        </w:r>
      </w:del>
      <w:ins w:id="124" w:author="Bjoern Jan Joerges" w:date="2023-09-28T00:56:00Z">
        <w:r w:rsidR="00A309CB">
          <w:t xml:space="preserve">was </w:t>
        </w:r>
      </w:ins>
      <w:r w:rsidR="00274F73">
        <w:t>centered in front of the observer.</w:t>
      </w:r>
      <w:r w:rsidR="0098404D">
        <w:t xml:space="preserve"> At the same time, a target </w:t>
      </w:r>
      <w:r w:rsidR="007A3559">
        <w:t xml:space="preserve">rectangle </w:t>
      </w:r>
      <w:del w:id="125" w:author="Bjoern Jan Joerges" w:date="2023-09-28T00:56:00Z">
        <w:r w:rsidR="007A3559" w:rsidDel="00A309CB">
          <w:delText xml:space="preserve">is </w:delText>
        </w:r>
      </w:del>
      <w:ins w:id="126" w:author="Bjoern Jan Joerges" w:date="2023-09-28T00:56:00Z">
        <w:r w:rsidR="00A309CB">
          <w:t xml:space="preserve">was </w:t>
        </w:r>
      </w:ins>
      <w:r w:rsidR="0098404D">
        <w:t xml:space="preserve">presented </w:t>
      </w:r>
      <w:r w:rsidR="00274F73">
        <w:t xml:space="preserve">on the side towards which </w:t>
      </w:r>
      <w:r w:rsidR="0098404D">
        <w:t xml:space="preserve">the ball </w:t>
      </w:r>
      <w:del w:id="127" w:author="Bjoern Jan Joerges" w:date="2023-09-28T00:57:00Z">
        <w:r w:rsidR="007A3559" w:rsidDel="00A309CB">
          <w:delText xml:space="preserve">is </w:delText>
        </w:r>
      </w:del>
      <w:ins w:id="128" w:author="Bjoern Jan Joerges" w:date="2023-09-28T00:57:00Z">
        <w:r w:rsidR="00A309CB">
          <w:t xml:space="preserve">was </w:t>
        </w:r>
      </w:ins>
      <w:r w:rsidR="0098404D">
        <w:t>travelling. The ball disappear</w:t>
      </w:r>
      <w:ins w:id="129" w:author="Bjoern Jan Joerges" w:date="2023-09-28T00:57:00Z">
        <w:r w:rsidR="00A309CB">
          <w:t>ed</w:t>
        </w:r>
      </w:ins>
      <w:del w:id="130" w:author="Bjoern Jan Joerges" w:date="2023-09-28T00:57:00Z">
        <w:r w:rsidR="007A3559" w:rsidDel="00A309CB">
          <w:delText>s</w:delText>
        </w:r>
      </w:del>
      <w:r w:rsidR="0098404D">
        <w:t xml:space="preserve"> after 0.5s and participants press</w:t>
      </w:r>
      <w:ins w:id="131" w:author="Bjoern Jan Joerges" w:date="2023-09-28T00:57:00Z">
        <w:r w:rsidR="00A309CB">
          <w:t>ed</w:t>
        </w:r>
      </w:ins>
      <w:r w:rsidR="0098404D">
        <w:t xml:space="preserve"> the space bar on their keyboard </w:t>
      </w:r>
      <w:r w:rsidR="00A37005">
        <w:t>in</w:t>
      </w:r>
      <w:r w:rsidR="002D400D">
        <w:t xml:space="preserve"> the moment </w:t>
      </w:r>
      <w:r w:rsidR="0098404D">
        <w:t xml:space="preserve">they </w:t>
      </w:r>
      <w:del w:id="132" w:author="Bjoern Jan Joerges" w:date="2023-09-28T00:57:00Z">
        <w:r w:rsidR="007A3559" w:rsidDel="00A309CB">
          <w:delText>think</w:delText>
        </w:r>
        <w:r w:rsidR="0098404D" w:rsidDel="00A309CB">
          <w:delText xml:space="preserve"> </w:delText>
        </w:r>
      </w:del>
      <w:ins w:id="133" w:author="Bjoern Jan Joerges" w:date="2023-09-28T00:57:00Z">
        <w:r w:rsidR="00A309CB">
          <w:t xml:space="preserve">thought </w:t>
        </w:r>
      </w:ins>
      <w:r w:rsidR="007A3559">
        <w:t xml:space="preserve">the ball </w:t>
      </w:r>
      <w:del w:id="134" w:author="Bjoern Jan Joerges" w:date="2023-09-28T00:57:00Z">
        <w:r w:rsidR="007A3559" w:rsidDel="00A309CB">
          <w:delText xml:space="preserve">would </w:delText>
        </w:r>
      </w:del>
      <w:r w:rsidR="0098404D">
        <w:t>hit the target.</w:t>
      </w:r>
      <w:r w:rsidR="00274F73">
        <w:t xml:space="preserve"> </w:t>
      </w:r>
      <w:r w:rsidR="00A962B0">
        <w:t xml:space="preserve">In order to curtail biases in speed perception due to the Aubert-Fleischl phenomenon </w:t>
      </w:r>
      <w:r w:rsidR="00A962B0">
        <w:fldChar w:fldCharType="begin" w:fldLock="1"/>
      </w:r>
      <w:r w:rsidR="006D399E">
        <w:instrText>ADDIN CSL_CITATION {"citationItems":[{"id":"ITEM-1","itemData":{"DOI":"10.1007/BF00234920","ISSN":"00144819","PMID":"1204695","abstract":"Apparent velocities of moving visual stimuli are known to be different depending on whether the subject pursues the stimulus (efferently controlled motion perception) or whether the eye is stationary and the image moves across the retina (afferent motion perception). Afferent motion perception of a periodic pattern or a moving single object causes overestimation of velocity (magnitude estimations) as compared to smooth pursuit. This socalled Aubert-Fleischl phenomenon is shown to depend on local temporal frequency stimulation on the retina caused by the repetitive passage of contrast borders of the moving periodic pattern. This is evidenced by the fact that for a given stimulus speed the amount of overestimation is a function of the spatial frequency of the pattern (or the angular subtend of a single moving object) and that the Aubert-Fleischl phenomenon is not observed if a single edge moves. Background characteristics seem not to influence the apparent velocity during smooth pursuit. © 1975 Springer-Verlag.","author":[{"dropping-particle":"","family":"Dichgans","given":"J.","non-dropping-particle":"","parse-names":false,"suffix":""},{"dropping-particle":"","family":"Wist","given":"E.","non-dropping-particle":"","parse-names":false,"suffix":""},{"dropping-particle":"","family":"Diener","given":"H. C.","non-dropping-particle":"","parse-names":false,"suffix":""},{"dropping-particle":"","family":"Brandt","given":"Th","non-dropping-particle":"","parse-names":false,"suffix":""}],"container-title":"Experimental Brain Research","id":"ITEM-1","issue":"5","issued":{"date-parts":[["1975","11"]]},"page":"529-533","publisher":"Springer-Verlag","title":"The Aubert-Fleischl phenomenon: A temporal frequency effect on perceived velocity in afferent motion perception","type":"article-journal","volume":"23"},"uris":["http://www.mendeley.com/documents/?uuid=49e3eaf7-3b2a-38a6-8add-ee2b4f881be7"]}],"mendeley":{"formattedCitation":"[38]","plainTextFormattedCitation":"[38]","previouslyFormattedCitation":"[38]"},"properties":{"noteIndex":0},"schema":"https://github.com/citation-style-language/schema/raw/master/csl-citation.json"}</w:instrText>
      </w:r>
      <w:r w:rsidR="00A962B0">
        <w:fldChar w:fldCharType="separate"/>
      </w:r>
      <w:r w:rsidR="00AC6668" w:rsidRPr="00AC6668">
        <w:rPr>
          <w:noProof/>
        </w:rPr>
        <w:t>[38]</w:t>
      </w:r>
      <w:r w:rsidR="00A962B0">
        <w:fldChar w:fldCharType="end"/>
      </w:r>
      <w:r w:rsidR="00A962B0">
        <w:t>, p</w:t>
      </w:r>
      <w:r w:rsidR="00096ABD">
        <w:t xml:space="preserve">articipants </w:t>
      </w:r>
      <w:del w:id="135" w:author="Bjoern Jan Joerges" w:date="2023-09-28T00:57:00Z">
        <w:r w:rsidR="00096ABD" w:rsidDel="00A309CB">
          <w:delText xml:space="preserve">are </w:delText>
        </w:r>
      </w:del>
      <w:ins w:id="136" w:author="Bjoern Jan Joerges" w:date="2023-09-28T00:57:00Z">
        <w:r w:rsidR="00A309CB">
          <w:t xml:space="preserve">were </w:t>
        </w:r>
      </w:ins>
      <w:r w:rsidR="00096ABD">
        <w:t xml:space="preserve">asked to </w:t>
      </w:r>
      <w:r w:rsidR="00B31F5D">
        <w:t>keep their eyes</w:t>
      </w:r>
      <w:r w:rsidR="00096ABD">
        <w:t xml:space="preserve"> on a fixation cross that </w:t>
      </w:r>
      <w:del w:id="137" w:author="Bjoern Jan Joerges" w:date="2023-09-28T00:57:00Z">
        <w:r w:rsidR="00096ABD" w:rsidDel="00A309CB">
          <w:delText xml:space="preserve">is </w:delText>
        </w:r>
      </w:del>
      <w:ins w:id="138" w:author="Bjoern Jan Joerges" w:date="2023-09-28T00:57:00Z">
        <w:r w:rsidR="00A309CB">
          <w:t xml:space="preserve">was </w:t>
        </w:r>
      </w:ins>
      <w:r w:rsidR="00096ABD">
        <w:t xml:space="preserve">presented </w:t>
      </w:r>
      <w:r w:rsidR="00B31F5D">
        <w:t>straight ahead</w:t>
      </w:r>
      <w:r w:rsidR="00096ABD">
        <w:t xml:space="preserve"> of them and slightly </w:t>
      </w:r>
      <w:r w:rsidR="00B31F5D">
        <w:t>below</w:t>
      </w:r>
      <w:r w:rsidR="00096ABD">
        <w:t xml:space="preserve"> the stimulus (see </w:t>
      </w:r>
      <w:r w:rsidR="00096ABD" w:rsidRPr="00096ABD">
        <w:fldChar w:fldCharType="begin"/>
      </w:r>
      <w:r w:rsidR="00096ABD" w:rsidRPr="00096ABD">
        <w:instrText xml:space="preserve"> REF _Ref83682025 \h </w:instrText>
      </w:r>
      <w:r w:rsidR="00096ABD" w:rsidRPr="00096ABD">
        <w:fldChar w:fldCharType="separate"/>
      </w:r>
      <w:r w:rsidR="00096ABD" w:rsidRPr="00096ABD">
        <w:t>Figure 2</w:t>
      </w:r>
      <w:r w:rsidR="00096ABD" w:rsidRPr="00096ABD">
        <w:fldChar w:fldCharType="end"/>
      </w:r>
      <w:r w:rsidR="00096ABD">
        <w:t>A)</w:t>
      </w:r>
      <w:r w:rsidR="000749E3">
        <w:t xml:space="preserve"> and move</w:t>
      </w:r>
      <w:ins w:id="139" w:author="Bjoern Jan Joerges" w:date="2023-09-28T00:57:00Z">
        <w:r w:rsidR="00A309CB">
          <w:t>d</w:t>
        </w:r>
      </w:ins>
      <w:del w:id="140" w:author="Bjoern Jan Joerges" w:date="2023-09-28T00:57:00Z">
        <w:r w:rsidR="000749E3" w:rsidDel="00A309CB">
          <w:delText>s</w:delText>
        </w:r>
      </w:del>
      <w:r w:rsidR="000749E3">
        <w:t xml:space="preserve"> with the observer when they experience</w:t>
      </w:r>
      <w:ins w:id="141" w:author="Bjoern Jan Joerges" w:date="2023-09-28T00:57:00Z">
        <w:r w:rsidR="00A309CB">
          <w:t>d</w:t>
        </w:r>
      </w:ins>
      <w:r w:rsidR="000749E3">
        <w:t xml:space="preserve"> visual self-motion</w:t>
      </w:r>
      <w:r w:rsidR="00096ABD">
        <w:t xml:space="preserve">. </w:t>
      </w:r>
      <w:r w:rsidR="0098404D">
        <w:t xml:space="preserve">The target </w:t>
      </w:r>
      <w:del w:id="142" w:author="Bjoern Jan Joerges" w:date="2023-09-28T00:57:00Z">
        <w:r w:rsidR="007A3559" w:rsidDel="00A309CB">
          <w:delText xml:space="preserve">is </w:delText>
        </w:r>
      </w:del>
      <w:ins w:id="143" w:author="Bjoern Jan Joerges" w:date="2023-09-28T00:57:00Z">
        <w:r w:rsidR="00A309CB">
          <w:t xml:space="preserve">was </w:t>
        </w:r>
      </w:ins>
      <w:r w:rsidR="0098404D">
        <w:t xml:space="preserve">presented at a distance </w:t>
      </w:r>
      <w:r w:rsidR="00A37005">
        <w:t xml:space="preserve">that </w:t>
      </w:r>
      <w:r w:rsidR="002D400D">
        <w:t>depend</w:t>
      </w:r>
      <w:ins w:id="144" w:author="Bjoern Jan Joerges" w:date="2023-09-28T00:57:00Z">
        <w:r w:rsidR="00A309CB">
          <w:t>ed</w:t>
        </w:r>
      </w:ins>
      <w:del w:id="145" w:author="Bjoern Jan Joerges" w:date="2023-09-28T00:57:00Z">
        <w:r w:rsidR="00A37005" w:rsidDel="00A309CB">
          <w:delText>s</w:delText>
        </w:r>
      </w:del>
      <w:r w:rsidR="002D400D">
        <w:t xml:space="preserve"> on</w:t>
      </w:r>
      <w:r w:rsidR="0098404D">
        <w:t xml:space="preserve"> the speed of the ball and </w:t>
      </w:r>
      <w:r w:rsidR="00A37005">
        <w:t>the</w:t>
      </w:r>
      <w:r w:rsidR="0098404D">
        <w:t xml:space="preserve"> occlusion </w:t>
      </w:r>
      <w:r w:rsidR="007A3559">
        <w:t>duration</w:t>
      </w:r>
      <w:r w:rsidR="00A37005">
        <w:t xml:space="preserve">, which </w:t>
      </w:r>
      <w:del w:id="146" w:author="Bjoern Jan Joerges" w:date="2023-09-28T00:57:00Z">
        <w:r w:rsidR="00A37005" w:rsidDel="00A309CB">
          <w:delText xml:space="preserve">can </w:delText>
        </w:r>
      </w:del>
      <w:ins w:id="147" w:author="Bjoern Jan Joerges" w:date="2023-09-28T00:57:00Z">
        <w:r w:rsidR="00A309CB">
          <w:t xml:space="preserve">could </w:t>
        </w:r>
      </w:ins>
      <w:r w:rsidR="00A37005">
        <w:t>be</w:t>
      </w:r>
      <w:r w:rsidR="0098404D">
        <w:t xml:space="preserve"> 0.5</w:t>
      </w:r>
      <w:r w:rsidR="003D757B">
        <w:t> s</w:t>
      </w:r>
      <w:r w:rsidR="0098404D">
        <w:t>, 0.6</w:t>
      </w:r>
      <w:r w:rsidR="003D757B">
        <w:t> s</w:t>
      </w:r>
      <w:r w:rsidR="0098404D">
        <w:t>,</w:t>
      </w:r>
      <w:r w:rsidR="00A37005">
        <w:t xml:space="preserve"> or</w:t>
      </w:r>
      <w:r w:rsidR="0098404D">
        <w:t xml:space="preserve"> 0.7</w:t>
      </w:r>
      <w:r w:rsidR="003D757B">
        <w:t> </w:t>
      </w:r>
      <w:r w:rsidR="0098404D">
        <w:t>s.</w:t>
      </w:r>
      <w:r w:rsidR="00A24CB2">
        <w:t xml:space="preserve"> Speeds and occlusion durations </w:t>
      </w:r>
      <w:del w:id="148" w:author="Bjoern Jan Joerges" w:date="2023-09-28T00:57:00Z">
        <w:r w:rsidR="00A24CB2" w:rsidDel="00A309CB">
          <w:delText xml:space="preserve">are </w:delText>
        </w:r>
      </w:del>
      <w:ins w:id="149" w:author="Bjoern Jan Joerges" w:date="2023-09-28T00:57:00Z">
        <w:r w:rsidR="00A309CB">
          <w:t xml:space="preserve">were </w:t>
        </w:r>
      </w:ins>
      <w:r w:rsidR="00A24CB2">
        <w:t>chosen such that, when the participant ke</w:t>
      </w:r>
      <w:ins w:id="150" w:author="Bjoern Jan Joerges" w:date="2023-09-28T00:57:00Z">
        <w:r w:rsidR="00A309CB">
          <w:t>pt</w:t>
        </w:r>
      </w:ins>
      <w:del w:id="151" w:author="Bjoern Jan Joerges" w:date="2023-09-28T00:57:00Z">
        <w:r w:rsidR="00A24CB2" w:rsidDel="00A309CB">
          <w:delText>eps</w:delText>
        </w:r>
      </w:del>
      <w:r w:rsidR="00A24CB2">
        <w:t xml:space="preserve"> their gaze on the fixation cross, the whole trajectory (including the invisible part) unfold</w:t>
      </w:r>
      <w:ins w:id="152" w:author="Bjoern Jan Joerges" w:date="2023-09-28T00:58:00Z">
        <w:r w:rsidR="00A309CB">
          <w:t>ed</w:t>
        </w:r>
      </w:ins>
      <w:del w:id="153" w:author="Bjoern Jan Joerges" w:date="2023-09-28T00:58:00Z">
        <w:r w:rsidR="00A24CB2" w:rsidDel="00A309CB">
          <w:delText>s</w:delText>
        </w:r>
      </w:del>
      <w:r w:rsidR="00A24CB2">
        <w:t xml:space="preserve"> within </w:t>
      </w:r>
      <w:r w:rsidR="00C55D26">
        <w:t xml:space="preserve">a field of view of 60°, which </w:t>
      </w:r>
      <w:del w:id="154" w:author="Bjoern Jan Joerges" w:date="2023-09-28T00:58:00Z">
        <w:r w:rsidR="00C55D26" w:rsidDel="00A309CB">
          <w:delText xml:space="preserve">is </w:delText>
        </w:r>
      </w:del>
      <w:ins w:id="155" w:author="Bjoern Jan Joerges" w:date="2023-09-28T00:58:00Z">
        <w:r w:rsidR="00A309CB">
          <w:t xml:space="preserve">was </w:t>
        </w:r>
      </w:ins>
      <w:r w:rsidR="00C55D26">
        <w:t>well within the effective field of view of any modern HMD</w:t>
      </w:r>
      <w:r w:rsidR="00A24CB2">
        <w:t>.</w:t>
      </w:r>
      <w:r w:rsidR="0098404D">
        <w:t xml:space="preserve"> The distance between the point where the ball </w:t>
      </w:r>
      <w:r w:rsidR="00877693">
        <w:t>disappear</w:t>
      </w:r>
      <w:ins w:id="156" w:author="Bjoern Jan Joerges" w:date="2023-09-28T00:58:00Z">
        <w:r w:rsidR="00A309CB">
          <w:t>ed</w:t>
        </w:r>
      </w:ins>
      <w:del w:id="157" w:author="Bjoern Jan Joerges" w:date="2023-09-28T00:58:00Z">
        <w:r w:rsidR="007A3559" w:rsidDel="00A309CB">
          <w:delText>s</w:delText>
        </w:r>
      </w:del>
      <w:r w:rsidR="00877693">
        <w:t xml:space="preserve"> </w:t>
      </w:r>
      <w:r w:rsidR="00877693" w:rsidRPr="00877693">
        <w:t>(</w:t>
      </w:r>
      <w:r w:rsidR="00CD20FA">
        <w:t xml:space="preserve">the </w:t>
      </w:r>
      <w:r w:rsidR="00877693" w:rsidRPr="00877693">
        <w:t>“</w:t>
      </w:r>
      <w:r w:rsidR="00877693">
        <w:t>point of disappearance”</w:t>
      </w:r>
      <w:r w:rsidR="007A3559">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C</w:t>
      </w:r>
      <w:r w:rsidR="00877693">
        <w:t>)</w:t>
      </w:r>
      <w:r w:rsidR="0098404D">
        <w:t xml:space="preserve"> and the target</w:t>
      </w:r>
      <w:r w:rsidR="0039167C">
        <w:t xml:space="preserve"> rectangle</w:t>
      </w:r>
      <w:r w:rsidR="0098404D">
        <w:t xml:space="preserve"> </w:t>
      </w:r>
      <w:del w:id="158" w:author="Bjoern Jan Joerges" w:date="2023-09-28T00:58:00Z">
        <w:r w:rsidR="007A3559" w:rsidDel="00A309CB">
          <w:delText xml:space="preserve">is </w:delText>
        </w:r>
      </w:del>
      <w:ins w:id="159" w:author="Bjoern Jan Joerges" w:date="2023-09-28T00:58:00Z">
        <w:r w:rsidR="00A309CB">
          <w:t xml:space="preserve">was </w:t>
        </w:r>
      </w:ins>
      <w:r w:rsidR="0098404D">
        <w:t>given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25"/>
        <w:gridCol w:w="1525"/>
      </w:tblGrid>
      <w:tr w:rsidR="0098404D" w14:paraId="35DC2A03" w14:textId="77777777" w:rsidTr="004F62FD">
        <w:tc>
          <w:tcPr>
            <w:tcW w:w="7825" w:type="dxa"/>
          </w:tcPr>
          <w:p w14:paraId="763BCA61" w14:textId="77777777" w:rsidR="0098404D" w:rsidRDefault="0098404D" w:rsidP="007F6DF4">
            <w:pPr>
              <w:jc w:val="both"/>
            </w:pPr>
            <m:oMathPara>
              <m:oMath>
                <m:r>
                  <w:rPr>
                    <w:rFonts w:ascii="Cambria Math" w:hAnsi="Cambria Math"/>
                  </w:rPr>
                  <w:lastRenderedPageBreak/>
                  <m:t>Distance= Duratio</m:t>
                </m:r>
                <m:sSub>
                  <m:sSubPr>
                    <m:ctrlPr>
                      <w:rPr>
                        <w:rFonts w:ascii="Cambria Math" w:hAnsi="Cambria Math"/>
                        <w:i/>
                      </w:rPr>
                    </m:ctrlPr>
                  </m:sSubPr>
                  <m:e>
                    <m:r>
                      <w:rPr>
                        <w:rFonts w:ascii="Cambria Math" w:hAnsi="Cambria Math"/>
                      </w:rPr>
                      <m:t>n</m:t>
                    </m:r>
                  </m:e>
                  <m:sub>
                    <m:r>
                      <w:rPr>
                        <w:rFonts w:ascii="Cambria Math" w:hAnsi="Cambria Math"/>
                      </w:rPr>
                      <m:t>Occlusion</m:t>
                    </m:r>
                  </m:sub>
                </m:sSub>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oMath>
            </m:oMathPara>
          </w:p>
        </w:tc>
        <w:tc>
          <w:tcPr>
            <w:tcW w:w="1525" w:type="dxa"/>
          </w:tcPr>
          <w:p w14:paraId="6ECFD2F0" w14:textId="77777777" w:rsidR="0098404D" w:rsidRDefault="00F5360E" w:rsidP="007F6DF4">
            <w:pPr>
              <w:jc w:val="both"/>
            </w:pPr>
            <w:r>
              <w:t>[1]</w:t>
            </w:r>
          </w:p>
        </w:tc>
      </w:tr>
    </w:tbl>
    <w:p w14:paraId="1A413B25" w14:textId="2BBD10D8" w:rsidR="00176482" w:rsidRDefault="00F5360E" w:rsidP="00162606">
      <w:pPr>
        <w:spacing w:before="240"/>
        <w:jc w:val="both"/>
      </w:pPr>
      <w:r>
        <w:t xml:space="preserve">While the target </w:t>
      </w:r>
      <w:ins w:id="160" w:author="Bjoern Jan Joerges" w:date="2023-09-28T00:58:00Z">
        <w:r w:rsidR="00A309CB">
          <w:t>was</w:t>
        </w:r>
      </w:ins>
      <w:del w:id="161" w:author="Bjoern Jan Joerges" w:date="2023-09-28T00:58:00Z">
        <w:r w:rsidR="007A3559" w:rsidDel="00A309CB">
          <w:delText>is</w:delText>
        </w:r>
      </w:del>
      <w:r>
        <w:t xml:space="preserve"> visible, participants experience</w:t>
      </w:r>
      <w:ins w:id="162" w:author="Bjoern Jan Joerges" w:date="2023-09-28T00:58:00Z">
        <w:r w:rsidR="00A309CB">
          <w:t>d</w:t>
        </w:r>
      </w:ins>
      <w:r w:rsidR="007F3C81">
        <w:t xml:space="preserve"> lateral</w:t>
      </w:r>
      <w:r>
        <w:t xml:space="preserve"> visual self-motion</w:t>
      </w:r>
      <w:r w:rsidR="00AB6B55">
        <w:t xml:space="preserve"> </w:t>
      </w:r>
      <w:r>
        <w:t xml:space="preserve">either in the same direction as the </w:t>
      </w:r>
      <w:r w:rsidR="00176482">
        <w:t xml:space="preserve">ball or in the opposite direction </w:t>
      </w:r>
      <w:r w:rsidR="00AB3AEB">
        <w:t xml:space="preserve">as </w:t>
      </w:r>
      <w:r w:rsidR="00176482">
        <w:t xml:space="preserve">the ball, or they </w:t>
      </w:r>
      <w:r w:rsidR="007A3559">
        <w:t>remain</w:t>
      </w:r>
      <w:ins w:id="163" w:author="Bjoern Jan Joerges" w:date="2023-09-28T00:58:00Z">
        <w:r w:rsidR="00A309CB">
          <w:t>ed</w:t>
        </w:r>
      </w:ins>
      <w:r w:rsidR="00CD20FA">
        <w:t xml:space="preserve"> stationary.</w:t>
      </w:r>
      <w:r w:rsidR="00AB6B55">
        <w:t xml:space="preserve"> The self-motion speed ramp</w:t>
      </w:r>
      <w:ins w:id="164" w:author="Bjoern Jan Joerges" w:date="2023-09-28T00:58:00Z">
        <w:r w:rsidR="000A4061">
          <w:t>ed</w:t>
        </w:r>
      </w:ins>
      <w:del w:id="165" w:author="Bjoern Jan Joerges" w:date="2023-09-28T00:58:00Z">
        <w:r w:rsidR="00AB6B55" w:rsidDel="000A4061">
          <w:delText>s</w:delText>
        </w:r>
      </w:del>
      <w:r w:rsidR="00AB6B55">
        <w:t xml:space="preserve"> up in a Gaussian fashion over the first 50 ms until it reache</w:t>
      </w:r>
      <w:ins w:id="166" w:author="Bjoern Jan Joerges" w:date="2023-09-28T00:58:00Z">
        <w:r w:rsidR="000A4061">
          <w:t>d</w:t>
        </w:r>
      </w:ins>
      <w:del w:id="167" w:author="Bjoern Jan Joerges" w:date="2023-09-28T00:58:00Z">
        <w:r w:rsidR="00AB6B55" w:rsidDel="000A4061">
          <w:delText>s</w:delText>
        </w:r>
      </w:del>
      <w:r w:rsidR="00AB6B55">
        <w:t xml:space="preserve"> 4 m/s, then remain</w:t>
      </w:r>
      <w:ins w:id="168" w:author="Bjoern Jan Joerges" w:date="2023-09-28T00:58:00Z">
        <w:r w:rsidR="000A4061">
          <w:t xml:space="preserve">ed </w:t>
        </w:r>
      </w:ins>
      <w:del w:id="169" w:author="Bjoern Jan Joerges" w:date="2023-09-28T00:58:00Z">
        <w:r w:rsidR="00AB6B55" w:rsidDel="000A4061">
          <w:delText xml:space="preserve">s </w:delText>
        </w:r>
      </w:del>
      <w:r w:rsidR="00AB6B55">
        <w:t>constant for 400 ms, and finally ramp</w:t>
      </w:r>
      <w:ins w:id="170" w:author="Bjoern Jan Joerges" w:date="2023-09-28T00:58:00Z">
        <w:r w:rsidR="000A4061">
          <w:t>ed</w:t>
        </w:r>
      </w:ins>
      <w:del w:id="171" w:author="Bjoern Jan Joerges" w:date="2023-09-28T00:58:00Z">
        <w:r w:rsidR="00AB6B55" w:rsidDel="000A4061">
          <w:delText>s</w:delText>
        </w:r>
      </w:del>
      <w:r w:rsidR="00AB6B55">
        <w:t xml:space="preserve"> down again over the last 50 ms before the ball </w:t>
      </w:r>
      <w:del w:id="172" w:author="Bjoern Jan Joerges" w:date="2023-09-28T00:58:00Z">
        <w:r w:rsidR="00AB6B55" w:rsidDel="000A4061">
          <w:delText xml:space="preserve">becomes </w:delText>
        </w:r>
      </w:del>
      <w:ins w:id="173" w:author="Bjoern Jan Joerges" w:date="2023-09-28T00:58:00Z">
        <w:r w:rsidR="000A4061">
          <w:t xml:space="preserve">became </w:t>
        </w:r>
      </w:ins>
      <w:r w:rsidR="00AB6B55">
        <w:t>invisible.</w:t>
      </w:r>
      <w:r w:rsidR="00BF3FEF">
        <w:t xml:space="preserve"> Overall, the observer move</w:t>
      </w:r>
      <w:ins w:id="174" w:author="Bjoern Jan Joerges" w:date="2023-09-28T00:59:00Z">
        <w:r w:rsidR="000A4061">
          <w:t>d</w:t>
        </w:r>
      </w:ins>
      <w:del w:id="175" w:author="Bjoern Jan Joerges" w:date="2023-09-28T00:59:00Z">
        <w:r w:rsidR="00BF3FEF" w:rsidDel="000A4061">
          <w:delText>s</w:delText>
        </w:r>
      </w:del>
      <w:r w:rsidR="00BF3FEF">
        <w:t xml:space="preserve"> 1.8 m over 500 ms.</w:t>
      </w:r>
      <w:r w:rsidR="007A3559">
        <w:t xml:space="preserve"> </w:t>
      </w:r>
      <w:r w:rsidR="006268B5" w:rsidRPr="006268B5">
        <w:t>Please note that the different motion profiles elicit</w:t>
      </w:r>
      <w:ins w:id="176" w:author="Bjoern Jan Joerges" w:date="2023-09-28T00:59:00Z">
        <w:r w:rsidR="000A4061">
          <w:t>ed</w:t>
        </w:r>
      </w:ins>
      <w:r w:rsidR="006268B5" w:rsidRPr="006268B5">
        <w:t xml:space="preserve"> very different retinal speeds: observer motion in the opposite direction of the ball elicit</w:t>
      </w:r>
      <w:ins w:id="177" w:author="Bjoern Jan Joerges" w:date="2023-09-28T00:59:00Z">
        <w:r w:rsidR="000A4061">
          <w:t>ed</w:t>
        </w:r>
      </w:ins>
      <w:del w:id="178" w:author="Bjoern Jan Joerges" w:date="2023-09-28T00:59:00Z">
        <w:r w:rsidR="006268B5" w:rsidRPr="006268B5" w:rsidDel="000A4061">
          <w:delText>s</w:delText>
        </w:r>
      </w:del>
      <w:r w:rsidR="006268B5" w:rsidRPr="006268B5">
        <w:t xml:space="preserve"> higher retinal speeds overall than for a static observer or for observer motion in the same direction as the ball. </w:t>
      </w:r>
      <w:r w:rsidR="00215E7B">
        <w:fldChar w:fldCharType="begin"/>
      </w:r>
      <w:r w:rsidR="00215E7B">
        <w:instrText xml:space="preserve"> REF _Ref87059545 \h </w:instrText>
      </w:r>
      <w:r w:rsidR="00215E7B">
        <w:fldChar w:fldCharType="separate"/>
      </w:r>
      <w:r w:rsidR="00215E7B">
        <w:t xml:space="preserve">Table </w:t>
      </w:r>
      <w:r w:rsidR="00215E7B">
        <w:rPr>
          <w:noProof/>
        </w:rPr>
        <w:t>1</w:t>
      </w:r>
      <w:r w:rsidR="00215E7B">
        <w:fldChar w:fldCharType="end"/>
      </w:r>
      <w:r w:rsidR="00215E7B">
        <w:t xml:space="preserve"> </w:t>
      </w:r>
      <w:r w:rsidR="006268B5" w:rsidRPr="006268B5">
        <w:t>displays the mean absolute retinal speeds across the trajectory for all conditions.</w:t>
      </w:r>
      <w:r w:rsidR="00301BD2">
        <w:t xml:space="preserve"> While our previous results </w:t>
      </w:r>
      <w:r w:rsidR="00301BD2">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301BD2">
        <w:fldChar w:fldCharType="separate"/>
      </w:r>
      <w:r w:rsidR="00AC6668" w:rsidRPr="00AC6668">
        <w:rPr>
          <w:noProof/>
        </w:rPr>
        <w:t>[37]</w:t>
      </w:r>
      <w:r w:rsidR="00301BD2">
        <w:fldChar w:fldCharType="end"/>
      </w:r>
      <w:r w:rsidR="00301BD2">
        <w:t xml:space="preserve"> suggest</w:t>
      </w:r>
      <w:ins w:id="179" w:author="Bjoern Jan Joerges" w:date="2023-09-28T00:59:00Z">
        <w:r w:rsidR="000A4061">
          <w:t>ed</w:t>
        </w:r>
      </w:ins>
      <w:r w:rsidR="00301BD2">
        <w:t xml:space="preserve"> that the role of the retinal speeds for the overall precision in motion estimation is subordinate to other sources of variability, </w:t>
      </w:r>
      <w:r w:rsidR="009A5719">
        <w:t>retinal speeds are highly correlated with the expected effect of our self</w:t>
      </w:r>
      <w:r w:rsidR="002B263E">
        <w:t>-</w:t>
      </w:r>
      <w:r w:rsidR="009A5719">
        <w:t>motion manipulation on variability.</w:t>
      </w:r>
    </w:p>
    <w:p w14:paraId="5386BDBA" w14:textId="6F709A54" w:rsidR="006268B5" w:rsidRPr="00D74244" w:rsidRDefault="006268B5" w:rsidP="00013754">
      <w:pPr>
        <w:pStyle w:val="Caption"/>
        <w:keepNext/>
      </w:pPr>
      <w:bookmarkStart w:id="180" w:name="_Ref87059545"/>
      <w:r>
        <w:t xml:space="preserve">Table </w:t>
      </w:r>
      <w:fldSimple w:instr=" SEQ Table \* ARABIC ">
        <w:r w:rsidR="000F7675">
          <w:rPr>
            <w:noProof/>
          </w:rPr>
          <w:t>1</w:t>
        </w:r>
      </w:fldSimple>
      <w:bookmarkEnd w:id="180"/>
      <w:r>
        <w:t>: Mean absolute retinal speeds across the visible part of the trajectory for each combination of ball speed and observer motion profile.</w:t>
      </w:r>
      <w:r w:rsidR="00D74244">
        <w:t xml:space="preserve"> The script in which we derive these values can be found on GitHub </w:t>
      </w:r>
      <w:r w:rsidR="00D74244" w:rsidRPr="00162606">
        <w:t>(</w:t>
      </w:r>
      <w:r w:rsidR="00D74244" w:rsidRPr="00D74244">
        <w:t>https://github.com/b-jorges/Predicting-while-Moving/blob/main/Geometry%20Prediction.R</w:t>
      </w:r>
      <w:r w:rsidR="00D74244" w:rsidRPr="00162606">
        <w:t>)</w:t>
      </w:r>
      <w:r w:rsidR="00D74244">
        <w:t>.</w:t>
      </w:r>
    </w:p>
    <w:tbl>
      <w:tblPr>
        <w:tblStyle w:val="TableGrid"/>
        <w:tblW w:w="0" w:type="auto"/>
        <w:tblLook w:val="04A0" w:firstRow="1" w:lastRow="0" w:firstColumn="1" w:lastColumn="0" w:noHBand="0" w:noVBand="1"/>
      </w:tblPr>
      <w:tblGrid>
        <w:gridCol w:w="2327"/>
        <w:gridCol w:w="2310"/>
        <w:gridCol w:w="2300"/>
        <w:gridCol w:w="2305"/>
        <w:gridCol w:w="108"/>
      </w:tblGrid>
      <w:tr w:rsidR="006268B5" w14:paraId="444553F9" w14:textId="77777777" w:rsidTr="00E10AA8">
        <w:trPr>
          <w:gridAfter w:val="1"/>
          <w:wAfter w:w="113" w:type="dxa"/>
        </w:trPr>
        <w:tc>
          <w:tcPr>
            <w:tcW w:w="2394" w:type="dxa"/>
          </w:tcPr>
          <w:p w14:paraId="732966C1" w14:textId="77777777" w:rsidR="006268B5" w:rsidRDefault="006268B5" w:rsidP="00013754">
            <w:pPr>
              <w:jc w:val="center"/>
            </w:pPr>
          </w:p>
        </w:tc>
        <w:tc>
          <w:tcPr>
            <w:tcW w:w="7182" w:type="dxa"/>
            <w:gridSpan w:val="3"/>
          </w:tcPr>
          <w:p w14:paraId="1657E051" w14:textId="77777777" w:rsidR="006268B5" w:rsidRDefault="006268B5" w:rsidP="00013754">
            <w:pPr>
              <w:jc w:val="center"/>
            </w:pPr>
            <w:r>
              <w:t>Ball Speed</w:t>
            </w:r>
          </w:p>
        </w:tc>
      </w:tr>
      <w:tr w:rsidR="006268B5" w14:paraId="18C0D490" w14:textId="77777777" w:rsidTr="00013754">
        <w:tc>
          <w:tcPr>
            <w:tcW w:w="2394" w:type="dxa"/>
          </w:tcPr>
          <w:p w14:paraId="32B35B6A" w14:textId="77777777" w:rsidR="006268B5" w:rsidRDefault="006268B5" w:rsidP="00013754">
            <w:pPr>
              <w:jc w:val="center"/>
            </w:pPr>
          </w:p>
        </w:tc>
        <w:tc>
          <w:tcPr>
            <w:tcW w:w="2394" w:type="dxa"/>
            <w:tcBorders>
              <w:bottom w:val="single" w:sz="4" w:space="0" w:color="auto"/>
            </w:tcBorders>
          </w:tcPr>
          <w:p w14:paraId="25C6B0D3" w14:textId="77777777" w:rsidR="006268B5" w:rsidRDefault="006268B5" w:rsidP="00013754">
            <w:pPr>
              <w:jc w:val="center"/>
            </w:pPr>
            <w:r>
              <w:t>4 m/s</w:t>
            </w:r>
          </w:p>
        </w:tc>
        <w:tc>
          <w:tcPr>
            <w:tcW w:w="2394" w:type="dxa"/>
            <w:tcBorders>
              <w:bottom w:val="single" w:sz="4" w:space="0" w:color="auto"/>
            </w:tcBorders>
          </w:tcPr>
          <w:p w14:paraId="527A54C9" w14:textId="77777777" w:rsidR="006268B5" w:rsidRDefault="006268B5" w:rsidP="00013754">
            <w:pPr>
              <w:jc w:val="center"/>
            </w:pPr>
            <w:r>
              <w:t>5 m/s</w:t>
            </w:r>
          </w:p>
        </w:tc>
        <w:tc>
          <w:tcPr>
            <w:tcW w:w="2394" w:type="dxa"/>
            <w:gridSpan w:val="2"/>
            <w:tcBorders>
              <w:bottom w:val="single" w:sz="4" w:space="0" w:color="auto"/>
            </w:tcBorders>
          </w:tcPr>
          <w:p w14:paraId="3A137D75" w14:textId="77777777" w:rsidR="006268B5" w:rsidRDefault="006268B5" w:rsidP="00013754">
            <w:pPr>
              <w:jc w:val="center"/>
            </w:pPr>
            <w:r>
              <w:t>6 m/s</w:t>
            </w:r>
          </w:p>
        </w:tc>
      </w:tr>
      <w:tr w:rsidR="006268B5" w14:paraId="341EFAF7" w14:textId="77777777" w:rsidTr="00013754">
        <w:tc>
          <w:tcPr>
            <w:tcW w:w="2394" w:type="dxa"/>
            <w:tcBorders>
              <w:right w:val="single" w:sz="4" w:space="0" w:color="auto"/>
            </w:tcBorders>
          </w:tcPr>
          <w:p w14:paraId="38A750BC" w14:textId="77777777" w:rsidR="006268B5" w:rsidRDefault="006268B5" w:rsidP="00013754">
            <w:pPr>
              <w:jc w:val="center"/>
            </w:pPr>
            <w:r>
              <w:t>Observer Static</w:t>
            </w:r>
          </w:p>
        </w:tc>
        <w:tc>
          <w:tcPr>
            <w:tcW w:w="2394" w:type="dxa"/>
            <w:tcBorders>
              <w:top w:val="single" w:sz="4" w:space="0" w:color="auto"/>
              <w:left w:val="single" w:sz="4" w:space="0" w:color="auto"/>
              <w:bottom w:val="nil"/>
              <w:right w:val="nil"/>
            </w:tcBorders>
          </w:tcPr>
          <w:p w14:paraId="05D10D86" w14:textId="263A752D" w:rsidR="006268B5" w:rsidRDefault="00563361" w:rsidP="00013754">
            <w:pPr>
              <w:jc w:val="center"/>
            </w:pPr>
            <w:r w:rsidRPr="00563361">
              <w:t>0.4</w:t>
            </w:r>
            <w:r>
              <w:t> </w:t>
            </w:r>
            <w:r w:rsidR="006268B5">
              <w:t>°/s</w:t>
            </w:r>
          </w:p>
        </w:tc>
        <w:tc>
          <w:tcPr>
            <w:tcW w:w="2394" w:type="dxa"/>
            <w:tcBorders>
              <w:top w:val="single" w:sz="4" w:space="0" w:color="auto"/>
              <w:left w:val="nil"/>
              <w:bottom w:val="nil"/>
              <w:right w:val="nil"/>
            </w:tcBorders>
          </w:tcPr>
          <w:p w14:paraId="40007D42" w14:textId="2BADFBE4" w:rsidR="006268B5" w:rsidRDefault="00563361" w:rsidP="00013754">
            <w:pPr>
              <w:jc w:val="center"/>
            </w:pPr>
            <w:r w:rsidRPr="00563361">
              <w:t>28.4</w:t>
            </w:r>
            <w:r w:rsidR="006268B5" w:rsidRPr="006268B5">
              <w:t xml:space="preserve"> °/s</w:t>
            </w:r>
          </w:p>
        </w:tc>
        <w:tc>
          <w:tcPr>
            <w:tcW w:w="2394" w:type="dxa"/>
            <w:gridSpan w:val="2"/>
            <w:tcBorders>
              <w:top w:val="single" w:sz="4" w:space="0" w:color="auto"/>
              <w:left w:val="nil"/>
              <w:bottom w:val="nil"/>
              <w:right w:val="single" w:sz="4" w:space="0" w:color="auto"/>
            </w:tcBorders>
          </w:tcPr>
          <w:p w14:paraId="6DD233ED" w14:textId="77777777" w:rsidR="006268B5" w:rsidRDefault="006268B5" w:rsidP="00013754">
            <w:pPr>
              <w:jc w:val="center"/>
            </w:pPr>
            <w:r w:rsidRPr="006268B5">
              <w:t>34.0 °/s</w:t>
            </w:r>
          </w:p>
        </w:tc>
      </w:tr>
      <w:tr w:rsidR="006268B5" w14:paraId="0547D50F" w14:textId="77777777" w:rsidTr="00013754">
        <w:tc>
          <w:tcPr>
            <w:tcW w:w="2394" w:type="dxa"/>
            <w:tcBorders>
              <w:right w:val="single" w:sz="4" w:space="0" w:color="auto"/>
            </w:tcBorders>
          </w:tcPr>
          <w:p w14:paraId="238EB6EA" w14:textId="77777777" w:rsidR="006268B5" w:rsidRDefault="006268B5" w:rsidP="00013754">
            <w:pPr>
              <w:jc w:val="center"/>
            </w:pPr>
            <w:r>
              <w:t>Same Direction</w:t>
            </w:r>
          </w:p>
        </w:tc>
        <w:tc>
          <w:tcPr>
            <w:tcW w:w="2394" w:type="dxa"/>
            <w:tcBorders>
              <w:top w:val="nil"/>
              <w:left w:val="single" w:sz="4" w:space="0" w:color="auto"/>
              <w:bottom w:val="nil"/>
              <w:right w:val="nil"/>
            </w:tcBorders>
          </w:tcPr>
          <w:p w14:paraId="350BF90A" w14:textId="4CA52AAD" w:rsidR="006268B5" w:rsidRPr="00162606" w:rsidRDefault="00563361" w:rsidP="00013754">
            <w:pPr>
              <w:jc w:val="center"/>
              <w:rPr>
                <w:lang w:val="de-DE"/>
              </w:rPr>
            </w:pPr>
            <w:r w:rsidRPr="00563361">
              <w:t>22.2</w:t>
            </w:r>
            <w:r>
              <w:t xml:space="preserve"> </w:t>
            </w:r>
            <w:r w:rsidR="005D45C8">
              <w:t>°/s</w:t>
            </w:r>
          </w:p>
        </w:tc>
        <w:tc>
          <w:tcPr>
            <w:tcW w:w="2394" w:type="dxa"/>
            <w:tcBorders>
              <w:top w:val="nil"/>
              <w:left w:val="nil"/>
              <w:bottom w:val="nil"/>
              <w:right w:val="nil"/>
            </w:tcBorders>
          </w:tcPr>
          <w:p w14:paraId="275DB9CB" w14:textId="7763084F" w:rsidR="006268B5" w:rsidRDefault="00563361" w:rsidP="00013754">
            <w:pPr>
              <w:jc w:val="center"/>
            </w:pPr>
            <w:r w:rsidRPr="00563361">
              <w:t>5.9</w:t>
            </w:r>
            <w:r w:rsidR="006268B5" w:rsidRPr="006268B5">
              <w:t xml:space="preserve"> °/s</w:t>
            </w:r>
          </w:p>
        </w:tc>
        <w:tc>
          <w:tcPr>
            <w:tcW w:w="2394" w:type="dxa"/>
            <w:gridSpan w:val="2"/>
            <w:tcBorders>
              <w:top w:val="nil"/>
              <w:left w:val="nil"/>
              <w:bottom w:val="nil"/>
              <w:right w:val="single" w:sz="4" w:space="0" w:color="auto"/>
            </w:tcBorders>
          </w:tcPr>
          <w:p w14:paraId="51AD6D52" w14:textId="2D42BA42" w:rsidR="006268B5" w:rsidRDefault="00563361" w:rsidP="00013754">
            <w:pPr>
              <w:jc w:val="center"/>
            </w:pPr>
            <w:r w:rsidRPr="00563361">
              <w:t>11.6</w:t>
            </w:r>
            <w:r w:rsidR="006268B5" w:rsidRPr="006268B5">
              <w:t xml:space="preserve"> °/s</w:t>
            </w:r>
          </w:p>
        </w:tc>
      </w:tr>
      <w:tr w:rsidR="006268B5" w14:paraId="37F3058E" w14:textId="77777777" w:rsidTr="00013754">
        <w:tc>
          <w:tcPr>
            <w:tcW w:w="2394" w:type="dxa"/>
            <w:tcBorders>
              <w:right w:val="single" w:sz="4" w:space="0" w:color="auto"/>
            </w:tcBorders>
          </w:tcPr>
          <w:p w14:paraId="2FC55400" w14:textId="77777777" w:rsidR="006268B5" w:rsidRDefault="006268B5" w:rsidP="00013754">
            <w:pPr>
              <w:jc w:val="center"/>
            </w:pPr>
            <w:r>
              <w:t>Opposite Directions</w:t>
            </w:r>
          </w:p>
        </w:tc>
        <w:tc>
          <w:tcPr>
            <w:tcW w:w="2394" w:type="dxa"/>
            <w:tcBorders>
              <w:top w:val="nil"/>
              <w:left w:val="single" w:sz="4" w:space="0" w:color="auto"/>
              <w:bottom w:val="single" w:sz="4" w:space="0" w:color="auto"/>
              <w:right w:val="nil"/>
            </w:tcBorders>
          </w:tcPr>
          <w:p w14:paraId="40345CA4" w14:textId="73F03DAE" w:rsidR="006268B5" w:rsidRDefault="00563361" w:rsidP="00013754">
            <w:pPr>
              <w:jc w:val="center"/>
            </w:pPr>
            <w:r w:rsidRPr="00563361">
              <w:t>44.4</w:t>
            </w:r>
            <w:r w:rsidR="006268B5" w:rsidRPr="006268B5">
              <w:t xml:space="preserve"> °/s</w:t>
            </w:r>
          </w:p>
        </w:tc>
        <w:tc>
          <w:tcPr>
            <w:tcW w:w="2394" w:type="dxa"/>
            <w:tcBorders>
              <w:top w:val="nil"/>
              <w:left w:val="nil"/>
              <w:bottom w:val="single" w:sz="4" w:space="0" w:color="auto"/>
              <w:right w:val="nil"/>
            </w:tcBorders>
          </w:tcPr>
          <w:p w14:paraId="33D2D4D9" w14:textId="627B35E5" w:rsidR="006268B5" w:rsidRDefault="00563361" w:rsidP="00013754">
            <w:pPr>
              <w:jc w:val="center"/>
            </w:pPr>
            <w:r w:rsidRPr="00563361">
              <w:t>50.4</w:t>
            </w:r>
            <w:r>
              <w:t xml:space="preserve"> </w:t>
            </w:r>
            <w:r w:rsidR="006268B5" w:rsidRPr="006268B5">
              <w:t>°/s</w:t>
            </w:r>
          </w:p>
        </w:tc>
        <w:tc>
          <w:tcPr>
            <w:tcW w:w="2394" w:type="dxa"/>
            <w:gridSpan w:val="2"/>
            <w:tcBorders>
              <w:top w:val="nil"/>
              <w:left w:val="nil"/>
              <w:bottom w:val="single" w:sz="4" w:space="0" w:color="auto"/>
              <w:right w:val="single" w:sz="4" w:space="0" w:color="auto"/>
            </w:tcBorders>
          </w:tcPr>
          <w:p w14:paraId="3A3C576F" w14:textId="2BCF6B6F" w:rsidR="006268B5" w:rsidRDefault="00563361" w:rsidP="00013754">
            <w:pPr>
              <w:jc w:val="center"/>
            </w:pPr>
            <w:r w:rsidRPr="00563361">
              <w:t>55.8</w:t>
            </w:r>
            <w:r w:rsidR="006268B5" w:rsidRPr="006268B5">
              <w:t xml:space="preserve"> °/s</w:t>
            </w:r>
          </w:p>
        </w:tc>
      </w:tr>
    </w:tbl>
    <w:p w14:paraId="0128F653" w14:textId="723B144A" w:rsidR="008100AD" w:rsidRDefault="00777625" w:rsidP="007F6DF4">
      <w:pPr>
        <w:jc w:val="both"/>
      </w:pPr>
      <w:r>
        <w:t>We further add</w:t>
      </w:r>
      <w:ins w:id="181" w:author="Bjoern Jan Joerges" w:date="2023-09-28T00:59:00Z">
        <w:r w:rsidR="00AE082A">
          <w:t>ed</w:t>
        </w:r>
      </w:ins>
      <w:r>
        <w:t xml:space="preserve"> </w:t>
      </w:r>
      <w:r w:rsidR="00096ABD">
        <w:t>a</w:t>
      </w:r>
      <w:r w:rsidR="00AB3AEB">
        <w:t xml:space="preserve"> range of</w:t>
      </w:r>
      <w:r>
        <w:t xml:space="preserve"> occlusion </w:t>
      </w:r>
      <w:r w:rsidR="00507E0A">
        <w:t>durations</w:t>
      </w:r>
      <w:r>
        <w:t xml:space="preserve"> (</w:t>
      </w:r>
      <w:r w:rsidR="00FF33F8">
        <w:t xml:space="preserve">0.1s, </w:t>
      </w:r>
      <w:r>
        <w:t>0.2s, 0.3s, 0.4s, 0.8s, 0.9s, 1s) wh</w:t>
      </w:r>
      <w:r w:rsidR="00AB3AEB">
        <w:t>ile</w:t>
      </w:r>
      <w:r>
        <w:t xml:space="preserve"> the observer </w:t>
      </w:r>
      <w:del w:id="182" w:author="Bjoern Jan Joerges" w:date="2023-09-28T01:00:00Z">
        <w:r w:rsidDel="00AE082A">
          <w:delText xml:space="preserve">is </w:delText>
        </w:r>
      </w:del>
      <w:ins w:id="183" w:author="Bjoern Jan Joerges" w:date="2023-09-28T01:00:00Z">
        <w:r w:rsidR="00AE082A">
          <w:t xml:space="preserve">was </w:t>
        </w:r>
      </w:ins>
      <w:r>
        <w:t>static to get a</w:t>
      </w:r>
      <w:r w:rsidR="00AB3AEB">
        <w:t>n estimate</w:t>
      </w:r>
      <w:r>
        <w:t xml:space="preserve"> of how variability change</w:t>
      </w:r>
      <w:ins w:id="184" w:author="Bjoern Jan Joerges" w:date="2023-09-28T01:00:00Z">
        <w:r w:rsidR="00AE082A">
          <w:t>d</w:t>
        </w:r>
      </w:ins>
      <w:del w:id="185" w:author="Bjoern Jan Joerges" w:date="2023-09-28T01:00:00Z">
        <w:r w:rsidDel="00AE082A">
          <w:delText>s</w:delText>
        </w:r>
      </w:del>
      <w:r>
        <w:t xml:space="preserve"> in response to different occlusion durations.</w:t>
      </w:r>
      <w:r w:rsidR="007F3C81">
        <w:t xml:space="preserve"> </w:t>
      </w:r>
      <w:r w:rsidR="008100AD">
        <w:t>Overall, participants complete</w:t>
      </w:r>
      <w:ins w:id="186" w:author="Bjoern Jan Joerges" w:date="2023-09-28T01:00:00Z">
        <w:r w:rsidR="00AE082A">
          <w:t>d</w:t>
        </w:r>
      </w:ins>
      <w:r w:rsidR="008100AD">
        <w:t xml:space="preserve"> </w:t>
      </w:r>
      <w:r>
        <w:t>225</w:t>
      </w:r>
      <w:r w:rsidR="008100AD">
        <w:t xml:space="preserve"> trials (</w:t>
      </w:r>
      <w:r w:rsidR="007F3C81">
        <w:t>3</w:t>
      </w:r>
      <w:r w:rsidR="008100AD">
        <w:t xml:space="preserve"> ball speeds * 3 self-motion profiles * 3 occlusion durations </w:t>
      </w:r>
      <w:r w:rsidR="0041537B">
        <w:t xml:space="preserve">* </w:t>
      </w:r>
      <w:r w:rsidR="007A3559">
        <w:t>5</w:t>
      </w:r>
      <w:r w:rsidR="008100AD">
        <w:t xml:space="preserve"> repetitions </w:t>
      </w:r>
      <w:r w:rsidR="007F3C81">
        <w:t xml:space="preserve">+ </w:t>
      </w:r>
      <w:r w:rsidRPr="00777625">
        <w:t xml:space="preserve">3 ball speeds * </w:t>
      </w:r>
      <w:ins w:id="187" w:author="Bjoern Jan Joerges" w:date="2023-09-29T04:11:00Z">
        <w:r w:rsidR="001D0322">
          <w:t>7</w:t>
        </w:r>
      </w:ins>
      <w:del w:id="188" w:author="Bjoern Jan Joerges" w:date="2023-09-29T04:11:00Z">
        <w:r w:rsidDel="001D0322">
          <w:delText>6</w:delText>
        </w:r>
      </w:del>
      <w:r w:rsidRPr="00777625">
        <w:t xml:space="preserve"> occlusion durations * 5 repetitions</w:t>
      </w:r>
      <w:r w:rsidR="008100AD">
        <w:t>)</w:t>
      </w:r>
      <w:r w:rsidR="00221120">
        <w:t xml:space="preserve">, which </w:t>
      </w:r>
      <w:del w:id="189" w:author="Bjoern Jan Joerges" w:date="2023-09-28T01:00:00Z">
        <w:r w:rsidR="007A3559" w:rsidDel="00AE082A">
          <w:delText xml:space="preserve">takes </w:delText>
        </w:r>
      </w:del>
      <w:ins w:id="190" w:author="Bjoern Jan Joerges" w:date="2023-09-28T01:00:00Z">
        <w:r w:rsidR="00AE082A">
          <w:t xml:space="preserve">took </w:t>
        </w:r>
      </w:ins>
      <w:r>
        <w:t>around</w:t>
      </w:r>
      <w:r w:rsidR="007A3559">
        <w:t xml:space="preserve"> </w:t>
      </w:r>
      <w:r w:rsidR="00221120">
        <w:t>1</w:t>
      </w:r>
      <w:r w:rsidR="007A3559">
        <w:t>0</w:t>
      </w:r>
      <w:r w:rsidR="00221120">
        <w:t xml:space="preserve"> minutes.</w:t>
      </w:r>
    </w:p>
    <w:p w14:paraId="1B7E8A8C" w14:textId="6ED6F113" w:rsidR="0036455B" w:rsidRDefault="0036455B" w:rsidP="007F6DF4">
      <w:pPr>
        <w:jc w:val="both"/>
      </w:pPr>
      <w:r>
        <w:t>Participants complete</w:t>
      </w:r>
      <w:ins w:id="191" w:author="Bjoern Jan Joerges" w:date="2023-09-28T01:00:00Z">
        <w:r w:rsidR="00AE082A">
          <w:t>d</w:t>
        </w:r>
      </w:ins>
      <w:r>
        <w:t xml:space="preserve"> a brief training of </w:t>
      </w:r>
      <w:r w:rsidR="0041537B">
        <w:t>18</w:t>
      </w:r>
      <w:r>
        <w:t xml:space="preserve"> trials</w:t>
      </w:r>
      <w:r w:rsidR="0041537B">
        <w:t xml:space="preserve"> </w:t>
      </w:r>
      <w:r>
        <w:t>before starting the main experiment</w:t>
      </w:r>
      <w:r w:rsidR="00E57FD7">
        <w:t xml:space="preserve"> (see </w:t>
      </w:r>
      <w:r w:rsidR="000E1D2C" w:rsidRPr="00162606">
        <w:t xml:space="preserve">this video on </w:t>
      </w:r>
      <w:r w:rsidR="000E1D2C">
        <w:t xml:space="preserve">OSF: </w:t>
      </w:r>
      <w:r w:rsidR="000E1D2C" w:rsidRPr="000E1D2C">
        <w:t>https://osf.io/4js5w/</w:t>
      </w:r>
      <w:r w:rsidR="00E57FD7">
        <w:t>)</w:t>
      </w:r>
      <w:r>
        <w:t>.</w:t>
      </w:r>
      <w:r w:rsidR="0041537B">
        <w:t xml:space="preserve"> The ball </w:t>
      </w:r>
      <w:r w:rsidR="00834A5C">
        <w:t>travel</w:t>
      </w:r>
      <w:ins w:id="192" w:author="Bjoern Jan Joerges" w:date="2023-09-28T01:00:00Z">
        <w:r w:rsidR="00AE082A">
          <w:t>ed</w:t>
        </w:r>
      </w:ins>
      <w:del w:id="193" w:author="Bjoern Jan Joerges" w:date="2023-09-28T01:00:00Z">
        <w:r w:rsidR="007A3559" w:rsidDel="00AE082A">
          <w:delText>s</w:delText>
        </w:r>
      </w:del>
      <w:r w:rsidR="00834A5C">
        <w:t xml:space="preserve"> at</w:t>
      </w:r>
      <w:r w:rsidR="0041537B">
        <w:t xml:space="preserve"> one of three speeds (2.5, 3.5, 4.5 m/s), going either left or right, and three occlusion durations (0.45, 0.55, 0.65 s).</w:t>
      </w:r>
      <w:r>
        <w:t xml:space="preserve"> In the training, the ball reappear</w:t>
      </w:r>
      <w:ins w:id="194" w:author="Bjoern Jan Joerges" w:date="2023-09-28T01:00:00Z">
        <w:r w:rsidR="00AE082A">
          <w:t>ed</w:t>
        </w:r>
      </w:ins>
      <w:del w:id="195" w:author="Bjoern Jan Joerges" w:date="2023-09-28T01:00:00Z">
        <w:r w:rsidR="007A3559" w:rsidDel="00AE082A">
          <w:delText>s</w:delText>
        </w:r>
      </w:del>
      <w:r>
        <w:t xml:space="preserve"> upon pressing </w:t>
      </w:r>
      <w:r w:rsidR="00AB3AEB">
        <w:t xml:space="preserve">the </w:t>
      </w:r>
      <w:r>
        <w:t>space</w:t>
      </w:r>
      <w:r w:rsidR="00AB3AEB">
        <w:t>bar</w:t>
      </w:r>
      <w:r>
        <w:t xml:space="preserve"> </w:t>
      </w:r>
      <w:r w:rsidR="007A3559">
        <w:t xml:space="preserve">in the position </w:t>
      </w:r>
      <w:r w:rsidR="0041537B">
        <w:t>it</w:t>
      </w:r>
      <w:r>
        <w:t xml:space="preserve"> would have been in </w:t>
      </w:r>
      <w:r w:rsidR="00AB3AEB">
        <w:t xml:space="preserve">at </w:t>
      </w:r>
      <w:r>
        <w:t xml:space="preserve">that moment. </w:t>
      </w:r>
      <w:r w:rsidR="003F4D38">
        <w:t xml:space="preserve">No visual self-motion </w:t>
      </w:r>
      <w:del w:id="196" w:author="Bjoern Jan Joerges" w:date="2023-09-28T01:00:00Z">
        <w:r w:rsidR="003F4D38" w:rsidDel="00AE082A">
          <w:delText xml:space="preserve">is </w:delText>
        </w:r>
      </w:del>
      <w:ins w:id="197" w:author="Bjoern Jan Joerges" w:date="2023-09-28T01:00:00Z">
        <w:r w:rsidR="00AE082A">
          <w:t xml:space="preserve">was </w:t>
        </w:r>
      </w:ins>
      <w:r w:rsidR="003F4D38">
        <w:t xml:space="preserve">simulated in the training. </w:t>
      </w:r>
      <w:r>
        <w:t>This allow</w:t>
      </w:r>
      <w:ins w:id="198" w:author="Bjoern Jan Joerges" w:date="2023-09-28T01:00:00Z">
        <w:r w:rsidR="00AE082A">
          <w:t>ed</w:t>
        </w:r>
      </w:ins>
      <w:del w:id="199" w:author="Bjoern Jan Joerges" w:date="2023-09-28T01:00:00Z">
        <w:r w:rsidR="007A3559" w:rsidDel="00AE082A">
          <w:delText>s</w:delText>
        </w:r>
      </w:del>
      <w:r>
        <w:t xml:space="preserve"> participants to estimate their error</w:t>
      </w:r>
      <w:r w:rsidR="0041537B">
        <w:t xml:space="preserve"> (spatially)</w:t>
      </w:r>
      <w:r>
        <w:t xml:space="preserve"> and help</w:t>
      </w:r>
      <w:ins w:id="200" w:author="Bjoern Jan Joerges" w:date="2023-09-28T01:00:00Z">
        <w:r w:rsidR="00AE082A">
          <w:t>ed</w:t>
        </w:r>
      </w:ins>
      <w:del w:id="201" w:author="Bjoern Jan Joerges" w:date="2023-09-28T01:00:00Z">
        <w:r w:rsidR="007A3559" w:rsidDel="00AE082A">
          <w:delText>s</w:delText>
        </w:r>
      </w:del>
      <w:r>
        <w:t xml:space="preserve"> them familiarize themselves with</w:t>
      </w:r>
      <w:r w:rsidR="00AB3AEB">
        <w:t xml:space="preserve"> the</w:t>
      </w:r>
      <w:r>
        <w:t xml:space="preserve"> task and </w:t>
      </w:r>
      <w:r w:rsidR="00AB3AEB">
        <w:t xml:space="preserve">the </w:t>
      </w:r>
      <w:r>
        <w:t>environ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10"/>
        <w:gridCol w:w="4150"/>
      </w:tblGrid>
      <w:tr w:rsidR="0018350B" w14:paraId="22D10FFD" w14:textId="77777777" w:rsidTr="000B33A4">
        <w:tc>
          <w:tcPr>
            <w:tcW w:w="5453" w:type="dxa"/>
          </w:tcPr>
          <w:p w14:paraId="6095DFC5" w14:textId="77777777" w:rsidR="0018350B" w:rsidRDefault="009A222F" w:rsidP="007F6DF4">
            <w:pPr>
              <w:jc w:val="both"/>
            </w:pPr>
            <w:r>
              <w:rPr>
                <w:noProof/>
              </w:rPr>
              <mc:AlternateContent>
                <mc:Choice Requires="wps">
                  <w:drawing>
                    <wp:anchor distT="45720" distB="45720" distL="114300" distR="114300" simplePos="0" relativeHeight="251663360" behindDoc="0" locked="0" layoutInCell="1" allowOverlap="1" wp14:anchorId="6EE67EAC" wp14:editId="1B9686C5">
                      <wp:simplePos x="0" y="0"/>
                      <wp:positionH relativeFrom="column">
                        <wp:posOffset>-38100</wp:posOffset>
                      </wp:positionH>
                      <wp:positionV relativeFrom="paragraph">
                        <wp:posOffset>-6985</wp:posOffset>
                      </wp:positionV>
                      <wp:extent cx="276225" cy="295275"/>
                      <wp:effectExtent l="0" t="0" r="0" b="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5E8DFBA9" w14:textId="77777777" w:rsidR="000B33A4" w:rsidRPr="000B33A4" w:rsidRDefault="000B33A4" w:rsidP="000B33A4">
                                  <w:pPr>
                                    <w:rPr>
                                      <w:b/>
                                      <w:bCs/>
                                    </w:rPr>
                                  </w:pPr>
                                  <w:r w:rsidRPr="000B33A4">
                                    <w:rPr>
                                      <w:b/>
                                      <w:bC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E67EAC" id="_x0000_t202" coordsize="21600,21600" o:spt="202" path="m,l,21600r21600,l21600,xe">
                      <v:stroke joinstyle="miter"/>
                      <v:path gradientshapeok="t" o:connecttype="rect"/>
                    </v:shapetype>
                    <v:shape id="Text Box 11" o:spid="_x0000_s1026" type="#_x0000_t202" style="position:absolute;left:0;text-align:left;margin-left:-3pt;margin-top:-.55pt;width:21.75pt;height:23.25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" stroked="f">
                      <v:fill opacity="46517f"/>
                      <v:textbox>
                        <w:txbxContent>
                          <w:p w14:paraId="5E8DFBA9" w14:textId="77777777" w:rsidR="000B33A4" w:rsidRPr="000B33A4" w:rsidRDefault="000B33A4" w:rsidP="000B33A4">
                            <w:pPr>
                              <w:rPr>
                                <w:b/>
                                <w:bCs/>
                              </w:rPr>
                            </w:pPr>
                            <w:r w:rsidRPr="000B33A4">
                              <w:rPr>
                                <w:b/>
                                <w:bCs/>
                              </w:rPr>
                              <w:t>A</w:t>
                            </w:r>
                          </w:p>
                        </w:txbxContent>
                      </v:textbox>
                    </v:shape>
                  </w:pict>
                </mc:Fallback>
              </mc:AlternateContent>
            </w:r>
            <w:r w:rsidR="0018350B">
              <w:rPr>
                <w:noProof/>
              </w:rPr>
              <w:drawing>
                <wp:inline distT="0" distB="0" distL="0" distR="0" wp14:anchorId="78BCF7D3" wp14:editId="3809EBD1">
                  <wp:extent cx="3361990" cy="1863014"/>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990" cy="1863014"/>
                          </a:xfrm>
                          <a:prstGeom prst="rect">
                            <a:avLst/>
                          </a:prstGeom>
                        </pic:spPr>
                      </pic:pic>
                    </a:graphicData>
                  </a:graphic>
                </wp:inline>
              </w:drawing>
            </w:r>
          </w:p>
        </w:tc>
        <w:tc>
          <w:tcPr>
            <w:tcW w:w="3907" w:type="dxa"/>
          </w:tcPr>
          <w:p w14:paraId="70B675C6" w14:textId="77777777" w:rsidR="0018350B" w:rsidRDefault="009A222F" w:rsidP="007F6DF4">
            <w:pPr>
              <w:jc w:val="both"/>
            </w:pPr>
            <w:r>
              <w:rPr>
                <w:noProof/>
              </w:rPr>
              <mc:AlternateContent>
                <mc:Choice Requires="wps">
                  <w:drawing>
                    <wp:anchor distT="45720" distB="45720" distL="114300" distR="114300" simplePos="0" relativeHeight="251665408" behindDoc="0" locked="0" layoutInCell="1" allowOverlap="1" wp14:anchorId="2E8ABB2C" wp14:editId="1B3B43FB">
                      <wp:simplePos x="0" y="0"/>
                      <wp:positionH relativeFrom="column">
                        <wp:posOffset>-6985</wp:posOffset>
                      </wp:positionH>
                      <wp:positionV relativeFrom="paragraph">
                        <wp:posOffset>-5080</wp:posOffset>
                      </wp:positionV>
                      <wp:extent cx="276225" cy="29527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78820EEC" w14:textId="77777777" w:rsidR="000B33A4" w:rsidRPr="000B33A4" w:rsidRDefault="000B33A4" w:rsidP="000B33A4">
                                  <w:pPr>
                                    <w:rPr>
                                      <w:b/>
                                      <w:bCs/>
                                      <w:lang w:val="de-DE"/>
                                    </w:rPr>
                                  </w:pPr>
                                  <w:r w:rsidRPr="000B33A4">
                                    <w:rPr>
                                      <w:b/>
                                      <w:bCs/>
                                      <w:lang w:val="de-DE"/>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E8ABB2C" id="Text Box 7" o:spid="_x0000_s1027" type="#_x0000_t202" style="position:absolute;left:0;text-align:left;margin-left:-.55pt;margin-top:-.4pt;width:21.75pt;height:23.25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" stroked="f">
                      <v:fill opacity="46517f"/>
                      <v:textbox>
                        <w:txbxContent>
                          <w:p w14:paraId="78820EEC" w14:textId="77777777" w:rsidR="000B33A4" w:rsidRPr="000B33A4" w:rsidRDefault="000B33A4" w:rsidP="000B33A4">
                            <w:pPr>
                              <w:rPr>
                                <w:b/>
                                <w:bCs/>
                                <w:lang w:val="de-DE"/>
                              </w:rPr>
                            </w:pPr>
                            <w:r w:rsidRPr="000B33A4">
                              <w:rPr>
                                <w:b/>
                                <w:bCs/>
                                <w:lang w:val="de-DE"/>
                              </w:rPr>
                              <w:t>B</w:t>
                            </w:r>
                          </w:p>
                        </w:txbxContent>
                      </v:textbox>
                    </v:shape>
                  </w:pict>
                </mc:Fallback>
              </mc:AlternateContent>
            </w:r>
            <w:r w:rsidR="0018350B">
              <w:rPr>
                <w:noProof/>
              </w:rPr>
              <w:drawing>
                <wp:inline distT="0" distB="0" distL="0" distR="0" wp14:anchorId="4BABA21D" wp14:editId="116DCE5D">
                  <wp:extent cx="2648332" cy="1842183"/>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650852" cy="1843936"/>
                          </a:xfrm>
                          <a:prstGeom prst="rect">
                            <a:avLst/>
                          </a:prstGeom>
                          <a:noFill/>
                          <a:ln>
                            <a:noFill/>
                          </a:ln>
                        </pic:spPr>
                      </pic:pic>
                    </a:graphicData>
                  </a:graphic>
                </wp:inline>
              </w:drawing>
            </w:r>
          </w:p>
        </w:tc>
      </w:tr>
      <w:tr w:rsidR="0018350B" w14:paraId="1422A22C" w14:textId="77777777" w:rsidTr="000B33A4">
        <w:tc>
          <w:tcPr>
            <w:tcW w:w="5453" w:type="dxa"/>
          </w:tcPr>
          <w:p w14:paraId="495F157B" w14:textId="77777777" w:rsidR="0018350B" w:rsidRDefault="009A222F" w:rsidP="007F6DF4">
            <w:pPr>
              <w:jc w:val="both"/>
            </w:pPr>
            <w:r>
              <w:rPr>
                <w:noProof/>
              </w:rPr>
              <w:lastRenderedPageBreak/>
              <mc:AlternateContent>
                <mc:Choice Requires="wps">
                  <w:drawing>
                    <wp:anchor distT="45720" distB="45720" distL="114300" distR="114300" simplePos="0" relativeHeight="251667456" behindDoc="0" locked="0" layoutInCell="1" allowOverlap="1" wp14:anchorId="7E1F59A7" wp14:editId="13BF5AE6">
                      <wp:simplePos x="0" y="0"/>
                      <wp:positionH relativeFrom="column">
                        <wp:posOffset>7620</wp:posOffset>
                      </wp:positionH>
                      <wp:positionV relativeFrom="paragraph">
                        <wp:posOffset>28575</wp:posOffset>
                      </wp:positionV>
                      <wp:extent cx="276225" cy="295275"/>
                      <wp:effectExtent l="0" t="0" r="0"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3B884C97" w14:textId="77777777" w:rsidR="000B33A4" w:rsidRPr="000B33A4" w:rsidRDefault="000B33A4" w:rsidP="000B33A4">
                                  <w:pPr>
                                    <w:rPr>
                                      <w:b/>
                                      <w:bCs/>
                                      <w:lang w:val="de-DE"/>
                                    </w:rPr>
                                  </w:pPr>
                                  <w:r w:rsidRPr="000B33A4">
                                    <w:rPr>
                                      <w:b/>
                                      <w:bCs/>
                                      <w:lang w:val="de-DE"/>
                                    </w:rPr>
                                    <w:t>C</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F59A7" id="Text Box 6" o:spid="_x0000_s1028" type="#_x0000_t202" style="position:absolute;left:0;text-align:left;margin-left:.6pt;margin-top:2.25pt;width:21.75pt;height:23.2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" stroked="f">
                      <v:fill opacity="46517f"/>
                      <v:textbox>
                        <w:txbxContent>
                          <w:p w14:paraId="3B884C97" w14:textId="77777777" w:rsidR="000B33A4" w:rsidRPr="000B33A4" w:rsidRDefault="000B33A4" w:rsidP="000B33A4">
                            <w:pPr>
                              <w:rPr>
                                <w:b/>
                                <w:bCs/>
                                <w:lang w:val="de-DE"/>
                              </w:rPr>
                            </w:pPr>
                            <w:r w:rsidRPr="000B33A4">
                              <w:rPr>
                                <w:b/>
                                <w:bCs/>
                                <w:lang w:val="de-DE"/>
                              </w:rPr>
                              <w:t>C</w:t>
                            </w:r>
                          </w:p>
                        </w:txbxContent>
                      </v:textbox>
                    </v:shape>
                  </w:pict>
                </mc:Fallback>
              </mc:AlternateContent>
            </w:r>
            <w:r w:rsidR="0018350B">
              <w:rPr>
                <w:noProof/>
              </w:rPr>
              <w:drawing>
                <wp:inline distT="0" distB="0" distL="0" distR="0" wp14:anchorId="2F0EED84" wp14:editId="3311417B">
                  <wp:extent cx="3358248" cy="23656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rcRect t="64" b="64"/>
                          <a:stretch>
                            <a:fillRect/>
                          </a:stretch>
                        </pic:blipFill>
                        <pic:spPr bwMode="auto">
                          <a:xfrm>
                            <a:off x="0" y="0"/>
                            <a:ext cx="3358248" cy="2365659"/>
                          </a:xfrm>
                          <a:prstGeom prst="rect">
                            <a:avLst/>
                          </a:prstGeom>
                          <a:ln>
                            <a:noFill/>
                          </a:ln>
                          <a:extLst>
                            <a:ext uri="{53640926-AAD7-44D8-BBD7-CCE9431645EC}">
                              <a14:shadowObscured xmlns:a14="http://schemas.microsoft.com/office/drawing/2010/main"/>
                            </a:ext>
                          </a:extLst>
                        </pic:spPr>
                      </pic:pic>
                    </a:graphicData>
                  </a:graphic>
                </wp:inline>
              </w:drawing>
            </w:r>
          </w:p>
        </w:tc>
        <w:tc>
          <w:tcPr>
            <w:tcW w:w="3907" w:type="dxa"/>
          </w:tcPr>
          <w:p w14:paraId="5FC7EED7" w14:textId="77777777" w:rsidR="0018350B" w:rsidRDefault="009A222F" w:rsidP="007F6DF4">
            <w:pPr>
              <w:jc w:val="both"/>
            </w:pPr>
            <w:r>
              <w:rPr>
                <w:noProof/>
              </w:rPr>
              <mc:AlternateContent>
                <mc:Choice Requires="wps">
                  <w:drawing>
                    <wp:anchor distT="45720" distB="45720" distL="114300" distR="114300" simplePos="0" relativeHeight="251669504" behindDoc="0" locked="0" layoutInCell="1" allowOverlap="1" wp14:anchorId="172A001B" wp14:editId="4152B95E">
                      <wp:simplePos x="0" y="0"/>
                      <wp:positionH relativeFrom="column">
                        <wp:posOffset>-168910</wp:posOffset>
                      </wp:positionH>
                      <wp:positionV relativeFrom="paragraph">
                        <wp:posOffset>47625</wp:posOffset>
                      </wp:positionV>
                      <wp:extent cx="276225" cy="295275"/>
                      <wp:effectExtent l="0" t="0" r="0" b="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276225" cy="295275"/>
                              </a:xfrm>
                              <a:prstGeom prst="rect">
                                <a:avLst/>
                              </a:prstGeom>
                              <a:solidFill>
                                <a:srgbClr val="FFFFFF">
                                  <a:alpha val="70980"/>
                                </a:srgbClr>
                              </a:solidFill>
                              <a:ln w="9525">
                                <a:noFill/>
                                <a:miter lim="800000"/>
                                <a:headEnd/>
                                <a:tailEnd/>
                              </a:ln>
                            </wps:spPr>
                            <wps:txbx>
                              <w:txbxContent>
                                <w:p w14:paraId="4DCD9642" w14:textId="77777777" w:rsidR="000B33A4" w:rsidRPr="000B33A4" w:rsidRDefault="000B33A4" w:rsidP="000B33A4">
                                  <w:pPr>
                                    <w:rPr>
                                      <w:b/>
                                      <w:bCs/>
                                      <w:lang w:val="de-DE"/>
                                    </w:rPr>
                                  </w:pPr>
                                  <w:r w:rsidRPr="000B33A4">
                                    <w:rPr>
                                      <w:b/>
                                      <w:bCs/>
                                      <w:lang w:val="de-DE"/>
                                    </w:rPr>
                                    <w:t>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2A001B" id="Text Box 5" o:spid="_x0000_s1029" type="#_x0000_t202" style="position:absolute;left:0;text-align:left;margin-left:-13.3pt;margin-top:3.75pt;width:21.75pt;height:23.25pt;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" stroked="f">
                      <v:fill opacity="46517f"/>
                      <v:textbox>
                        <w:txbxContent>
                          <w:p w14:paraId="4DCD9642" w14:textId="77777777" w:rsidR="000B33A4" w:rsidRPr="000B33A4" w:rsidRDefault="000B33A4" w:rsidP="000B33A4">
                            <w:pPr>
                              <w:rPr>
                                <w:b/>
                                <w:bCs/>
                                <w:lang w:val="de-DE"/>
                              </w:rPr>
                            </w:pPr>
                            <w:r w:rsidRPr="000B33A4">
                              <w:rPr>
                                <w:b/>
                                <w:bCs/>
                                <w:lang w:val="de-DE"/>
                              </w:rPr>
                              <w:t>D</w:t>
                            </w:r>
                          </w:p>
                        </w:txbxContent>
                      </v:textbox>
                    </v:shape>
                  </w:pict>
                </mc:Fallback>
              </mc:AlternateContent>
            </w:r>
            <w:r w:rsidR="0018350B">
              <w:rPr>
                <w:noProof/>
              </w:rPr>
              <w:drawing>
                <wp:inline distT="0" distB="0" distL="0" distR="0" wp14:anchorId="1D9E0F69" wp14:editId="0F726820">
                  <wp:extent cx="2457242" cy="2342515"/>
                  <wp:effectExtent l="0" t="0" r="635"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2" cstate="print">
                            <a:extLst>
                              <a:ext uri="{28A0092B-C50C-407E-A947-70E740481C1C}">
                                <a14:useLocalDpi xmlns:a14="http://schemas.microsoft.com/office/drawing/2010/main" val="0"/>
                              </a:ext>
                            </a:extLst>
                          </a:blip>
                          <a:srcRect l="2794" r="7116" b="2810"/>
                          <a:stretch/>
                        </pic:blipFill>
                        <pic:spPr bwMode="auto">
                          <a:xfrm>
                            <a:off x="0" y="0"/>
                            <a:ext cx="2466732" cy="23515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FB43353" w14:textId="1DA554B6" w:rsidR="0095499F" w:rsidRPr="0095499F" w:rsidRDefault="009223B5" w:rsidP="0018350B">
      <w:pPr>
        <w:pStyle w:val="Caption"/>
        <w:jc w:val="both"/>
      </w:pPr>
      <w:bookmarkStart w:id="202" w:name="_Ref83682025"/>
      <w:r>
        <w:t xml:space="preserve">Figure </w:t>
      </w:r>
      <w:fldSimple w:instr=" SEQ Figure \* ARABIC ">
        <w:r w:rsidR="00DD60AD">
          <w:rPr>
            <w:noProof/>
          </w:rPr>
          <w:t>2</w:t>
        </w:r>
      </w:fldSimple>
      <w:bookmarkEnd w:id="202"/>
      <w:r>
        <w:t>:</w:t>
      </w:r>
      <w:r w:rsidR="0018350B">
        <w:t xml:space="preserve"> </w:t>
      </w:r>
      <w:r w:rsidR="0018350B" w:rsidRPr="004960E3">
        <w:rPr>
          <w:b/>
          <w:bCs/>
        </w:rPr>
        <w:t>A</w:t>
      </w:r>
      <w:r w:rsidR="0018350B">
        <w:t>.</w:t>
      </w:r>
      <w:r>
        <w:t xml:space="preserve"> Screenshot from the </w:t>
      </w:r>
      <w:r w:rsidR="00C665BF">
        <w:t>prediction</w:t>
      </w:r>
      <w:r>
        <w:t xml:space="preserve"> task while the ball was visible.</w:t>
      </w:r>
      <w:r w:rsidR="0018350B">
        <w:t xml:space="preserve"> </w:t>
      </w:r>
      <w:r w:rsidR="0018350B" w:rsidRPr="004960E3">
        <w:rPr>
          <w:b/>
          <w:bCs/>
        </w:rPr>
        <w:t>B</w:t>
      </w:r>
      <w:r w:rsidR="0018350B">
        <w:t xml:space="preserve">. </w:t>
      </w:r>
      <w:r>
        <w:t>Screenshot from the speed estimation task while the ball cloud was presented.</w:t>
      </w:r>
      <w:r w:rsidR="0018350B">
        <w:t xml:space="preserve"> </w:t>
      </w:r>
      <w:r w:rsidR="0018350B" w:rsidRPr="004960E3">
        <w:rPr>
          <w:b/>
          <w:bCs/>
        </w:rPr>
        <w:t>C</w:t>
      </w:r>
      <w:r w:rsidR="0018350B">
        <w:t xml:space="preserve">. </w:t>
      </w:r>
      <w:r w:rsidR="0095499F">
        <w:t xml:space="preserve">Schematic of the </w:t>
      </w:r>
      <w:r w:rsidR="00C665BF">
        <w:t>prediction</w:t>
      </w:r>
      <w:r w:rsidR="0095499F">
        <w:t xml:space="preserve"> task.</w:t>
      </w:r>
      <w:r w:rsidR="0018350B">
        <w:t xml:space="preserve"> </w:t>
      </w:r>
      <w:r w:rsidR="0018350B" w:rsidRPr="004960E3">
        <w:rPr>
          <w:b/>
          <w:bCs/>
        </w:rPr>
        <w:t>D</w:t>
      </w:r>
      <w:r w:rsidR="0018350B">
        <w:t xml:space="preserve">. </w:t>
      </w:r>
      <w:r w:rsidR="0095499F">
        <w:t xml:space="preserve">Schematic of the </w:t>
      </w:r>
      <w:r w:rsidR="005C4459">
        <w:t>speed estimation</w:t>
      </w:r>
      <w:r w:rsidR="0095499F">
        <w:t xml:space="preserve"> task.</w:t>
      </w:r>
    </w:p>
    <w:p w14:paraId="0F21B99E" w14:textId="6E813051" w:rsidR="004D1AD4" w:rsidRDefault="005C4459" w:rsidP="007F6DF4">
      <w:pPr>
        <w:jc w:val="both"/>
      </w:pPr>
      <w:r>
        <w:rPr>
          <w:b/>
          <w:bCs/>
        </w:rPr>
        <w:t>Speed estimation</w:t>
      </w:r>
      <w:r w:rsidR="007F3C81" w:rsidRPr="0036455B">
        <w:rPr>
          <w:b/>
          <w:bCs/>
        </w:rPr>
        <w:t xml:space="preserve"> –</w:t>
      </w:r>
      <w:r w:rsidR="007F3C81">
        <w:t xml:space="preserve"> In the </w:t>
      </w:r>
      <w:r>
        <w:t>speed estimation</w:t>
      </w:r>
      <w:r w:rsidR="007F3C81">
        <w:t xml:space="preserve"> task</w:t>
      </w:r>
      <w:r w:rsidR="00DE2851">
        <w:t xml:space="preserve"> (</w:t>
      </w:r>
      <w:r w:rsidR="00754075" w:rsidRPr="00162606">
        <w:t xml:space="preserve">video on </w:t>
      </w:r>
      <w:r w:rsidR="00754075">
        <w:t xml:space="preserve">OSF: </w:t>
      </w:r>
      <w:r w:rsidR="00754075" w:rsidRPr="00754075">
        <w:t>https://osf.io/xqkgy/</w:t>
      </w:r>
      <w:r w:rsidR="00DE2851">
        <w:t>)</w:t>
      </w:r>
      <w:r w:rsidR="007F3C81">
        <w:t xml:space="preserve">, participants </w:t>
      </w:r>
      <w:del w:id="203" w:author="Bjoern Jan Joerges" w:date="2023-09-28T01:01:00Z">
        <w:r w:rsidR="00B1187F" w:rsidDel="00AE082A">
          <w:delText>are</w:delText>
        </w:r>
        <w:r w:rsidR="007F3C81" w:rsidDel="00AE082A">
          <w:delText xml:space="preserve"> </w:delText>
        </w:r>
      </w:del>
      <w:ins w:id="204" w:author="Bjoern Jan Joerges" w:date="2023-09-28T01:01:00Z">
        <w:r w:rsidR="00AE082A">
          <w:t xml:space="preserve">were </w:t>
        </w:r>
      </w:ins>
      <w:r w:rsidR="007F3C81">
        <w:t xml:space="preserve">presented </w:t>
      </w:r>
      <w:r w:rsidR="00B1187F">
        <w:t xml:space="preserve">with </w:t>
      </w:r>
      <w:r w:rsidR="007F3C81">
        <w:t xml:space="preserve">two motion intervals and </w:t>
      </w:r>
      <w:del w:id="205" w:author="Bjoern Jan Joerges" w:date="2023-09-28T01:01:00Z">
        <w:r w:rsidR="00B1187F" w:rsidDel="00AE082A">
          <w:delText>have</w:delText>
        </w:r>
        <w:r w:rsidR="007F3C81" w:rsidDel="00AE082A">
          <w:delText xml:space="preserve"> </w:delText>
        </w:r>
      </w:del>
      <w:ins w:id="206" w:author="Bjoern Jan Joerges" w:date="2023-09-28T01:01:00Z">
        <w:r w:rsidR="00AE082A">
          <w:t xml:space="preserve">had </w:t>
        </w:r>
      </w:ins>
      <w:r w:rsidR="007F3C81">
        <w:t xml:space="preserve">to judge which of them </w:t>
      </w:r>
      <w:del w:id="207" w:author="Bjoern Jan Joerges" w:date="2023-09-28T01:01:00Z">
        <w:r w:rsidR="0001116F" w:rsidDel="00AE082A">
          <w:delText>is</w:delText>
        </w:r>
        <w:r w:rsidR="007F3C81" w:rsidDel="00AE082A">
          <w:delText xml:space="preserve"> </w:delText>
        </w:r>
      </w:del>
      <w:ins w:id="208" w:author="Bjoern Jan Joerges" w:date="2023-09-28T01:01:00Z">
        <w:r w:rsidR="00AE082A">
          <w:t xml:space="preserve">was </w:t>
        </w:r>
      </w:ins>
      <w:r w:rsidR="007F3C81">
        <w:t xml:space="preserve">faster. In one </w:t>
      </w:r>
      <w:r w:rsidR="00AB3AEB">
        <w:t>interval</w:t>
      </w:r>
      <w:r w:rsidR="007F3C81">
        <w:t>, they view</w:t>
      </w:r>
      <w:ins w:id="209" w:author="Bjoern Jan Joerges" w:date="2023-09-28T01:01:00Z">
        <w:r w:rsidR="00AE082A">
          <w:t>ed</w:t>
        </w:r>
      </w:ins>
      <w:r w:rsidR="007F3C81">
        <w:t xml:space="preserve"> a ball travelling to the left or to the right. </w:t>
      </w:r>
      <w:r w:rsidR="00B728BB">
        <w:t xml:space="preserve">As for the </w:t>
      </w:r>
      <w:r w:rsidR="00C665BF">
        <w:t>prediction</w:t>
      </w:r>
      <w:r w:rsidR="00B728BB">
        <w:t xml:space="preserve"> task, this ball </w:t>
      </w:r>
      <w:del w:id="210" w:author="Bjoern Jan Joerges" w:date="2023-09-28T01:01:00Z">
        <w:r w:rsidR="00B1187F" w:rsidDel="00AE082A">
          <w:delText>can</w:delText>
        </w:r>
        <w:r w:rsidR="00B728BB" w:rsidDel="00AE082A">
          <w:delText xml:space="preserve"> </w:delText>
        </w:r>
      </w:del>
      <w:ins w:id="211" w:author="Bjoern Jan Joerges" w:date="2023-09-28T01:01:00Z">
        <w:r w:rsidR="00AE082A">
          <w:t xml:space="preserve">could </w:t>
        </w:r>
      </w:ins>
      <w:r w:rsidR="00B728BB">
        <w:t xml:space="preserve">have one of three speeds (4, 5, 6 m/s), and the participant </w:t>
      </w:r>
      <w:del w:id="212" w:author="Bjoern Jan Joerges" w:date="2023-09-28T01:01:00Z">
        <w:r w:rsidR="00B1187F" w:rsidDel="00AE082A">
          <w:delText xml:space="preserve">can </w:delText>
        </w:r>
      </w:del>
      <w:ins w:id="213" w:author="Bjoern Jan Joerges" w:date="2023-09-28T01:01:00Z">
        <w:r w:rsidR="00AE082A">
          <w:t xml:space="preserve">could </w:t>
        </w:r>
      </w:ins>
      <w:r w:rsidR="00B728BB">
        <w:t>also experience visual self-motion in the same direction or in the opposite direction or remain static</w:t>
      </w:r>
      <w:r w:rsidR="00375AC1">
        <w:t xml:space="preserve"> (see </w:t>
      </w:r>
      <w:r w:rsidR="00375AC1">
        <w:fldChar w:fldCharType="begin"/>
      </w:r>
      <w:r w:rsidR="00375AC1">
        <w:instrText xml:space="preserve"> REF _Ref83682025 \h </w:instrText>
      </w:r>
      <w:r w:rsidR="00375AC1">
        <w:fldChar w:fldCharType="separate"/>
      </w:r>
      <w:r w:rsidR="00666FD5">
        <w:t xml:space="preserve">Figure </w:t>
      </w:r>
      <w:r w:rsidR="00666FD5">
        <w:rPr>
          <w:noProof/>
        </w:rPr>
        <w:t>2</w:t>
      </w:r>
      <w:r w:rsidR="00375AC1">
        <w:fldChar w:fldCharType="end"/>
      </w:r>
      <w:r w:rsidR="00375AC1">
        <w:t>D)</w:t>
      </w:r>
      <w:r w:rsidR="00B728BB">
        <w:t>.</w:t>
      </w:r>
      <w:r w:rsidR="006A3FE1">
        <w:t xml:space="preserve"> Except for the self-motion intervals, the scene </w:t>
      </w:r>
      <w:del w:id="214" w:author="Bjoern Jan Joerges" w:date="2023-09-28T01:01:00Z">
        <w:r w:rsidR="006A3FE1" w:rsidDel="00AE082A">
          <w:delText xml:space="preserve">is </w:delText>
        </w:r>
      </w:del>
      <w:ins w:id="215" w:author="Bjoern Jan Joerges" w:date="2023-09-28T01:01:00Z">
        <w:r w:rsidR="00AE082A">
          <w:t xml:space="preserve">was </w:t>
        </w:r>
      </w:ins>
      <w:r w:rsidR="006A3FE1">
        <w:t>static just like in the prediction experiment</w:t>
      </w:r>
      <w:r w:rsidR="00E77703">
        <w:t>, and object motion occur</w:t>
      </w:r>
      <w:ins w:id="216" w:author="Bjoern Jan Joerges" w:date="2023-09-28T01:01:00Z">
        <w:r w:rsidR="00AE082A">
          <w:t>red</w:t>
        </w:r>
      </w:ins>
      <w:del w:id="217" w:author="Bjoern Jan Joerges" w:date="2023-09-28T01:01:00Z">
        <w:r w:rsidR="00E77703" w:rsidDel="00AE082A">
          <w:delText>s</w:delText>
        </w:r>
      </w:del>
      <w:r w:rsidR="00E77703">
        <w:t xml:space="preserve"> relative to the scene.</w:t>
      </w:r>
      <w:r w:rsidR="00B728BB">
        <w:t xml:space="preserve"> The second motion consist</w:t>
      </w:r>
      <w:ins w:id="218" w:author="Bjoern Jan Joerges" w:date="2023-09-28T01:01:00Z">
        <w:r w:rsidR="00AE082A">
          <w:t>ed</w:t>
        </w:r>
      </w:ins>
      <w:del w:id="219" w:author="Bjoern Jan Joerges" w:date="2023-09-28T01:01:00Z">
        <w:r w:rsidR="00B1187F" w:rsidDel="00AE082A">
          <w:delText>s</w:delText>
        </w:r>
      </w:del>
      <w:r w:rsidR="00B728BB">
        <w:t xml:space="preserve"> of a ball cloud of 2.5</w:t>
      </w:r>
      <w:r w:rsidR="0041537B">
        <w:t> </w:t>
      </w:r>
      <w:r w:rsidR="00B728BB">
        <w:t>m width and 1</w:t>
      </w:r>
      <w:r w:rsidR="0041537B">
        <w:t> </w:t>
      </w:r>
      <w:r w:rsidR="00B728BB">
        <w:t xml:space="preserve">m height at the same distance </w:t>
      </w:r>
      <w:r w:rsidR="00B1187F">
        <w:t>to</w:t>
      </w:r>
      <w:r w:rsidR="00B728BB">
        <w:t xml:space="preserve"> the observer</w:t>
      </w:r>
      <w:r w:rsidR="004960E3">
        <w:t xml:space="preserve"> (see </w:t>
      </w:r>
      <w:r w:rsidR="004960E3">
        <w:fldChar w:fldCharType="begin"/>
      </w:r>
      <w:r w:rsidR="004960E3">
        <w:instrText xml:space="preserve"> REF _Ref83682025 \h </w:instrText>
      </w:r>
      <w:r w:rsidR="004960E3">
        <w:fldChar w:fldCharType="separate"/>
      </w:r>
      <w:r w:rsidR="00666FD5">
        <w:t xml:space="preserve">Figure </w:t>
      </w:r>
      <w:r w:rsidR="00666FD5">
        <w:rPr>
          <w:noProof/>
        </w:rPr>
        <w:t>2</w:t>
      </w:r>
      <w:r w:rsidR="004960E3">
        <w:fldChar w:fldCharType="end"/>
      </w:r>
      <w:r w:rsidR="004960E3">
        <w:t>B)</w:t>
      </w:r>
      <w:r w:rsidR="00B728BB">
        <w:t>. Each ball in this cloud ha</w:t>
      </w:r>
      <w:ins w:id="220" w:author="Bjoern Jan Joerges" w:date="2023-09-28T01:01:00Z">
        <w:r w:rsidR="00AE082A">
          <w:t>d</w:t>
        </w:r>
      </w:ins>
      <w:del w:id="221" w:author="Bjoern Jan Joerges" w:date="2023-09-28T01:01:00Z">
        <w:r w:rsidR="00B1187F" w:rsidDel="00AE082A">
          <w:delText>s</w:delText>
        </w:r>
      </w:del>
      <w:r w:rsidR="00B728BB">
        <w:t xml:space="preserve"> the same diameter as the main target (0.4m) and balls </w:t>
      </w:r>
      <w:del w:id="222" w:author="Bjoern Jan Joerges" w:date="2023-09-28T01:02:00Z">
        <w:r w:rsidR="00B1187F" w:rsidDel="00AE082A">
          <w:delText xml:space="preserve">are </w:delText>
        </w:r>
      </w:del>
      <w:ins w:id="223" w:author="Bjoern Jan Joerges" w:date="2023-09-28T01:02:00Z">
        <w:r w:rsidR="00AE082A">
          <w:t xml:space="preserve">were </w:t>
        </w:r>
      </w:ins>
      <w:r w:rsidR="00853E23">
        <w:t>generated at one side of the cloud and then move</w:t>
      </w:r>
      <w:ins w:id="224" w:author="Bjoern Jan Joerges" w:date="2023-09-28T01:02:00Z">
        <w:r w:rsidR="00AE082A">
          <w:t>d</w:t>
        </w:r>
      </w:ins>
      <w:r w:rsidR="00853E23">
        <w:t xml:space="preserve"> to the other side where they disappear.</w:t>
      </w:r>
      <w:r w:rsidR="005E73D2">
        <w:t xml:space="preserve"> In our previous study </w:t>
      </w:r>
      <w:r w:rsidR="005E73D2">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5E73D2">
        <w:fldChar w:fldCharType="separate"/>
      </w:r>
      <w:r w:rsidR="00AC6668" w:rsidRPr="00AC6668">
        <w:rPr>
          <w:noProof/>
        </w:rPr>
        <w:t>[37]</w:t>
      </w:r>
      <w:r w:rsidR="005E73D2">
        <w:fldChar w:fldCharType="end"/>
      </w:r>
      <w:r w:rsidR="005E73D2">
        <w:t>, we used smaller balls for the ball cloud</w:t>
      </w:r>
      <w:r w:rsidR="00CB2348">
        <w:t xml:space="preserve">, which may have been a factor </w:t>
      </w:r>
      <w:r w:rsidR="008C1511">
        <w:t>their judgements of</w:t>
      </w:r>
      <w:r w:rsidR="00CB2348">
        <w:t xml:space="preserve"> speed </w:t>
      </w:r>
      <w:r w:rsidR="00CF026B">
        <w:t>be</w:t>
      </w:r>
      <w:r w:rsidR="008C1511">
        <w:t>ing</w:t>
      </w:r>
      <w:r w:rsidR="00CB2348">
        <w:t xml:space="preserve"> consistently overestimated </w:t>
      </w:r>
      <w:r w:rsidR="008C1511">
        <w:t>relative</w:t>
      </w:r>
      <w:r w:rsidR="00CB2348">
        <w:t xml:space="preserve"> to the single ball</w:t>
      </w:r>
      <w:r w:rsidR="00416026">
        <w:t>.</w:t>
      </w:r>
      <w:r w:rsidR="00CB2348">
        <w:t xml:space="preserve"> We therefore decided to use the same ball size for both the single ball and the elements of the ball cloud.</w:t>
      </w:r>
      <w:r w:rsidR="00853E23">
        <w:t xml:space="preserve"> A</w:t>
      </w:r>
      <w:r w:rsidR="00B728BB">
        <w:t xml:space="preserve">t any given moment, between 8 and 12 balls </w:t>
      </w:r>
      <w:del w:id="225" w:author="Bjoern Jan Joerges" w:date="2023-09-28T01:02:00Z">
        <w:r w:rsidR="00B1187F" w:rsidDel="00AE082A">
          <w:delText xml:space="preserve">are </w:delText>
        </w:r>
      </w:del>
      <w:ins w:id="226" w:author="Bjoern Jan Joerges" w:date="2023-09-28T01:02:00Z">
        <w:r w:rsidR="00AE082A">
          <w:t xml:space="preserve">were </w:t>
        </w:r>
      </w:ins>
      <w:r w:rsidR="00B728BB">
        <w:t>visible.</w:t>
      </w:r>
      <w:r w:rsidR="00FC475E">
        <w:t xml:space="preserve"> All </w:t>
      </w:r>
      <w:r w:rsidR="00211FBD">
        <w:t xml:space="preserve">the </w:t>
      </w:r>
      <w:r w:rsidR="00FC475E">
        <w:t xml:space="preserve">balls </w:t>
      </w:r>
      <w:r w:rsidR="00211FBD">
        <w:t xml:space="preserve">in the ball cloud </w:t>
      </w:r>
      <w:r w:rsidR="00FC475E">
        <w:t>move</w:t>
      </w:r>
      <w:ins w:id="227" w:author="Bjoern Jan Joerges" w:date="2023-09-28T01:02:00Z">
        <w:r w:rsidR="00AE082A">
          <w:t>d</w:t>
        </w:r>
      </w:ins>
      <w:r w:rsidR="00FC475E">
        <w:t xml:space="preserve"> at the same speed and </w:t>
      </w:r>
      <w:del w:id="228" w:author="Bjoern Jan Joerges" w:date="2023-09-28T01:02:00Z">
        <w:r w:rsidR="00B1187F" w:rsidDel="00AE082A">
          <w:delText xml:space="preserve">are </w:delText>
        </w:r>
      </w:del>
      <w:ins w:id="229" w:author="Bjoern Jan Joerges" w:date="2023-09-28T01:02:00Z">
        <w:r w:rsidR="00AE082A">
          <w:t xml:space="preserve">were </w:t>
        </w:r>
      </w:ins>
      <w:r w:rsidR="00FC475E">
        <w:t>visible either until they reach</w:t>
      </w:r>
      <w:ins w:id="230" w:author="Bjoern Jan Joerges" w:date="2023-09-28T01:02:00Z">
        <w:r w:rsidR="00AE082A">
          <w:t>ed</w:t>
        </w:r>
      </w:ins>
      <w:r w:rsidR="00FC475E">
        <w:t xml:space="preserve"> the opposite </w:t>
      </w:r>
      <w:r w:rsidR="00211FBD">
        <w:t xml:space="preserve">side </w:t>
      </w:r>
      <w:r w:rsidR="00FC475E">
        <w:t>of the cloud area or until the motion interval end</w:t>
      </w:r>
      <w:ins w:id="231" w:author="Bjoern Jan Joerges" w:date="2023-09-28T01:02:00Z">
        <w:r w:rsidR="00AE082A">
          <w:t>ed</w:t>
        </w:r>
      </w:ins>
      <w:del w:id="232" w:author="Bjoern Jan Joerges" w:date="2023-09-28T01:02:00Z">
        <w:r w:rsidR="00B1187F" w:rsidDel="00AE082A">
          <w:delText>s</w:delText>
        </w:r>
      </w:del>
      <w:r w:rsidR="00FC475E">
        <w:t xml:space="preserve"> after 0.5s observation time. The speed of these balls </w:t>
      </w:r>
      <w:del w:id="233" w:author="Bjoern Jan Joerges" w:date="2023-09-28T01:02:00Z">
        <w:r w:rsidR="00B1187F" w:rsidDel="00AE082A">
          <w:delText xml:space="preserve">is </w:delText>
        </w:r>
      </w:del>
      <w:ins w:id="234" w:author="Bjoern Jan Joerges" w:date="2023-09-28T01:02:00Z">
        <w:r w:rsidR="00AE082A">
          <w:t xml:space="preserve">was </w:t>
        </w:r>
      </w:ins>
      <w:r w:rsidR="00FC475E">
        <w:t xml:space="preserve">constant throughout each trial and </w:t>
      </w:r>
      <w:del w:id="235" w:author="Bjoern Jan Joerges" w:date="2023-09-28T01:02:00Z">
        <w:r w:rsidR="00B1187F" w:rsidDel="00AE082A">
          <w:delText xml:space="preserve">is </w:delText>
        </w:r>
      </w:del>
      <w:ins w:id="236" w:author="Bjoern Jan Joerges" w:date="2023-09-28T01:02:00Z">
        <w:r w:rsidR="00AE082A">
          <w:t xml:space="preserve">was </w:t>
        </w:r>
      </w:ins>
      <w:r w:rsidR="00FC475E">
        <w:t>governed by PEST staircase</w:t>
      </w:r>
      <w:r w:rsidR="00B1187F">
        <w:t xml:space="preserve"> rules</w:t>
      </w:r>
      <w:r w:rsidR="00FC475E">
        <w:t xml:space="preserve"> </w:t>
      </w:r>
      <w:r w:rsidR="00FC475E">
        <w:fldChar w:fldCharType="begin" w:fldLock="1"/>
      </w:r>
      <w:r w:rsidR="006D399E">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39]","plainTextFormattedCitation":"[39]","previouslyFormattedCitation":"[39]"},"properties":{"noteIndex":0},"schema":"https://github.com/citation-style-language/schema/raw/master/csl-citation.json"}</w:instrText>
      </w:r>
      <w:r w:rsidR="00FC475E">
        <w:fldChar w:fldCharType="separate"/>
      </w:r>
      <w:r w:rsidR="00AC6668" w:rsidRPr="00AC6668">
        <w:rPr>
          <w:noProof/>
        </w:rPr>
        <w:t>[39]</w:t>
      </w:r>
      <w:r w:rsidR="00FC475E">
        <w:fldChar w:fldCharType="end"/>
      </w:r>
      <w:r w:rsidR="00FC475E">
        <w:t>. For each condition, we employ</w:t>
      </w:r>
      <w:ins w:id="237" w:author="Bjoern Jan Joerges" w:date="2023-09-28T01:02:00Z">
        <w:r w:rsidR="00AE082A">
          <w:t>ed</w:t>
        </w:r>
      </w:ins>
      <w:r w:rsidR="00FC475E">
        <w:t xml:space="preserve"> two pests: one start</w:t>
      </w:r>
      <w:ins w:id="238" w:author="Bjoern Jan Joerges" w:date="2023-09-28T01:02:00Z">
        <w:r w:rsidR="00AE082A">
          <w:t>ed</w:t>
        </w:r>
      </w:ins>
      <w:del w:id="239" w:author="Bjoern Jan Joerges" w:date="2023-09-28T01:02:00Z">
        <w:r w:rsidR="00B1187F" w:rsidDel="00AE082A">
          <w:delText>s</w:delText>
        </w:r>
      </w:del>
      <w:r w:rsidR="00FC475E">
        <w:t xml:space="preserve"> 30% above the speed of the single ball from the other motion interval, while the other start</w:t>
      </w:r>
      <w:ins w:id="240" w:author="Bjoern Jan Joerges" w:date="2023-09-28T01:02:00Z">
        <w:r w:rsidR="00AE082A">
          <w:t>ed</w:t>
        </w:r>
      </w:ins>
      <w:del w:id="241" w:author="Bjoern Jan Joerges" w:date="2023-09-28T01:02:00Z">
        <w:r w:rsidR="00B1187F" w:rsidDel="00AE082A">
          <w:delText>s</w:delText>
        </w:r>
      </w:del>
      <w:r w:rsidR="00FC475E">
        <w:t xml:space="preserve"> 30% below. The initial step size </w:t>
      </w:r>
      <w:del w:id="242" w:author="Bjoern Jan Joerges" w:date="2023-09-28T01:02:00Z">
        <w:r w:rsidR="00B1187F" w:rsidDel="00AE082A">
          <w:delText xml:space="preserve">is </w:delText>
        </w:r>
      </w:del>
      <w:ins w:id="243" w:author="Bjoern Jan Joerges" w:date="2023-09-28T01:02:00Z">
        <w:r w:rsidR="00AE082A">
          <w:t xml:space="preserve">was </w:t>
        </w:r>
      </w:ins>
      <w:r w:rsidR="0081086E">
        <w:t>0</w:t>
      </w:r>
      <w:r w:rsidR="00FC475E">
        <w:t>.</w:t>
      </w:r>
      <w:r w:rsidR="0081086E">
        <w:t>6</w:t>
      </w:r>
      <w:r w:rsidR="00FC475E">
        <w:t xml:space="preserve"> m/s and each pest terminate</w:t>
      </w:r>
      <w:ins w:id="244" w:author="Bjoern Jan Joerges" w:date="2023-09-28T01:03:00Z">
        <w:r w:rsidR="00AE082A">
          <w:t>d</w:t>
        </w:r>
      </w:ins>
      <w:del w:id="245" w:author="Bjoern Jan Joerges" w:date="2023-09-28T01:03:00Z">
        <w:r w:rsidR="0014510B" w:rsidDel="00AE082A">
          <w:delText>s</w:delText>
        </w:r>
      </w:del>
      <w:r w:rsidR="00FC475E">
        <w:t xml:space="preserve"> either after </w:t>
      </w:r>
      <w:r w:rsidR="008F0030">
        <w:t>37</w:t>
      </w:r>
      <w:r w:rsidR="00FC475E">
        <w:t xml:space="preserve"> trials, or when the participant </w:t>
      </w:r>
      <w:r w:rsidR="007F6DF4">
        <w:t>ha</w:t>
      </w:r>
      <w:ins w:id="246" w:author="Bjoern Jan Joerges" w:date="2023-09-28T01:03:00Z">
        <w:r w:rsidR="00AE082A">
          <w:t>d</w:t>
        </w:r>
      </w:ins>
      <w:del w:id="247" w:author="Bjoern Jan Joerges" w:date="2023-09-28T01:03:00Z">
        <w:r w:rsidR="00B1187F" w:rsidDel="00AE082A">
          <w:delText>s</w:delText>
        </w:r>
      </w:del>
      <w:r w:rsidR="007F6DF4">
        <w:t xml:space="preserve"> completed at least </w:t>
      </w:r>
      <w:r w:rsidR="008F0030">
        <w:t>3</w:t>
      </w:r>
      <w:r w:rsidR="007F6DF4">
        <w:t>0 trials and the step size drop</w:t>
      </w:r>
      <w:ins w:id="248" w:author="Bjoern Jan Joerges" w:date="2023-09-28T01:03:00Z">
        <w:r w:rsidR="00AE082A">
          <w:t>ped</w:t>
        </w:r>
      </w:ins>
      <w:del w:id="249" w:author="Bjoern Jan Joerges" w:date="2023-09-28T01:03:00Z">
        <w:r w:rsidR="00B1187F" w:rsidDel="00AE082A">
          <w:delText>s</w:delText>
        </w:r>
      </w:del>
      <w:r w:rsidR="007F6DF4">
        <w:t xml:space="preserve"> below 0.03 m/s. We modified the original PEST rules such that the step size </w:t>
      </w:r>
      <w:del w:id="250" w:author="Bjoern Jan Joerges" w:date="2023-09-28T01:03:00Z">
        <w:r w:rsidR="00B1187F" w:rsidDel="00AE082A">
          <w:delText>is</w:delText>
        </w:r>
        <w:r w:rsidR="0081086E" w:rsidDel="00AE082A">
          <w:delText xml:space="preserve"> </w:delText>
        </w:r>
      </w:del>
      <w:ins w:id="251" w:author="Bjoern Jan Joerges" w:date="2023-09-28T01:03:00Z">
        <w:r w:rsidR="00AE082A">
          <w:t xml:space="preserve">was </w:t>
        </w:r>
      </w:ins>
      <w:r w:rsidR="0081086E">
        <w:t xml:space="preserve">always twice the initial step size (that is, 1.2 m/s) </w:t>
      </w:r>
      <w:r w:rsidR="007F6DF4">
        <w:t xml:space="preserve">for the first </w:t>
      </w:r>
      <w:r w:rsidR="008F0030">
        <w:t>ten</w:t>
      </w:r>
      <w:r w:rsidR="0081086E">
        <w:t xml:space="preserve"> </w:t>
      </w:r>
      <w:r w:rsidR="007F6DF4">
        <w:t>trials in order to spread out the values presented to the observer and allow for more robust JND estimates.</w:t>
      </w:r>
      <w:r w:rsidR="00A24FC2">
        <w:t xml:space="preserve"> We limit</w:t>
      </w:r>
      <w:ins w:id="252" w:author="Bjoern Jan Joerges" w:date="2023-09-28T01:03:00Z">
        <w:r w:rsidR="00AE082A">
          <w:t>ed</w:t>
        </w:r>
      </w:ins>
      <w:r w:rsidR="00A24FC2">
        <w:t xml:space="preserve"> the range of speeds the ball cloud </w:t>
      </w:r>
      <w:del w:id="253" w:author="Bjoern Jan Joerges" w:date="2023-09-28T01:03:00Z">
        <w:r w:rsidR="00B1187F" w:rsidDel="00AE082A">
          <w:delText xml:space="preserve">can </w:delText>
        </w:r>
      </w:del>
      <w:ins w:id="254" w:author="Bjoern Jan Joerges" w:date="2023-09-28T01:03:00Z">
        <w:r w:rsidR="00AE082A">
          <w:t xml:space="preserve">could </w:t>
        </w:r>
      </w:ins>
      <w:r w:rsidR="00A24FC2">
        <w:t xml:space="preserve">take to </w:t>
      </w:r>
      <w:r w:rsidR="001160A3">
        <w:t xml:space="preserve">between one third </w:t>
      </w:r>
      <w:r w:rsidR="003B6A80">
        <w:t xml:space="preserve">of </w:t>
      </w:r>
      <w:r w:rsidR="001160A3">
        <w:t>the speed of the</w:t>
      </w:r>
      <w:r w:rsidR="00853E23">
        <w:t xml:space="preserve"> single</w:t>
      </w:r>
      <w:r w:rsidR="001160A3">
        <w:t xml:space="preserve"> ball and three times the speed of the </w:t>
      </w:r>
      <w:r w:rsidR="00853E23">
        <w:t xml:space="preserve">single </w:t>
      </w:r>
      <w:r w:rsidR="001160A3">
        <w:t>ball.</w:t>
      </w:r>
      <w:r w:rsidR="00674158" w:rsidRPr="00674158">
        <w:t xml:space="preserve"> </w:t>
      </w:r>
      <w:r w:rsidR="00096ABD">
        <w:t xml:space="preserve">Participants </w:t>
      </w:r>
      <w:del w:id="255" w:author="Bjoern Jan Joerges" w:date="2023-09-28T01:03:00Z">
        <w:r w:rsidR="00096ABD" w:rsidDel="00AE082A">
          <w:delText xml:space="preserve">are </w:delText>
        </w:r>
      </w:del>
      <w:ins w:id="256" w:author="Bjoern Jan Joerges" w:date="2023-09-28T01:03:00Z">
        <w:r w:rsidR="00AE082A">
          <w:t xml:space="preserve">were </w:t>
        </w:r>
      </w:ins>
      <w:r w:rsidR="00096ABD">
        <w:t xml:space="preserve">asked to maintain fixation on the fixation cross that had the same characteristics as in the </w:t>
      </w:r>
      <w:r w:rsidR="00C665BF">
        <w:t>prediction</w:t>
      </w:r>
      <w:r w:rsidR="00096ABD">
        <w:t xml:space="preserve"> task, that is, it </w:t>
      </w:r>
      <w:del w:id="257" w:author="Bjoern Jan Joerges" w:date="2023-09-28T01:03:00Z">
        <w:r w:rsidR="003B6A80" w:rsidDel="00AE082A">
          <w:delText>i</w:delText>
        </w:r>
        <w:r w:rsidR="00096ABD" w:rsidDel="00AE082A">
          <w:delText xml:space="preserve">s </w:delText>
        </w:r>
      </w:del>
      <w:ins w:id="258" w:author="Bjoern Jan Joerges" w:date="2023-09-28T01:03:00Z">
        <w:r w:rsidR="00AE082A">
          <w:t xml:space="preserve">was </w:t>
        </w:r>
      </w:ins>
      <w:r w:rsidR="00096ABD">
        <w:t xml:space="preserve">always presented </w:t>
      </w:r>
      <w:r w:rsidR="00FC603E">
        <w:t>slightly below the stimulus and it move</w:t>
      </w:r>
      <w:ins w:id="259" w:author="Bjoern Jan Joerges" w:date="2023-09-28T01:03:00Z">
        <w:r w:rsidR="00AE082A">
          <w:t>d</w:t>
        </w:r>
      </w:ins>
      <w:del w:id="260" w:author="Bjoern Jan Joerges" w:date="2023-09-28T01:03:00Z">
        <w:r w:rsidR="00FC603E" w:rsidDel="00AE082A">
          <w:delText>s</w:delText>
        </w:r>
      </w:del>
      <w:r w:rsidR="00FC603E">
        <w:t xml:space="preserve"> with the participant as they experience</w:t>
      </w:r>
      <w:ins w:id="261" w:author="Bjoern Jan Joerges" w:date="2023-09-28T01:03:00Z">
        <w:r w:rsidR="00AE082A">
          <w:t>d</w:t>
        </w:r>
      </w:ins>
      <w:r w:rsidR="00FC603E">
        <w:t xml:space="preserve"> visual self-motion</w:t>
      </w:r>
      <w:r w:rsidR="00096ABD">
        <w:t xml:space="preserve">. </w:t>
      </w:r>
      <w:r w:rsidR="000441C4">
        <w:t xml:space="preserve">To keep the visual input identical across both tasks, the target rectangle from the prediction task, while irrelevant for the speed estimation task itself, </w:t>
      </w:r>
      <w:del w:id="262" w:author="Bjoern Jan Joerges" w:date="2023-09-28T01:03:00Z">
        <w:r w:rsidR="000441C4" w:rsidDel="00AE082A">
          <w:delText xml:space="preserve">is </w:delText>
        </w:r>
      </w:del>
      <w:ins w:id="263" w:author="Bjoern Jan Joerges" w:date="2023-09-28T01:03:00Z">
        <w:r w:rsidR="00AE082A">
          <w:t xml:space="preserve">was </w:t>
        </w:r>
      </w:ins>
      <w:r w:rsidR="000441C4">
        <w:t xml:space="preserve">present in this task as well. </w:t>
      </w:r>
      <w:r w:rsidR="00674158" w:rsidRPr="00674158">
        <w:t>Overall, participants perform</w:t>
      </w:r>
      <w:ins w:id="264" w:author="Bjoern Jan Joerges" w:date="2023-09-28T01:03:00Z">
        <w:r w:rsidR="00AE082A">
          <w:t>ed</w:t>
        </w:r>
      </w:ins>
      <w:r w:rsidR="00674158" w:rsidRPr="00674158">
        <w:t xml:space="preserve"> </w:t>
      </w:r>
      <w:r w:rsidR="00F35C95">
        <w:t xml:space="preserve">between </w:t>
      </w:r>
      <w:r w:rsidR="00674158" w:rsidRPr="00674158">
        <w:t xml:space="preserve">30 </w:t>
      </w:r>
      <w:r w:rsidR="00F35C95">
        <w:t>and</w:t>
      </w:r>
      <w:r w:rsidR="00674158" w:rsidRPr="00674158">
        <w:t xml:space="preserve"> 37 trials in 18 staircases (two start values, three speeds and three motion profiles) for a total of </w:t>
      </w:r>
      <w:r w:rsidR="00F35C95">
        <w:t xml:space="preserve">between </w:t>
      </w:r>
      <w:r w:rsidR="00674158" w:rsidRPr="00674158">
        <w:t xml:space="preserve">540 </w:t>
      </w:r>
      <w:r w:rsidR="00F35C95">
        <w:t xml:space="preserve">and </w:t>
      </w:r>
      <w:r w:rsidR="00674158" w:rsidRPr="00674158">
        <w:t>666 trials.</w:t>
      </w:r>
    </w:p>
    <w:p w14:paraId="1BDA9A4C" w14:textId="72DC6BFE" w:rsidR="00221120" w:rsidRDefault="00674158" w:rsidP="007F6DF4">
      <w:pPr>
        <w:jc w:val="both"/>
      </w:pPr>
      <w:r>
        <w:lastRenderedPageBreak/>
        <w:t>Before proceeding to the main task</w:t>
      </w:r>
      <w:r w:rsidR="00BC0C29">
        <w:t>s</w:t>
      </w:r>
      <w:r>
        <w:t>, participants complete</w:t>
      </w:r>
      <w:ins w:id="265" w:author="Bjoern Jan Joerges" w:date="2023-09-28T01:04:00Z">
        <w:r w:rsidR="00192D44">
          <w:t>d</w:t>
        </w:r>
      </w:ins>
      <w:r>
        <w:t xml:space="preserve"> a training session. This training session consist</w:t>
      </w:r>
      <w:ins w:id="266" w:author="Bjoern Jan Joerges" w:date="2023-09-28T01:04:00Z">
        <w:r w:rsidR="00192D44">
          <w:t>ed</w:t>
        </w:r>
      </w:ins>
      <w:del w:id="267" w:author="Bjoern Jan Joerges" w:date="2023-09-28T01:04:00Z">
        <w:r w:rsidDel="00192D44">
          <w:delText>s</w:delText>
        </w:r>
      </w:del>
      <w:r>
        <w:t xml:space="preserve"> of one PEST of reduced length (between 20 and 27 trials) that start</w:t>
      </w:r>
      <w:ins w:id="268" w:author="Bjoern Jan Joerges" w:date="2023-09-28T01:04:00Z">
        <w:r w:rsidR="00192D44">
          <w:t>ed</w:t>
        </w:r>
      </w:ins>
      <w:del w:id="269" w:author="Bjoern Jan Joerges" w:date="2023-09-28T01:04:00Z">
        <w:r w:rsidDel="00192D44">
          <w:delText>s</w:delText>
        </w:r>
      </w:del>
      <w:r>
        <w:t xml:space="preserve"> 30% above the speed of the ball (3 m/s). Participants need</w:t>
      </w:r>
      <w:ins w:id="270" w:author="Bjoern Jan Joerges" w:date="2023-09-28T01:04:00Z">
        <w:r w:rsidR="00192D44">
          <w:t>ed</w:t>
        </w:r>
      </w:ins>
      <w:r>
        <w:t xml:space="preserve"> to achieve a final step size of below 0.3; otherwise</w:t>
      </w:r>
      <w:r w:rsidR="003B6A80">
        <w:t>,</w:t>
      </w:r>
      <w:r>
        <w:t xml:space="preserve"> they </w:t>
      </w:r>
      <w:del w:id="271" w:author="Bjoern Jan Joerges" w:date="2023-09-28T01:04:00Z">
        <w:r w:rsidDel="00192D44">
          <w:delText xml:space="preserve">are </w:delText>
        </w:r>
      </w:del>
      <w:ins w:id="272" w:author="Bjoern Jan Joerges" w:date="2023-09-28T01:04:00Z">
        <w:r w:rsidR="00192D44">
          <w:t xml:space="preserve">were </w:t>
        </w:r>
      </w:ins>
      <w:r>
        <w:t>asked to repeat the training. If they fail</w:t>
      </w:r>
      <w:ins w:id="273" w:author="Bjoern Jan Joerges" w:date="2023-09-28T01:04:00Z">
        <w:r w:rsidR="00192D44">
          <w:t>ed</w:t>
        </w:r>
      </w:ins>
      <w:r>
        <w:t xml:space="preserve"> the training a second time, we exclude</w:t>
      </w:r>
      <w:ins w:id="274" w:author="Bjoern Jan Joerges" w:date="2023-09-28T01:04:00Z">
        <w:r w:rsidR="00192D44">
          <w:t>d</w:t>
        </w:r>
      </w:ins>
      <w:r>
        <w:t xml:space="preserve"> them from the analysis</w:t>
      </w:r>
      <w:ins w:id="275" w:author="Bjoern Jan Joerges" w:date="2023-09-28T01:04:00Z">
        <w:r w:rsidR="00192D44">
          <w:t xml:space="preserve"> and all their data coll</w:t>
        </w:r>
      </w:ins>
      <w:ins w:id="276" w:author="Bjoern Jan Joerges" w:date="2023-09-28T01:05:00Z">
        <w:r w:rsidR="00192D44">
          <w:t>ected thus far was destroyed</w:t>
        </w:r>
      </w:ins>
      <w:r>
        <w:t>.</w:t>
      </w:r>
      <w:r w:rsidR="00CD4D2F">
        <w:t xml:space="preserve"> The participants </w:t>
      </w:r>
      <w:del w:id="277" w:author="Bjoern Jan Joerges" w:date="2023-09-28T01:04:00Z">
        <w:r w:rsidR="00CD4D2F" w:rsidDel="00192D44">
          <w:delText xml:space="preserve">do </w:delText>
        </w:r>
      </w:del>
      <w:ins w:id="278" w:author="Bjoern Jan Joerges" w:date="2023-09-28T01:04:00Z">
        <w:r w:rsidR="00192D44">
          <w:t xml:space="preserve">did </w:t>
        </w:r>
      </w:ins>
      <w:r w:rsidR="00CD4D2F">
        <w:t>not experience visual</w:t>
      </w:r>
      <w:r w:rsidR="00F35C95">
        <w:t>ly simulated</w:t>
      </w:r>
      <w:r w:rsidR="00CD4D2F">
        <w:t xml:space="preserve"> self-motion in this training.</w:t>
      </w:r>
      <w:r>
        <w:t xml:space="preserve"> This task – including the training – </w:t>
      </w:r>
      <w:del w:id="279" w:author="Bjoern Jan Joerges" w:date="2023-09-28T01:04:00Z">
        <w:r w:rsidDel="00192D44">
          <w:delText xml:space="preserve">takes </w:delText>
        </w:r>
      </w:del>
      <w:ins w:id="280" w:author="Bjoern Jan Joerges" w:date="2023-09-28T01:04:00Z">
        <w:r w:rsidR="00192D44">
          <w:t xml:space="preserve">took </w:t>
        </w:r>
      </w:ins>
      <w:r>
        <w:t>about 40 minutes to complete.</w:t>
      </w:r>
    </w:p>
    <w:p w14:paraId="2C5E1C6B" w14:textId="13F28B99" w:rsidR="003D757B" w:rsidRPr="003D757B" w:rsidRDefault="00747D00" w:rsidP="007F6DF4">
      <w:pPr>
        <w:jc w:val="both"/>
      </w:pPr>
      <w:r>
        <w:t xml:space="preserve">Participants </w:t>
      </w:r>
      <w:del w:id="281" w:author="Bjoern Jan Joerges" w:date="2023-09-28T01:05:00Z">
        <w:r w:rsidDel="00192D44">
          <w:delText xml:space="preserve">can </w:delText>
        </w:r>
      </w:del>
      <w:ins w:id="282" w:author="Bjoern Jan Joerges" w:date="2023-09-28T01:05:00Z">
        <w:r w:rsidR="00192D44">
          <w:t xml:space="preserve">could </w:t>
        </w:r>
      </w:ins>
      <w:r>
        <w:t>choose to receive the instructions as PDF (</w:t>
      </w:r>
      <w:r w:rsidR="000D3128" w:rsidRPr="00162606">
        <w:t xml:space="preserve">can be downloaded from GitHub: </w:t>
      </w:r>
      <w:r w:rsidR="000D3128" w:rsidRPr="000D3128">
        <w:t>https://github.com/b-jorges/Predicting-while-Moving/blob/main/Instructions%20Predicting%20while%20moving.pdf</w:t>
      </w:r>
      <w:r>
        <w:t xml:space="preserve">) or </w:t>
      </w:r>
      <w:r w:rsidR="000D26ED">
        <w:t>watch</w:t>
      </w:r>
      <w:r>
        <w:t xml:space="preserve"> a video (</w:t>
      </w:r>
      <w:r w:rsidR="00754075" w:rsidRPr="00162606">
        <w:t>which can be viewed on YouTube</w:t>
      </w:r>
      <w:r w:rsidR="00754075">
        <w:rPr>
          <w:rStyle w:val="Hyperlink"/>
        </w:rPr>
        <w:t xml:space="preserve">: </w:t>
      </w:r>
      <w:hyperlink r:id="rId13" w:history="1">
        <w:r w:rsidR="00754075" w:rsidRPr="007C5E24">
          <w:rPr>
            <w:rStyle w:val="Hyperlink"/>
          </w:rPr>
          <w:t>https://youtu.be/qHTWVyjn0QI</w:t>
        </w:r>
      </w:hyperlink>
      <w:r w:rsidR="00754075">
        <w:rPr>
          <w:rStyle w:val="Hyperlink"/>
        </w:rPr>
        <w:t xml:space="preserve"> and </w:t>
      </w:r>
      <w:hyperlink r:id="rId14" w:history="1">
        <w:r w:rsidR="00754075" w:rsidRPr="007C5E24">
          <w:rPr>
            <w:rStyle w:val="Hyperlink"/>
          </w:rPr>
          <w:t>https://youtu.be/JyOZ-duRGmU</w:t>
        </w:r>
      </w:hyperlink>
      <w:r w:rsidR="00754075">
        <w:rPr>
          <w:rStyle w:val="Hyperlink"/>
        </w:rPr>
        <w:t>, respectively</w:t>
      </w:r>
      <w:r>
        <w:t>).</w:t>
      </w:r>
    </w:p>
    <w:p w14:paraId="3175014D" w14:textId="77777777" w:rsidR="005D6746" w:rsidRDefault="00670C31" w:rsidP="003D757B">
      <w:pPr>
        <w:pStyle w:val="Heading2"/>
      </w:pPr>
      <w:bookmarkStart w:id="283" w:name="_Ref95949644"/>
      <w:r>
        <w:t xml:space="preserve">Modelling the </w:t>
      </w:r>
      <w:r w:rsidR="005D6746">
        <w:t>Predictions</w:t>
      </w:r>
      <w:bookmarkEnd w:id="283"/>
    </w:p>
    <w:p w14:paraId="70BFA4F0" w14:textId="5A8BD6A7" w:rsidR="00FB6D00" w:rsidRDefault="001D4CBA" w:rsidP="008F0030">
      <w:pPr>
        <w:jc w:val="both"/>
      </w:pPr>
      <w:r>
        <w:t xml:space="preserve">To obtain specific predictions corresponding to each hypothesis, </w:t>
      </w:r>
      <w:r w:rsidR="003B6A80">
        <w:t>we built</w:t>
      </w:r>
      <w:r w:rsidR="00FB6D00">
        <w:t xml:space="preserve"> models of the underlying perceptual processes for both the prediction and the </w:t>
      </w:r>
      <w:r w:rsidR="005C4459">
        <w:t>speed estimation</w:t>
      </w:r>
      <w:r w:rsidR="00FB6D00">
        <w:t xml:space="preserve"> task. The instantiation of the model for the prediction task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FB6D00">
        <w:t xml:space="preserve">, and the instantiation of the </w:t>
      </w:r>
      <w:r w:rsidR="005C4459">
        <w:t>speed estimation</w:t>
      </w:r>
      <w:r w:rsidR="00FB6D00">
        <w:t xml:space="preserve"> model can be found </w:t>
      </w:r>
      <w:r w:rsidR="000D3128" w:rsidRPr="00162606">
        <w:t>here (on GitHub</w:t>
      </w:r>
      <w:r w:rsidR="000D3128">
        <w:t xml:space="preserve">: </w:t>
      </w:r>
      <w:r w:rsidR="000D3128" w:rsidRPr="000D3128">
        <w:t>https://github.com/b-jorges/Predicting-while-Moving/blob/main/Analysis%20Speed%20Estimation.R</w:t>
      </w:r>
      <w:r w:rsidR="000D3128" w:rsidRPr="00162606">
        <w:t>)</w:t>
      </w:r>
      <w:r w:rsidR="00FB6D00">
        <w:t>.</w:t>
      </w:r>
      <w:r w:rsidR="00DF2609">
        <w:t xml:space="preserve"> The implementation of the model that relates performance in both tasks can be found </w:t>
      </w:r>
      <w:r w:rsidR="000D3128" w:rsidRPr="00162606">
        <w:t>here (on GitHub</w:t>
      </w:r>
      <w:r w:rsidR="000D3128">
        <w:t xml:space="preserve">: </w:t>
      </w:r>
      <w:r w:rsidR="000D3128" w:rsidRPr="000D3128">
        <w:t>https://github.com/b-jorges/Predicting-while-Moving/blob/main/Predictions%20Correlations.R</w:t>
      </w:r>
      <w:r w:rsidR="000D3128" w:rsidRPr="00162606">
        <w:t>)</w:t>
      </w:r>
      <w:r w:rsidR="00DF2609">
        <w:t xml:space="preserve">. </w:t>
      </w:r>
      <w:r w:rsidR="00024595">
        <w:t xml:space="preserve">While a </w:t>
      </w:r>
      <w:r w:rsidR="003A3205">
        <w:t xml:space="preserve">detailed discussion of these models </w:t>
      </w:r>
      <w:r w:rsidR="00024595">
        <w:t>can be found in Appendix A</w:t>
      </w:r>
      <w:r w:rsidR="003A3205">
        <w:t>,</w:t>
      </w:r>
      <w:r w:rsidR="00FB6D00">
        <w:t xml:space="preserve"> the </w:t>
      </w:r>
      <w:r w:rsidR="003A3205">
        <w:t xml:space="preserve">most important </w:t>
      </w:r>
      <w:r w:rsidR="00FB6D00">
        <w:t>assumptions</w:t>
      </w:r>
      <w:r w:rsidR="003A3205">
        <w:t xml:space="preserve"> are the following</w:t>
      </w:r>
      <w:r w:rsidR="00827737">
        <w:t>. The first assumption</w:t>
      </w:r>
      <w:r w:rsidR="00C76DB5">
        <w:t>s</w:t>
      </w:r>
      <w:r w:rsidR="00827737">
        <w:t xml:space="preserve"> </w:t>
      </w:r>
      <w:r w:rsidR="00C76DB5">
        <w:t>reflect</w:t>
      </w:r>
      <w:r w:rsidR="00827737">
        <w:t xml:space="preserve"> our hypotheses:</w:t>
      </w:r>
    </w:p>
    <w:p w14:paraId="03276D59" w14:textId="6287D4CD" w:rsidR="00FB6D00" w:rsidRPr="00FB6D00" w:rsidRDefault="00FB6D00" w:rsidP="008F0030">
      <w:pPr>
        <w:numPr>
          <w:ilvl w:val="0"/>
          <w:numId w:val="1"/>
        </w:numPr>
        <w:jc w:val="both"/>
      </w:pPr>
      <w:r w:rsidRPr="00FB6D00">
        <w:t xml:space="preserve">The </w:t>
      </w:r>
      <w:r w:rsidR="001D4CBA">
        <w:t>speed of the ball is overestimated by 20% of the presented self-motion speed when observer and ball move in opposite directions</w:t>
      </w:r>
      <w:r w:rsidR="00180D58">
        <w:t xml:space="preserve"> </w:t>
      </w:r>
      <w:r w:rsidR="00180D58">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180D58">
        <w:fldChar w:fldCharType="separate"/>
      </w:r>
      <w:r w:rsidR="00AC6668" w:rsidRPr="00AC6668">
        <w:rPr>
          <w:noProof/>
        </w:rPr>
        <w:t>[37]</w:t>
      </w:r>
      <w:r w:rsidR="00180D58">
        <w:fldChar w:fldCharType="end"/>
      </w:r>
      <w:r w:rsidR="001D4CBA">
        <w:t xml:space="preserve">, </w:t>
      </w:r>
      <w:r w:rsidRPr="00FB6D00">
        <w:t>with a between-participant standard deviation of 30%.</w:t>
      </w:r>
      <w:r w:rsidR="002D4A3F">
        <w:t xml:space="preserve"> In the prediction task, this overestimation of speed should lead to an underestimation</w:t>
      </w:r>
      <w:r w:rsidR="00013754">
        <w:t xml:space="preserve"> of the time</w:t>
      </w:r>
      <w:r w:rsidR="002D4A3F">
        <w:t xml:space="preserve"> it takes for the ball to travel the occluded distance.</w:t>
      </w:r>
      <w:r w:rsidRPr="00FB6D00">
        <w:t xml:space="preserve"> No biases </w:t>
      </w:r>
      <w:r w:rsidR="00A61CE8">
        <w:t>are</w:t>
      </w:r>
      <w:r w:rsidR="00A61CE8" w:rsidRPr="00FB6D00">
        <w:t xml:space="preserve"> </w:t>
      </w:r>
      <w:r w:rsidRPr="00FB6D00">
        <w:t xml:space="preserve">assumed for the Same Directions and </w:t>
      </w:r>
      <w:r w:rsidR="00507E0A">
        <w:t xml:space="preserve">Observer </w:t>
      </w:r>
      <w:r w:rsidRPr="00FB6D00">
        <w:t xml:space="preserve">Static </w:t>
      </w:r>
      <w:r w:rsidR="00507E0A">
        <w:t>motion profiles</w:t>
      </w:r>
      <w:r w:rsidRPr="00FB6D00">
        <w:t>.</w:t>
      </w:r>
      <w:r w:rsidR="00C66ED6">
        <w:t xml:space="preserve"> This assumption reflects </w:t>
      </w:r>
      <w:r w:rsidR="00416026">
        <w:t>H</w:t>
      </w:r>
      <w:r w:rsidR="00C66ED6">
        <w:t>ypothesis 2a.</w:t>
      </w:r>
    </w:p>
    <w:p w14:paraId="1A9AA103" w14:textId="43739C21" w:rsidR="00893642" w:rsidRDefault="00180D58" w:rsidP="00893642">
      <w:pPr>
        <w:numPr>
          <w:ilvl w:val="0"/>
          <w:numId w:val="1"/>
        </w:numPr>
        <w:jc w:val="both"/>
      </w:pPr>
      <w:r>
        <w:t xml:space="preserve">While we previously did not find evidence for an impact of visual self-motion on precision </w:t>
      </w:r>
      <w:r>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fldChar w:fldCharType="separate"/>
      </w:r>
      <w:r w:rsidR="00AC6668" w:rsidRPr="00AC6668">
        <w:rPr>
          <w:noProof/>
        </w:rPr>
        <w:t>[37]</w:t>
      </w:r>
      <w:r>
        <w:fldChar w:fldCharType="end"/>
      </w:r>
      <w:r>
        <w:t xml:space="preserve">, we believe that the higher self-motion speeds in this study might enable us to uncover small effects that were not apparent at lower self-motion speeds. </w:t>
      </w:r>
      <w:r w:rsidR="00FB6D00" w:rsidRPr="00FB6D00">
        <w:t xml:space="preserve">The variability in </w:t>
      </w:r>
      <w:r w:rsidR="001D4CBA">
        <w:t xml:space="preserve">perceived speed is </w:t>
      </w:r>
      <w:r w:rsidR="00FB6D00" w:rsidRPr="00FB6D00">
        <w:t xml:space="preserve">20% higher </w:t>
      </w:r>
      <w:r w:rsidR="00A61CE8">
        <w:t>for</w:t>
      </w:r>
      <w:r w:rsidR="00FB6D00" w:rsidRPr="00FB6D00">
        <w:t xml:space="preserve"> the Opposite Directions </w:t>
      </w:r>
      <w:r w:rsidR="00507E0A">
        <w:t>motion profile</w:t>
      </w:r>
      <w:r w:rsidR="00FB6D00" w:rsidRPr="00FB6D00">
        <w:t xml:space="preserve">, with a between-participant standard deviation of 30%. No differences in variability </w:t>
      </w:r>
      <w:r w:rsidR="00A61CE8">
        <w:t>are</w:t>
      </w:r>
      <w:r w:rsidR="00A61CE8" w:rsidRPr="00FB6D00">
        <w:t xml:space="preserve"> </w:t>
      </w:r>
      <w:r w:rsidR="00FB6D00" w:rsidRPr="00FB6D00">
        <w:t xml:space="preserve">assumed for the Opposite Directions and Static </w:t>
      </w:r>
      <w:r w:rsidR="00507E0A" w:rsidRPr="00507E0A">
        <w:t>motion profile</w:t>
      </w:r>
      <w:r w:rsidR="00FB6D00" w:rsidRPr="00FB6D00">
        <w:t>.</w:t>
      </w:r>
      <w:r w:rsidR="00C66ED6">
        <w:t xml:space="preserve"> </w:t>
      </w:r>
      <w:r w:rsidR="00C66ED6" w:rsidRPr="00C66ED6">
        <w:t xml:space="preserve">This assumption reflects </w:t>
      </w:r>
      <w:r w:rsidR="00416026">
        <w:t>H</w:t>
      </w:r>
      <w:r w:rsidR="00C66ED6" w:rsidRPr="00C66ED6">
        <w:t>ypothesis 2</w:t>
      </w:r>
      <w:r w:rsidR="00C66ED6">
        <w:t>b</w:t>
      </w:r>
      <w:r w:rsidR="00C66ED6" w:rsidRPr="00C66ED6">
        <w:t>.</w:t>
      </w:r>
    </w:p>
    <w:p w14:paraId="391FB3FA" w14:textId="77777777" w:rsidR="00FB5551" w:rsidRDefault="00FB5551" w:rsidP="00893642">
      <w:pPr>
        <w:numPr>
          <w:ilvl w:val="0"/>
          <w:numId w:val="1"/>
        </w:numPr>
        <w:jc w:val="both"/>
      </w:pPr>
      <w:r>
        <w:t>The same effects of self-motion on accuracy and precision are also at play in the prediction task</w:t>
      </w:r>
      <w:r w:rsidR="00E2490A">
        <w:t>. This assumption reflects Hypotheses 1a and 1b.</w:t>
      </w:r>
    </w:p>
    <w:p w14:paraId="434C1513" w14:textId="41B69B6F" w:rsidR="00FB6D00" w:rsidRPr="00FB6D00" w:rsidRDefault="002D4A3F" w:rsidP="002D4A3F">
      <w:pPr>
        <w:numPr>
          <w:ilvl w:val="0"/>
          <w:numId w:val="1"/>
        </w:numPr>
        <w:jc w:val="both"/>
      </w:pPr>
      <w:r w:rsidRPr="002D4A3F">
        <w:t xml:space="preserve">Participants display the same biases in perceived object speed in response to self-motion in the opposite direction of the ball in both the speed estimation and the </w:t>
      </w:r>
      <w:r w:rsidR="003B1E8D">
        <w:t>prediction</w:t>
      </w:r>
      <w:r w:rsidRPr="002D4A3F">
        <w:t xml:space="preserve"> task.</w:t>
      </w:r>
      <w:r w:rsidR="00893642">
        <w:t xml:space="preserve"> Similarly, variability is impacted equally in both tasks.</w:t>
      </w:r>
      <w:r w:rsidR="00825AAA">
        <w:t xml:space="preserve"> </w:t>
      </w:r>
      <w:r w:rsidR="00577AF1">
        <w:t xml:space="preserve">This assumption </w:t>
      </w:r>
      <w:r w:rsidR="00846052">
        <w:t>reflects</w:t>
      </w:r>
      <w:r w:rsidR="00577AF1">
        <w:t xml:space="preserve"> Hypothes</w:t>
      </w:r>
      <w:r w:rsidR="00846052">
        <w:t>e</w:t>
      </w:r>
      <w:r w:rsidR="00577AF1">
        <w:t>s 3</w:t>
      </w:r>
      <w:r w:rsidR="00846052">
        <w:t>a and 3b</w:t>
      </w:r>
      <w:r w:rsidR="00577AF1">
        <w:t>.</w:t>
      </w:r>
    </w:p>
    <w:p w14:paraId="58D14E45" w14:textId="77777777" w:rsidR="00827737" w:rsidRDefault="00827737" w:rsidP="00162606">
      <w:pPr>
        <w:jc w:val="both"/>
      </w:pPr>
      <w:r>
        <w:t>We further need to make several assumptions about how the participants process the stimulus independently of the presence of visual self-motion:</w:t>
      </w:r>
    </w:p>
    <w:p w14:paraId="70B49B22" w14:textId="11A376B0" w:rsidR="00827737" w:rsidRDefault="00827737" w:rsidP="00827737">
      <w:pPr>
        <w:numPr>
          <w:ilvl w:val="0"/>
          <w:numId w:val="1"/>
        </w:numPr>
        <w:jc w:val="both"/>
      </w:pPr>
      <w:r w:rsidRPr="00827737">
        <w:lastRenderedPageBreak/>
        <w:t>We neglect how exactly participants recover physical speed from angular speed and the perceived depth</w:t>
      </w:r>
      <w:r>
        <w:t xml:space="preserve"> but to acknowledge the added complexity, we </w:t>
      </w:r>
      <w:r w:rsidR="002D4A3F">
        <w:t xml:space="preserve">assume a </w:t>
      </w:r>
      <w:r w:rsidR="00FB6D00" w:rsidRPr="00FB6D00">
        <w:t>Weber Fraction of 10% for the estimation of the ball speed</w:t>
      </w:r>
      <w:r w:rsidRPr="00827737">
        <w:t xml:space="preserve">, which is slightly  </w:t>
      </w:r>
      <w:r>
        <w:t>higher than is generally reported for less complex speed discrimination tasks</w:t>
      </w:r>
      <w:r w:rsidR="00180D58">
        <w:t xml:space="preserve"> </w:t>
      </w:r>
      <w:r w:rsidR="00180D58">
        <w:fldChar w:fldCharType="begin" w:fldLock="1"/>
      </w:r>
      <w:r w:rsidR="006D399E">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40]","plainTextFormattedCitation":"[40]","previouslyFormattedCitation":"[40]"},"properties":{"noteIndex":0},"schema":"https://github.com/citation-style-language/schema/raw/master/csl-citation.json"}</w:instrText>
      </w:r>
      <w:r w:rsidR="00180D58">
        <w:fldChar w:fldCharType="separate"/>
      </w:r>
      <w:r w:rsidR="00AC6668" w:rsidRPr="00AC6668">
        <w:rPr>
          <w:noProof/>
        </w:rPr>
        <w:t>[40]</w:t>
      </w:r>
      <w:r w:rsidR="00180D58">
        <w:fldChar w:fldCharType="end"/>
      </w:r>
      <w:r w:rsidR="00FB6D00" w:rsidRPr="00FB6D00">
        <w:t>, with a between-participant standard deviation of 1.5%</w:t>
      </w:r>
      <w:r>
        <w:t>.</w:t>
      </w:r>
    </w:p>
    <w:p w14:paraId="18876F83" w14:textId="71AF86B3" w:rsidR="001D4CBA" w:rsidRPr="001D4CBA" w:rsidRDefault="001D4CBA" w:rsidP="001D4CBA">
      <w:pPr>
        <w:numPr>
          <w:ilvl w:val="0"/>
          <w:numId w:val="1"/>
        </w:numPr>
        <w:jc w:val="both"/>
      </w:pPr>
      <w:r w:rsidRPr="001D4CBA">
        <w:rPr>
          <w:i/>
          <w:iCs/>
        </w:rPr>
        <w:t xml:space="preserve">Prediction </w:t>
      </w:r>
      <w:r>
        <w:rPr>
          <w:i/>
          <w:iCs/>
        </w:rPr>
        <w:t xml:space="preserve">task </w:t>
      </w:r>
      <w:r w:rsidRPr="001D4CBA">
        <w:rPr>
          <w:i/>
          <w:iCs/>
        </w:rPr>
        <w:t>only:</w:t>
      </w:r>
      <w:r w:rsidRPr="001D4CBA">
        <w:t xml:space="preserve"> </w:t>
      </w:r>
      <w:r w:rsidR="00B74098">
        <w:t>We assume that t</w:t>
      </w:r>
      <w:r w:rsidRPr="001D4CBA">
        <w:t>he computations executed by the visual system are approximated accurately with the physical equation for distance from speed and time (d = v*t), such that the extrapolated time (</w:t>
      </w:r>
      <m:oMath>
        <m:sSub>
          <m:sSubPr>
            <m:ctrlPr>
              <w:rPr>
                <w:rFonts w:ascii="Cambria Math" w:hAnsi="Cambria Math"/>
                <w:i/>
              </w:rPr>
            </m:ctrlPr>
          </m:sSubPr>
          <m:e>
            <m:r>
              <w:rPr>
                <w:rFonts w:ascii="Cambria Math" w:hAnsi="Cambria Math"/>
              </w:rPr>
              <m:t>t</m:t>
            </m:r>
          </m:e>
          <m:sub>
            <m:r>
              <w:rPr>
                <w:rFonts w:ascii="Cambria Math" w:hAnsi="Cambria Math"/>
              </w:rPr>
              <m:t>extrapolated</m:t>
            </m:r>
          </m:sub>
        </m:sSub>
      </m:oMath>
      <w:r w:rsidRPr="001D4CBA">
        <w:t>) can be estimated from the distance between the point of disappearance and the target (</w:t>
      </w:r>
      <m:oMath>
        <m:sSub>
          <m:sSubPr>
            <m:ctrlPr>
              <w:rPr>
                <w:rFonts w:ascii="Cambria Math" w:hAnsi="Cambria Math"/>
                <w:i/>
              </w:rPr>
            </m:ctrlPr>
          </m:sSubPr>
          <m:e>
            <m:r>
              <w:rPr>
                <w:rFonts w:ascii="Cambria Math" w:hAnsi="Cambria Math"/>
              </w:rPr>
              <m:t>d</m:t>
            </m:r>
          </m:e>
          <m:sub>
            <m:r>
              <w:rPr>
                <w:rFonts w:ascii="Cambria Math" w:hAnsi="Cambria Math"/>
              </w:rPr>
              <m:t>perceived</m:t>
            </m:r>
          </m:sub>
        </m:sSub>
      </m:oMath>
      <w:r w:rsidRPr="001D4CBA">
        <w:t>) and the perceived speed of the ball (</w:t>
      </w:r>
      <m:oMath>
        <m:sSub>
          <m:sSubPr>
            <m:ctrlPr>
              <w:rPr>
                <w:rFonts w:ascii="Cambria Math" w:hAnsi="Cambria Math"/>
                <w:i/>
              </w:rPr>
            </m:ctrlPr>
          </m:sSubPr>
          <m:e>
            <m:r>
              <w:rPr>
                <w:rFonts w:ascii="Cambria Math" w:hAnsi="Cambria Math"/>
              </w:rPr>
              <m:t>v</m:t>
            </m:r>
          </m:e>
          <m:sub>
            <m:r>
              <w:rPr>
                <w:rFonts w:ascii="Cambria Math" w:hAnsi="Cambria Math"/>
              </w:rPr>
              <m:t>perceived</m:t>
            </m:r>
          </m:sub>
        </m:sSub>
      </m:oMath>
      <w:r w:rsidRPr="001D4CBA">
        <w:t>)</w:t>
      </w:r>
      <w:r w:rsidR="00180D5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1D4CBA" w:rsidRPr="001D4CBA" w14:paraId="3D19CA86" w14:textId="77777777" w:rsidTr="001D4CBA">
        <w:tc>
          <w:tcPr>
            <w:tcW w:w="8179" w:type="dxa"/>
          </w:tcPr>
          <w:p w14:paraId="1ECDB4E1" w14:textId="77777777" w:rsidR="001D4CBA" w:rsidRPr="001D4CBA" w:rsidRDefault="00000000" w:rsidP="00162606">
            <w:pPr>
              <w:spacing w:after="160" w:line="259" w:lineRule="auto"/>
              <w:ind w:left="720"/>
              <w:jc w:val="center"/>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54A0EFBB" w14:textId="77777777" w:rsidR="001D4CBA" w:rsidRPr="001D4CBA" w:rsidRDefault="001D4CBA" w:rsidP="00162606">
            <w:pPr>
              <w:spacing w:after="160" w:line="259" w:lineRule="auto"/>
              <w:ind w:left="720"/>
            </w:pPr>
            <w:r w:rsidRPr="001D4CBA">
              <w:t>(3)</w:t>
            </w:r>
          </w:p>
        </w:tc>
      </w:tr>
    </w:tbl>
    <w:p w14:paraId="217B5E9B" w14:textId="6F33DFFB" w:rsidR="00FB6D00" w:rsidRPr="00FB6D00" w:rsidRDefault="001D4CBA" w:rsidP="008F0030">
      <w:pPr>
        <w:numPr>
          <w:ilvl w:val="0"/>
          <w:numId w:val="1"/>
        </w:numPr>
        <w:jc w:val="both"/>
      </w:pPr>
      <w:r w:rsidRPr="001D4CBA">
        <w:rPr>
          <w:i/>
          <w:iCs/>
        </w:rPr>
        <w:t>Prediction task only:</w:t>
      </w:r>
      <w:r>
        <w:rPr>
          <w:i/>
          <w:iCs/>
        </w:rPr>
        <w:t xml:space="preserve"> </w:t>
      </w:r>
      <w:r w:rsidR="00FB6D00" w:rsidRPr="00FB6D00">
        <w:t>The distance between the point of disappearance of the ball and the target rectangle</w:t>
      </w:r>
      <w:r w:rsidR="002D4A3F">
        <w:t xml:space="preserve"> (that is, the occluded distance)</w:t>
      </w:r>
      <w:r w:rsidR="00FB6D00" w:rsidRPr="00FB6D00">
        <w:t xml:space="preserve"> </w:t>
      </w:r>
      <w:r w:rsidR="00A61CE8">
        <w:t>i</w:t>
      </w:r>
      <w:r w:rsidR="00FB6D00" w:rsidRPr="00FB6D00">
        <w:t>s estimated with a Weber Fraction of 5%</w:t>
      </w:r>
      <w:r w:rsidR="002E3CAE">
        <w:t>, as reported in the literature</w:t>
      </w:r>
      <w:r w:rsidR="00180D58">
        <w:t xml:space="preserve"> </w:t>
      </w:r>
      <w:r w:rsidR="00180D58">
        <w:fldChar w:fldCharType="begin" w:fldLock="1"/>
      </w:r>
      <w:r w:rsidR="006D399E">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1]","plainTextFormattedCitation":"[41]","previouslyFormattedCitation":"[41]"},"properties":{"noteIndex":0},"schema":"https://github.com/citation-style-language/schema/raw/master/csl-citation.json"}</w:instrText>
      </w:r>
      <w:r w:rsidR="00180D58">
        <w:fldChar w:fldCharType="separate"/>
      </w:r>
      <w:r w:rsidR="00AC6668" w:rsidRPr="00AC6668">
        <w:rPr>
          <w:noProof/>
        </w:rPr>
        <w:t>[41]</w:t>
      </w:r>
      <w:r w:rsidR="00180D58">
        <w:fldChar w:fldCharType="end"/>
      </w:r>
      <w:r w:rsidR="00FB6D00" w:rsidRPr="00FB6D00">
        <w:t>.</w:t>
      </w:r>
      <w:r w:rsidR="00EC7372">
        <w:t xml:space="preserve"> We further assume that this distance is estimated accurately or, if biases in depth perception impact accuracy, that these biases also impact the perceived speed of the ball in such a way that these biases cancel out.</w:t>
      </w:r>
      <w:r w:rsidR="00456411">
        <w:t xml:space="preserve"> Out of these two scenarios, we believe the latter is more likely, as </w:t>
      </w:r>
      <w:r w:rsidR="002E3CAE">
        <w:t>it is quite established</w:t>
      </w:r>
      <w:r w:rsidR="00456411">
        <w:t xml:space="preserve"> </w:t>
      </w:r>
      <w:r w:rsidR="002E3CAE">
        <w:t xml:space="preserve">in the literature that depth is </w:t>
      </w:r>
      <w:r w:rsidR="00456411">
        <w:t>underestimated in VR</w:t>
      </w:r>
      <w:r w:rsidR="006A4695">
        <w:t xml:space="preserve"> </w:t>
      </w:r>
      <w:r w:rsidR="006A4695">
        <w:fldChar w:fldCharType="begin" w:fldLock="1"/>
      </w:r>
      <w:r w:rsidR="006D399E">
        <w:instrText>ADDIN CSL_CITATION {"citationItems":[{"id":"ITEM-1","itemData":{"DOI":"10.1109/EIT.2019.8834182","ISBN":"9781728109275","ISSN":"21540373","abstract":"The purpose of Virtual Reality (VR) is to provide a consistent simulation of the realistic world and make interaction between different worlds and objects possible. Perceiving depth and distance correctly in VR is essential, but, many previous work showed an underestimation of distance in Virtual Reality with Head Mounted Displays (HMDs). The present work gives a literature review of the design challenges of such systems, distance perception issue in VR, and study perceptual research in virtual environments. We will give a review of the history of the work and efforts done in visual perception to measure the perceived distance. A particular focus will be on distance estimates methods and techniques in VR and AR developed throughout these work. Depth perception is one of the important elements in virtual reality. The perceived depth is influenced by Head Mounted Displays (HMD) that inevitability decrease the virtual content's depth perception.","author":[{"dropping-particle":"El","family":"Jamiy","given":"Fatima","non-dropping-particle":"","parse-names":false,"suffix":""},{"dropping-particle":"","family":"Marsh","given":"Ronald","non-dropping-particle":"","parse-names":false,"suffix":""}],"container-title":"IEEE International Conference on Electro Information Technology","id":"ITEM-1","issued":{"date-parts":[["2019"]]},"page":"063-068","publisher":"IEEE","title":"Distance estimation in virtual reality and augmented reality: A survey","type":"article-journal","volume":"2019-May"},"uris":["http://www.mendeley.com/documents/?uuid=71076e33-7b98-4df4-b823-e53f3c17f24f"]}],"mendeley":{"formattedCitation":"[42]","plainTextFormattedCitation":"[42]","previouslyFormattedCitation":"[42]"},"properties":{"noteIndex":0},"schema":"https://github.com/citation-style-language/schema/raw/master/csl-citation.json"}</w:instrText>
      </w:r>
      <w:r w:rsidR="006A4695">
        <w:fldChar w:fldCharType="separate"/>
      </w:r>
      <w:r w:rsidR="00AC6668" w:rsidRPr="00AC6668">
        <w:rPr>
          <w:noProof/>
        </w:rPr>
        <w:t>[42]</w:t>
      </w:r>
      <w:r w:rsidR="006A4695">
        <w:fldChar w:fldCharType="end"/>
      </w:r>
      <w:r w:rsidR="00456411">
        <w:t>, and an underestimation of depth would lead to an underestimation of the physical distance between</w:t>
      </w:r>
      <w:r w:rsidR="002E3CAE">
        <w:t xml:space="preserve"> the</w:t>
      </w:r>
      <w:r w:rsidR="00456411">
        <w:t xml:space="preserve"> </w:t>
      </w:r>
      <w:r w:rsidR="006A4695">
        <w:t xml:space="preserve">point of disappearance and </w:t>
      </w:r>
      <w:r w:rsidR="002E3CAE">
        <w:t xml:space="preserve">the </w:t>
      </w:r>
      <w:r w:rsidR="006A4695">
        <w:t>target rectangle. However, this bias in depth perception should also lead the observer to underestimate the physical speed of the ball in the same way</w:t>
      </w:r>
      <w:r w:rsidR="002E3CAE">
        <w:t>, causing</w:t>
      </w:r>
      <w:r w:rsidR="006A4695">
        <w:t xml:space="preserve"> both biases to cancel each</w:t>
      </w:r>
      <w:r w:rsidR="002E3CAE">
        <w:t xml:space="preserve"> </w:t>
      </w:r>
      <w:r w:rsidR="006A4695">
        <w:t>other out.</w:t>
      </w:r>
      <w:r w:rsidR="00EC7372">
        <w:t xml:space="preserve"> </w:t>
      </w:r>
      <w:r w:rsidR="00577AF1">
        <w:t>B</w:t>
      </w:r>
      <w:r w:rsidR="00FB6D00" w:rsidRPr="00FB6D00">
        <w:t xml:space="preserve">etween-participant variability </w:t>
      </w:r>
      <w:r w:rsidR="00A61CE8">
        <w:t>i</w:t>
      </w:r>
      <w:r w:rsidR="00FB6D00" w:rsidRPr="00FB6D00">
        <w:t xml:space="preserve">s </w:t>
      </w:r>
      <w:r w:rsidR="00577AF1">
        <w:t>neglected here</w:t>
      </w:r>
      <w:r w:rsidR="00FB6D00" w:rsidRPr="00FB6D00">
        <w:t>.</w:t>
      </w:r>
    </w:p>
    <w:p w14:paraId="14E937AE" w14:textId="77777777" w:rsidR="00DF2609" w:rsidRPr="00FB6D00" w:rsidRDefault="00DF2609" w:rsidP="00DF2609"/>
    <w:p w14:paraId="5209B9BE" w14:textId="7F45703F" w:rsidR="00CF0F07" w:rsidRDefault="003B1E8D" w:rsidP="003D757B">
      <w:pPr>
        <w:jc w:val="both"/>
      </w:pPr>
      <w:r>
        <w:rPr>
          <w:b/>
          <w:bCs/>
        </w:rPr>
        <w:t>Prediction</w:t>
      </w:r>
      <w:r w:rsidR="003D757B">
        <w:t xml:space="preserve"> –</w:t>
      </w:r>
      <w:r w:rsidR="00436AC1">
        <w:t xml:space="preserve"> For the </w:t>
      </w:r>
      <w:r>
        <w:t>prediction</w:t>
      </w:r>
      <w:r w:rsidR="00436AC1">
        <w:t xml:space="preserve"> task, under the</w:t>
      </w:r>
      <w:r w:rsidR="007956A3">
        <w:t xml:space="preserve"> above </w:t>
      </w:r>
      <w:r w:rsidR="00436AC1">
        <w:t xml:space="preserve">assumptions, </w:t>
      </w:r>
      <w:r w:rsidR="002974B0">
        <w:t xml:space="preserve">participants </w:t>
      </w:r>
      <w:del w:id="284" w:author="Bjoern Jan Joerges" w:date="2023-09-28T01:06:00Z">
        <w:r w:rsidR="007956A3" w:rsidDel="00F86057">
          <w:delText xml:space="preserve">are </w:delText>
        </w:r>
      </w:del>
      <w:ins w:id="285" w:author="Bjoern Jan Joerges" w:date="2023-09-28T01:06:00Z">
        <w:r w:rsidR="00F86057">
          <w:t xml:space="preserve">were </w:t>
        </w:r>
      </w:ins>
      <w:r w:rsidR="007956A3">
        <w:t xml:space="preserve">expected to </w:t>
      </w:r>
      <w:r w:rsidR="002974B0">
        <w:t>respond between 0.</w:t>
      </w:r>
      <w:r w:rsidR="00142A9F">
        <w:t>12</w:t>
      </w:r>
      <w:r w:rsidR="002974B0">
        <w:t xml:space="preserve"> and 0.</w:t>
      </w:r>
      <w:r w:rsidR="00142A9F">
        <w:t>2</w:t>
      </w:r>
      <w:r w:rsidR="002974B0">
        <w:t>s earlier</w:t>
      </w:r>
      <w:r w:rsidR="007956A3">
        <w:t xml:space="preserve"> during</w:t>
      </w:r>
      <w:r w:rsidR="002974B0">
        <w:t xml:space="preserve"> the Opposite Direction </w:t>
      </w:r>
      <w:r w:rsidR="00507E0A" w:rsidRPr="00507E0A">
        <w:t xml:space="preserve">motion profile </w:t>
      </w:r>
      <w:r w:rsidR="007956A3">
        <w:t>than during</w:t>
      </w:r>
      <w:r w:rsidR="002974B0">
        <w:t xml:space="preserve"> the Static </w:t>
      </w:r>
      <w:r w:rsidR="00507E0A" w:rsidRPr="00507E0A">
        <w:t xml:space="preserve">motion profile </w:t>
      </w:r>
      <w:r w:rsidR="00CF0F07">
        <w:t>(</w:t>
      </w:r>
      <w:r w:rsidR="00CF0F07">
        <w:fldChar w:fldCharType="begin"/>
      </w:r>
      <w:r w:rsidR="00CF0F07">
        <w:instrText xml:space="preserve"> REF _Ref85143040 \h </w:instrText>
      </w:r>
      <w:r w:rsidR="00CF0F07">
        <w:fldChar w:fldCharType="separate"/>
      </w:r>
      <w:r w:rsidR="00666FD5">
        <w:t xml:space="preserve">Figure </w:t>
      </w:r>
      <w:r w:rsidR="00666FD5">
        <w:rPr>
          <w:noProof/>
        </w:rPr>
        <w:t>3</w:t>
      </w:r>
      <w:r w:rsidR="00CF0F07">
        <w:fldChar w:fldCharType="end"/>
      </w:r>
      <w:r w:rsidR="00CF0F07">
        <w:t>A)</w:t>
      </w:r>
      <w:r w:rsidR="002974B0">
        <w:t>.</w:t>
      </w:r>
      <w:r w:rsidR="00436AC1">
        <w:t xml:space="preserve"> Our model further predict</w:t>
      </w:r>
      <w:ins w:id="286" w:author="Bjoern Jan Joerges" w:date="2023-09-28T01:06:00Z">
        <w:r w:rsidR="00F86057">
          <w:t>ed</w:t>
        </w:r>
      </w:ins>
      <w:del w:id="287" w:author="Bjoern Jan Joerges" w:date="2023-09-28T01:06:00Z">
        <w:r w:rsidR="00436AC1" w:rsidDel="00F86057">
          <w:delText>s</w:delText>
        </w:r>
      </w:del>
      <w:r w:rsidR="00436AC1">
        <w:t xml:space="preserve"> that visual </w:t>
      </w:r>
      <w:r w:rsidR="00CF0F07">
        <w:t xml:space="preserve">self-motion during motion observation </w:t>
      </w:r>
      <w:del w:id="288" w:author="Bjoern Jan Joerges" w:date="2023-09-28T01:06:00Z">
        <w:r w:rsidR="007956A3" w:rsidDel="00F86057">
          <w:delText>will</w:delText>
        </w:r>
        <w:r w:rsidR="00CF0F07" w:rsidDel="00F86057">
          <w:delText xml:space="preserve"> </w:delText>
        </w:r>
      </w:del>
      <w:ins w:id="289" w:author="Bjoern Jan Joerges" w:date="2023-09-28T01:06:00Z">
        <w:r w:rsidR="00F86057">
          <w:t xml:space="preserve">would </w:t>
        </w:r>
      </w:ins>
      <w:r w:rsidR="00CF0F07">
        <w:t xml:space="preserve">lead to higher variability in responses. </w:t>
      </w:r>
      <w:r w:rsidR="003B4C12">
        <w:t xml:space="preserve">Measuring the relation between self-motion and variability is not straight-forward because self-motion should cause an underestimation of the occlusion duration. </w:t>
      </w:r>
      <w:r w:rsidR="00076FB6">
        <w:t xml:space="preserve">If most noise behaves according to Weber’s Law, noise should be proportional to the mean length of the extrapolated interval. </w:t>
      </w:r>
      <w:r w:rsidR="003B4C12">
        <w:t xml:space="preserve">A shorter predicted interval should </w:t>
      </w:r>
      <w:r w:rsidR="00076FB6">
        <w:t xml:space="preserve">thus </w:t>
      </w:r>
      <w:r w:rsidR="003B4C12" w:rsidRPr="003B4C12">
        <w:t xml:space="preserve">in turn </w:t>
      </w:r>
      <w:r w:rsidR="003B4C12">
        <w:t>be related to lower variability</w:t>
      </w:r>
      <w:r w:rsidR="00061E1E">
        <w:t xml:space="preserve"> (in absolute terms)</w:t>
      </w:r>
      <w:r w:rsidR="00076FB6">
        <w:t xml:space="preserve"> even if self-motion has no direct effect on precision.</w:t>
      </w:r>
      <w:r w:rsidR="003B4C12">
        <w:t xml:space="preserve"> </w:t>
      </w:r>
      <w:r w:rsidR="003B4C12">
        <w:fldChar w:fldCharType="begin"/>
      </w:r>
      <w:r w:rsidR="003B4C12">
        <w:instrText xml:space="preserve"> REF _Ref85143040 \h </w:instrText>
      </w:r>
      <w:r w:rsidR="003B4C12">
        <w:fldChar w:fldCharType="separate"/>
      </w:r>
      <w:r w:rsidR="00666FD5">
        <w:t xml:space="preserve">Figure </w:t>
      </w:r>
      <w:r w:rsidR="00666FD5">
        <w:rPr>
          <w:noProof/>
        </w:rPr>
        <w:t>3</w:t>
      </w:r>
      <w:r w:rsidR="003B4C12">
        <w:fldChar w:fldCharType="end"/>
      </w:r>
      <w:r w:rsidR="003B4C12">
        <w:t>B illustrates the expected relationship between biases in prediction, the motion profile</w:t>
      </w:r>
      <w:r w:rsidR="007956A3">
        <w:t>,</w:t>
      </w:r>
      <w:r w:rsidR="003B4C12">
        <w:t xml:space="preserve"> and variability in responses.</w:t>
      </w:r>
    </w:p>
    <w:p w14:paraId="5A279C51" w14:textId="6F77578E" w:rsidR="00CF194E" w:rsidRDefault="00F01003" w:rsidP="00CF194E">
      <w:pPr>
        <w:keepNext/>
        <w:jc w:val="both"/>
      </w:pPr>
      <w:commentRangeStart w:id="290"/>
      <w:r>
        <w:rPr>
          <w:noProof/>
        </w:rPr>
        <w:lastRenderedPageBreak/>
        <w:drawing>
          <wp:inline distT="0" distB="0" distL="0" distR="0" wp14:anchorId="52DA4002" wp14:editId="6EE4A43C">
            <wp:extent cx="5934074" cy="2967037"/>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commentRangeEnd w:id="290"/>
      <w:r w:rsidR="00F86057">
        <w:rPr>
          <w:rStyle w:val="CommentReference"/>
        </w:rPr>
        <w:commentReference w:id="290"/>
      </w:r>
    </w:p>
    <w:p w14:paraId="3CA4B7A7" w14:textId="2A4B3627" w:rsidR="00F01003" w:rsidRDefault="00CF194E" w:rsidP="00CF194E">
      <w:pPr>
        <w:pStyle w:val="Caption"/>
        <w:jc w:val="both"/>
      </w:pPr>
      <w:bookmarkStart w:id="291" w:name="_Ref85143040"/>
      <w:r>
        <w:t xml:space="preserve">Figure </w:t>
      </w:r>
      <w:fldSimple w:instr=" SEQ Figure \* ARABIC ">
        <w:r w:rsidR="00DD60AD">
          <w:rPr>
            <w:noProof/>
          </w:rPr>
          <w:t>3</w:t>
        </w:r>
      </w:fldSimple>
      <w:bookmarkEnd w:id="291"/>
      <w:r>
        <w:t xml:space="preserve">: A. Predicted data for the timing error in the prediction task, divided up by occlusion durations (x axis) and motion profile (color-coded; </w:t>
      </w:r>
      <w:r w:rsidR="005F2E35">
        <w:t>left-mos</w:t>
      </w:r>
      <w:r>
        <w:t>t: “Observer Static”</w:t>
      </w:r>
      <w:r w:rsidR="005F2E35">
        <w:t>; in the middle:</w:t>
      </w:r>
      <w:r>
        <w:t xml:space="preserve"> “Opposite Directions”</w:t>
      </w:r>
      <w:r w:rsidR="005F2E35">
        <w:t>; right-most</w:t>
      </w:r>
      <w:r>
        <w:t xml:space="preserve"> “Same Directions”). B. Predicted data for variability in the prediction task. The y axis displays the standard deviation of the extrapolated duration per condition and participant, while the x axis corresponds to the mean of the extrapolated duration per condition and participant. The motion profile is coded with different colors and line</w:t>
      </w:r>
      <w:r w:rsidR="00F35C95">
        <w:t xml:space="preserve"> </w:t>
      </w:r>
      <w:r>
        <w:t>types (</w:t>
      </w:r>
      <w:r w:rsidR="005F2E35">
        <w:t xml:space="preserve">red and </w:t>
      </w:r>
      <w:r>
        <w:t xml:space="preserve">continuous for “Observer Static”, </w:t>
      </w:r>
      <w:r w:rsidR="005F2E35">
        <w:t xml:space="preserve">yellow and </w:t>
      </w:r>
      <w:r>
        <w:t xml:space="preserve">dashed </w:t>
      </w:r>
      <w:r w:rsidR="00142A9F">
        <w:t xml:space="preserve">for “Opposite Directions” and </w:t>
      </w:r>
      <w:r w:rsidR="005F2E35">
        <w:t xml:space="preserve">blue and </w:t>
      </w:r>
      <w:r w:rsidR="00142A9F">
        <w:t>dashed-and-dotted for “Same Direction”).</w:t>
      </w:r>
      <w:r w:rsidR="005921D5">
        <w:t xml:space="preserve"> The line</w:t>
      </w:r>
      <w:r w:rsidR="00F35C95">
        <w:t>s</w:t>
      </w:r>
      <w:r w:rsidR="005921D5">
        <w:t xml:space="preserve"> </w:t>
      </w:r>
      <w:r w:rsidR="00F35C95">
        <w:t>are</w:t>
      </w:r>
      <w:r w:rsidR="005921D5">
        <w:t xml:space="preserve"> regression line</w:t>
      </w:r>
      <w:r w:rsidR="00F35C95">
        <w:t>s</w:t>
      </w:r>
      <w:r w:rsidR="005921D5">
        <w:t xml:space="preserve"> for the</w:t>
      </w:r>
      <w:r w:rsidR="00840F18">
        <w:t>ir</w:t>
      </w:r>
      <w:r w:rsidR="005921D5">
        <w:t xml:space="preserve"> respective condition.</w:t>
      </w:r>
    </w:p>
    <w:p w14:paraId="16264E8C" w14:textId="5AF840FA" w:rsidR="003D757B" w:rsidRDefault="005C4459" w:rsidP="00F41AE3">
      <w:pPr>
        <w:jc w:val="both"/>
      </w:pPr>
      <w:r>
        <w:rPr>
          <w:b/>
          <w:bCs/>
        </w:rPr>
        <w:t>Speed estimation</w:t>
      </w:r>
      <w:r w:rsidR="000A59CF">
        <w:t xml:space="preserve"> – Here, we expect</w:t>
      </w:r>
      <w:ins w:id="292" w:author="Bjoern Jan Joerges" w:date="2023-09-28T01:07:00Z">
        <w:r w:rsidR="00F86057">
          <w:t>ed</w:t>
        </w:r>
      </w:ins>
      <w:r w:rsidR="000A59CF">
        <w:t xml:space="preserve"> to replicate </w:t>
      </w:r>
      <w:r w:rsidR="006F4A6F">
        <w:t xml:space="preserve">the </w:t>
      </w:r>
      <w:r w:rsidR="000A59CF">
        <w:t xml:space="preserve">findings </w:t>
      </w:r>
      <w:r w:rsidR="006F4A6F">
        <w:t xml:space="preserve">from our previous study </w:t>
      </w:r>
      <w:r w:rsidR="006F4A6F">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6F4A6F">
        <w:fldChar w:fldCharType="separate"/>
      </w:r>
      <w:r w:rsidR="00AC6668" w:rsidRPr="00AC6668">
        <w:rPr>
          <w:noProof/>
        </w:rPr>
        <w:t>[37]</w:t>
      </w:r>
      <w:r w:rsidR="006F4A6F">
        <w:fldChar w:fldCharType="end"/>
      </w:r>
      <w:r w:rsidR="00EA6F58">
        <w:t>:</w:t>
      </w:r>
      <w:r w:rsidR="000A59CF">
        <w:t xml:space="preserve"> </w:t>
      </w:r>
      <w:r w:rsidR="007956A3">
        <w:t>There</w:t>
      </w:r>
      <w:ins w:id="293" w:author="Bjoern Jan Joerges" w:date="2023-09-28T01:07:00Z">
        <w:r w:rsidR="00F86057">
          <w:t>,</w:t>
        </w:r>
      </w:ins>
      <w:r w:rsidR="007956A3">
        <w:t xml:space="preserve"> w</w:t>
      </w:r>
      <w:r w:rsidR="000A59CF">
        <w:t xml:space="preserve">e found that participants largely estimated speed </w:t>
      </w:r>
      <w:r w:rsidR="007305E4">
        <w:t>with</w:t>
      </w:r>
      <w:r w:rsidR="000A59CF">
        <w:t xml:space="preserve"> the same </w:t>
      </w:r>
      <w:r w:rsidR="007305E4">
        <w:t xml:space="preserve">degree of </w:t>
      </w:r>
      <w:r w:rsidR="000A59CF">
        <w:t xml:space="preserve">accuracy when they were static </w:t>
      </w:r>
      <w:r w:rsidR="007305E4">
        <w:t xml:space="preserve">as </w:t>
      </w:r>
      <w:r w:rsidR="000A59CF">
        <w:t>when they were moving in the same direction as the target</w:t>
      </w:r>
      <w:r w:rsidR="00552F17">
        <w:t>.</w:t>
      </w:r>
      <w:r w:rsidR="00EE6951">
        <w:t xml:space="preserve"> In line with these results,</w:t>
      </w:r>
      <w:r w:rsidR="00552F17">
        <w:t xml:space="preserve"> </w:t>
      </w:r>
      <w:r w:rsidR="00EE6951">
        <w:t>v</w:t>
      </w:r>
      <w:r w:rsidR="00552F17">
        <w:t xml:space="preserve">isually simulated self-motion in the opposite direction </w:t>
      </w:r>
      <w:r w:rsidR="007305E4">
        <w:t xml:space="preserve">to </w:t>
      </w:r>
      <w:r w:rsidR="00552F17">
        <w:t xml:space="preserve">the ball should lead to an overestimation of ball speed </w:t>
      </w:r>
      <w:r w:rsidR="00F961AF">
        <w:t>(Hypothesis 2a</w:t>
      </w:r>
      <w:r w:rsidR="00CF194E">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A</w:t>
      </w:r>
      <w:r w:rsidR="00F961AF">
        <w:t>)</w:t>
      </w:r>
      <w:r w:rsidR="000A59CF">
        <w:t>.</w:t>
      </w:r>
      <w:r w:rsidR="00350A80">
        <w:t xml:space="preserve"> Since we use</w:t>
      </w:r>
      <w:ins w:id="294" w:author="Bjoern Jan Joerges" w:date="2023-09-28T01:07:00Z">
        <w:r w:rsidR="00F86057">
          <w:t>d</w:t>
        </w:r>
      </w:ins>
      <w:r w:rsidR="00350A80">
        <w:t xml:space="preserve"> a higher self-motion speed than in our previous study, we also expect</w:t>
      </w:r>
      <w:ins w:id="295" w:author="Bjoern Jan Joerges" w:date="2023-09-28T01:07:00Z">
        <w:r w:rsidR="00F86057">
          <w:t>ed</w:t>
        </w:r>
      </w:ins>
      <w:r w:rsidR="00350A80">
        <w:t xml:space="preserve"> </w:t>
      </w:r>
      <w:r w:rsidR="00F41AE3">
        <w:t xml:space="preserve">that </w:t>
      </w:r>
      <w:r w:rsidR="00350A80">
        <w:t xml:space="preserve">precision </w:t>
      </w:r>
      <w:del w:id="296" w:author="Bjoern Jan Joerges" w:date="2023-09-28T01:07:00Z">
        <w:r w:rsidR="00F41AE3" w:rsidDel="00F86057">
          <w:delText xml:space="preserve">will </w:delText>
        </w:r>
      </w:del>
      <w:ins w:id="297" w:author="Bjoern Jan Joerges" w:date="2023-09-28T01:07:00Z">
        <w:r w:rsidR="00F86057">
          <w:t xml:space="preserve">would </w:t>
        </w:r>
      </w:ins>
      <w:r w:rsidR="00F41AE3">
        <w:t>be lower</w:t>
      </w:r>
      <w:r w:rsidR="00350A80">
        <w:t xml:space="preserve"> </w:t>
      </w:r>
      <w:r w:rsidR="00F41AE3">
        <w:t xml:space="preserve">for </w:t>
      </w:r>
      <w:r w:rsidR="00350A80">
        <w:t xml:space="preserve">visual self-motion in the opposite direction </w:t>
      </w:r>
      <w:r w:rsidR="007305E4">
        <w:t xml:space="preserve">to </w:t>
      </w:r>
      <w:r w:rsidR="00350A80">
        <w:t>the ball</w:t>
      </w:r>
      <w:r w:rsidR="00F961AF">
        <w:t xml:space="preserve"> (Hypothesis 2b</w:t>
      </w:r>
      <w:r w:rsidR="00152D44">
        <w:t xml:space="preserve">, see </w:t>
      </w:r>
      <w:r w:rsidR="00152D44">
        <w:fldChar w:fldCharType="begin"/>
      </w:r>
      <w:r w:rsidR="00152D44">
        <w:instrText xml:space="preserve"> REF _Ref85144353 \h </w:instrText>
      </w:r>
      <w:r w:rsidR="00F41AE3">
        <w:instrText xml:space="preserve"> \* MERGEFORMAT </w:instrText>
      </w:r>
      <w:r w:rsidR="00152D44">
        <w:fldChar w:fldCharType="separate"/>
      </w:r>
      <w:r w:rsidR="00666FD5">
        <w:t xml:space="preserve">Figure </w:t>
      </w:r>
      <w:r w:rsidR="00666FD5">
        <w:rPr>
          <w:noProof/>
        </w:rPr>
        <w:t>4</w:t>
      </w:r>
      <w:r w:rsidR="00152D44">
        <w:fldChar w:fldCharType="end"/>
      </w:r>
      <w:r w:rsidR="00152D44">
        <w:t>B</w:t>
      </w:r>
      <w:r w:rsidR="00F961AF">
        <w:t>)</w:t>
      </w:r>
      <w:r w:rsidR="00350A80">
        <w:t>.</w:t>
      </w:r>
    </w:p>
    <w:p w14:paraId="56A01245" w14:textId="77777777" w:rsidR="00C45173" w:rsidRDefault="00CE0D67" w:rsidP="00C45173">
      <w:pPr>
        <w:keepNext/>
      </w:pPr>
      <w:r>
        <w:rPr>
          <w:noProof/>
        </w:rPr>
        <w:lastRenderedPageBreak/>
        <w:drawing>
          <wp:inline distT="0" distB="0" distL="0" distR="0" wp14:anchorId="508001FA" wp14:editId="59D8BA2C">
            <wp:extent cx="5934074" cy="2967037"/>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5E9D0DC" w14:textId="193CD10B" w:rsidR="00F01003" w:rsidRDefault="00C45173" w:rsidP="00C45173">
      <w:pPr>
        <w:pStyle w:val="Caption"/>
      </w:pPr>
      <w:bookmarkStart w:id="298" w:name="_Ref85144353"/>
      <w:r>
        <w:t xml:space="preserve">Figure </w:t>
      </w:r>
      <w:fldSimple w:instr=" SEQ Figure \* ARABIC ">
        <w:r w:rsidR="00DD60AD">
          <w:rPr>
            <w:noProof/>
          </w:rPr>
          <w:t>4</w:t>
        </w:r>
      </w:fldSimple>
      <w:bookmarkEnd w:id="298"/>
      <w:r>
        <w:t xml:space="preserve">. A. Predicted PSEs (y axis) for each ball speed (x axis) and motion profile </w:t>
      </w:r>
      <w:r w:rsidR="00CB0C3D" w:rsidRPr="00CB0C3D">
        <w:t xml:space="preserve">(color-coded; left-most: “Observer Static”; in the middle: “Opposite Directions”; right-most “Same Directions”). </w:t>
      </w:r>
      <w:r w:rsidR="003F3EA5">
        <w:t xml:space="preserve">B. As A. but for the predicted </w:t>
      </w:r>
      <w:r w:rsidR="009A7B94">
        <w:t>JNDs</w:t>
      </w:r>
      <w:r w:rsidR="003F3EA5">
        <w:t>.</w:t>
      </w:r>
    </w:p>
    <w:p w14:paraId="05FE6211" w14:textId="32E19CD3" w:rsidR="00D369E7" w:rsidRDefault="00D369E7" w:rsidP="00F41AE3">
      <w:pPr>
        <w:jc w:val="both"/>
      </w:pPr>
      <w:r w:rsidRPr="00EA6F58">
        <w:rPr>
          <w:b/>
          <w:bCs/>
        </w:rPr>
        <w:t xml:space="preserve">A link between </w:t>
      </w:r>
      <w:r w:rsidR="005C4459">
        <w:rPr>
          <w:b/>
          <w:bCs/>
        </w:rPr>
        <w:t>speed estimation</w:t>
      </w:r>
      <w:r w:rsidRPr="00EA6F58">
        <w:rPr>
          <w:b/>
          <w:bCs/>
        </w:rPr>
        <w:t xml:space="preserve"> and </w:t>
      </w:r>
      <w:r w:rsidR="003B1E8D">
        <w:rPr>
          <w:b/>
          <w:bCs/>
        </w:rPr>
        <w:t>predict</w:t>
      </w:r>
      <w:r w:rsidR="00840F18">
        <w:rPr>
          <w:b/>
          <w:bCs/>
        </w:rPr>
        <w:t>ed</w:t>
      </w:r>
      <w:r w:rsidR="003B1E8D">
        <w:rPr>
          <w:b/>
          <w:bCs/>
        </w:rPr>
        <w:t xml:space="preserve"> time-to-contact</w:t>
      </w:r>
      <w:r>
        <w:t xml:space="preserve"> – </w:t>
      </w:r>
      <w:r w:rsidR="005C676A">
        <w:t>We further expect</w:t>
      </w:r>
      <w:ins w:id="299" w:author="Bjoern Jan Joerges" w:date="2023-09-28T01:07:00Z">
        <w:r w:rsidR="00F86057">
          <w:t>ed</w:t>
        </w:r>
      </w:ins>
      <w:r w:rsidR="005C676A">
        <w:t xml:space="preserve"> the errors observed in the </w:t>
      </w:r>
      <w:r w:rsidR="003B1E8D">
        <w:t xml:space="preserve">prediction </w:t>
      </w:r>
      <w:r w:rsidR="005C676A">
        <w:t>task</w:t>
      </w:r>
      <w:r w:rsidR="00F32F59">
        <w:t xml:space="preserve"> in response to self-motion</w:t>
      </w:r>
      <w:r w:rsidR="005C676A">
        <w:t xml:space="preserve"> to correlate with the errors in the </w:t>
      </w:r>
      <w:r w:rsidR="005C4459">
        <w:t>speed estimation</w:t>
      </w:r>
      <w:r w:rsidR="005C676A">
        <w:t xml:space="preserve"> task</w:t>
      </w:r>
      <w:r w:rsidR="00F32F59">
        <w:t xml:space="preserve"> in response to self-motion</w:t>
      </w:r>
      <w:r w:rsidR="005C676A">
        <w:t>, indicating that</w:t>
      </w:r>
      <w:r w:rsidR="00D13BF7">
        <w:t xml:space="preserve"> </w:t>
      </w:r>
      <w:r w:rsidR="00F37278">
        <w:t xml:space="preserve">performance </w:t>
      </w:r>
      <w:r w:rsidR="005C676A">
        <w:t>in speed perception translate</w:t>
      </w:r>
      <w:ins w:id="300" w:author="Bjoern Jan Joerges" w:date="2023-09-28T01:07:00Z">
        <w:r w:rsidR="00F86057">
          <w:t>d</w:t>
        </w:r>
      </w:ins>
      <w:r w:rsidR="005C676A">
        <w:t xml:space="preserve"> to errors in </w:t>
      </w:r>
      <w:r w:rsidR="003B1E8D">
        <w:t>predict</w:t>
      </w:r>
      <w:r w:rsidR="00840F18">
        <w:t>ed</w:t>
      </w:r>
      <w:r w:rsidR="003B1E8D">
        <w:t xml:space="preserve"> time-to-contact</w:t>
      </w:r>
      <w:r w:rsidR="00F37278">
        <w:t>, both in terms of accuracy (</w:t>
      </w:r>
      <w:r w:rsidR="00F37278">
        <w:fldChar w:fldCharType="begin"/>
      </w:r>
      <w:r w:rsidR="00F37278">
        <w:instrText xml:space="preserve"> REF _Ref85145469 \h </w:instrText>
      </w:r>
      <w:r w:rsidR="00F37278">
        <w:fldChar w:fldCharType="separate"/>
      </w:r>
      <w:r w:rsidR="00666FD5">
        <w:t xml:space="preserve">Figure </w:t>
      </w:r>
      <w:r w:rsidR="00666FD5">
        <w:rPr>
          <w:noProof/>
        </w:rPr>
        <w:t>5</w:t>
      </w:r>
      <w:r w:rsidR="00F37278">
        <w:fldChar w:fldCharType="end"/>
      </w:r>
      <w:r w:rsidR="00F37278">
        <w:t>A) and precision (</w:t>
      </w:r>
      <w:r w:rsidR="00F37278" w:rsidRPr="00F37278">
        <w:fldChar w:fldCharType="begin"/>
      </w:r>
      <w:r w:rsidR="00F37278" w:rsidRPr="00F37278">
        <w:instrText xml:space="preserve"> REF _Ref85145469 \h </w:instrText>
      </w:r>
      <w:r w:rsidR="00F37278" w:rsidRPr="00F37278">
        <w:fldChar w:fldCharType="separate"/>
      </w:r>
      <w:r w:rsidR="00666FD5">
        <w:t xml:space="preserve">Figure </w:t>
      </w:r>
      <w:r w:rsidR="00666FD5">
        <w:rPr>
          <w:noProof/>
        </w:rPr>
        <w:t>5</w:t>
      </w:r>
      <w:r w:rsidR="00F37278" w:rsidRPr="00F37278">
        <w:fldChar w:fldCharType="end"/>
      </w:r>
      <w:r w:rsidR="00F37278">
        <w:t>B)</w:t>
      </w:r>
      <w:r w:rsidR="00FC5C9E">
        <w:t>.</w:t>
      </w:r>
    </w:p>
    <w:p w14:paraId="0B04C6FF" w14:textId="77777777" w:rsidR="00F41AE3" w:rsidRDefault="00CE0D67" w:rsidP="00F41AE3">
      <w:pPr>
        <w:keepNext/>
      </w:pPr>
      <w:r>
        <w:rPr>
          <w:noProof/>
        </w:rPr>
        <w:drawing>
          <wp:inline distT="0" distB="0" distL="0" distR="0" wp14:anchorId="6A6B0877" wp14:editId="21FA3EE0">
            <wp:extent cx="5934074" cy="2967037"/>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5152ED8B" w14:textId="429224CB" w:rsidR="00F01003" w:rsidRDefault="00F41AE3" w:rsidP="00F41AE3">
      <w:pPr>
        <w:pStyle w:val="Caption"/>
      </w:pPr>
      <w:bookmarkStart w:id="301" w:name="_Ref85145469"/>
      <w:r>
        <w:t xml:space="preserve">Figure </w:t>
      </w:r>
      <w:fldSimple w:instr=" SEQ Figure \* ARABIC ">
        <w:r w:rsidR="00DD60AD">
          <w:rPr>
            <w:noProof/>
          </w:rPr>
          <w:t>5</w:t>
        </w:r>
      </w:fldSimple>
      <w:bookmarkEnd w:id="301"/>
      <w:r>
        <w:t xml:space="preserve">: </w:t>
      </w:r>
      <w:r w:rsidR="00F62C60">
        <w:t xml:space="preserve">A. Relationship between the difference in PSEs between the Opposite Directions motion profile and the Observer Static motion profile in the </w:t>
      </w:r>
      <w:r w:rsidR="005C4459">
        <w:t>speed estimation</w:t>
      </w:r>
      <w:r w:rsidR="00F62C60">
        <w:t xml:space="preserve"> task (x axis) and the difference in predicted durations between these motion profiles (y axis).</w:t>
      </w:r>
      <w:r w:rsidR="005519D0">
        <w:t xml:space="preserve"> One data point corresponds to one participant.</w:t>
      </w:r>
      <w:r w:rsidR="00F62C60">
        <w:t xml:space="preserve"> B. As A., but for the</w:t>
      </w:r>
      <w:r w:rsidR="00680FC6">
        <w:t xml:space="preserve"> relation between the</w:t>
      </w:r>
      <w:r w:rsidR="00F62C60">
        <w:t xml:space="preserve"> </w:t>
      </w:r>
      <w:r w:rsidR="006F23B3">
        <w:t>JND</w:t>
      </w:r>
      <w:r w:rsidR="00680FC6">
        <w:t xml:space="preserve"> </w:t>
      </w:r>
      <w:r w:rsidR="00680FC6" w:rsidRPr="00680FC6">
        <w:t>difference</w:t>
      </w:r>
      <w:r w:rsidR="00680FC6">
        <w:t>s in the speed estimation task</w:t>
      </w:r>
      <w:r w:rsidR="00F62C60">
        <w:t xml:space="preserve"> </w:t>
      </w:r>
      <w:r w:rsidR="00680FC6">
        <w:t>between</w:t>
      </w:r>
      <w:r w:rsidR="00F62C60">
        <w:t xml:space="preserve"> the “Opposite Directions” motion profile and the “Observer Static” motion profile</w:t>
      </w:r>
      <w:r w:rsidR="00680FC6">
        <w:t xml:space="preserve"> and the differences in standard deviations between these motion profiles.</w:t>
      </w:r>
    </w:p>
    <w:p w14:paraId="756FBD38" w14:textId="77777777" w:rsidR="00D369E7" w:rsidRDefault="00D369E7" w:rsidP="003D757B"/>
    <w:p w14:paraId="5ABAF15F" w14:textId="77777777" w:rsidR="000A59CF" w:rsidRDefault="00D369E7" w:rsidP="00F81FA2">
      <w:pPr>
        <w:pStyle w:val="Heading2"/>
      </w:pPr>
      <w:bookmarkStart w:id="302" w:name="_Ref96131220"/>
      <w:r>
        <w:t>Data analysis plan</w:t>
      </w:r>
      <w:bookmarkEnd w:id="302"/>
    </w:p>
    <w:p w14:paraId="50CAB63B" w14:textId="78A080C6" w:rsidR="003C402E" w:rsidRDefault="00A24FC2" w:rsidP="008F3E6F">
      <w:pPr>
        <w:jc w:val="both"/>
      </w:pPr>
      <w:r>
        <w:t>We first perform</w:t>
      </w:r>
      <w:ins w:id="303" w:author="Bjoern Jan Joerges" w:date="2023-09-28T01:08:00Z">
        <w:r w:rsidR="00F86057">
          <w:t>ed</w:t>
        </w:r>
      </w:ins>
      <w:r>
        <w:t xml:space="preserve"> an outlier anal</w:t>
      </w:r>
      <w:r w:rsidRPr="00A24FC2">
        <w:t>y</w:t>
      </w:r>
      <w:r>
        <w:t>sis. For the prediction task, we exclude</w:t>
      </w:r>
      <w:ins w:id="304" w:author="Bjoern Jan Joerges" w:date="2023-09-28T01:08:00Z">
        <w:r w:rsidR="00F86057">
          <w:t>d</w:t>
        </w:r>
      </w:ins>
      <w:r>
        <w:t xml:space="preserve"> all trials where the response timing was more than three times the occlusion duration</w:t>
      </w:r>
      <w:ins w:id="305" w:author="Bjoern Jan Joerges" w:date="2023-09-29T02:47:00Z">
        <w:r w:rsidR="004253FF">
          <w:t xml:space="preserve"> (328 out of 10920 trials,</w:t>
        </w:r>
      </w:ins>
      <w:ins w:id="306" w:author="Bjoern Jan Joerges" w:date="2023-09-29T02:48:00Z">
        <w:r w:rsidR="003079B6" w:rsidRPr="003079B6">
          <w:t xml:space="preserve"> 3%</w:t>
        </w:r>
      </w:ins>
      <w:ins w:id="307" w:author="Bjoern Jan Joerges" w:date="2023-09-29T02:47:00Z">
        <w:r w:rsidR="004253FF">
          <w:t>)</w:t>
        </w:r>
      </w:ins>
      <w:r>
        <w:t>, which indicate</w:t>
      </w:r>
      <w:ins w:id="308" w:author="Bjoern Jan Joerges" w:date="2023-09-28T01:08:00Z">
        <w:r w:rsidR="00F86057">
          <w:t>d</w:t>
        </w:r>
      </w:ins>
      <w:del w:id="309" w:author="Bjoern Jan Joerges" w:date="2023-09-28T01:08:00Z">
        <w:r w:rsidR="00EA6F58" w:rsidDel="00F86057">
          <w:delText>s</w:delText>
        </w:r>
      </w:del>
      <w:r>
        <w:t xml:space="preserve"> that the participant </w:t>
      </w:r>
      <w:r w:rsidR="00EA6F58">
        <w:t>ha</w:t>
      </w:r>
      <w:ins w:id="310" w:author="Bjoern Jan Joerges" w:date="2023-09-28T01:08:00Z">
        <w:r w:rsidR="00F86057">
          <w:t>d</w:t>
        </w:r>
      </w:ins>
      <w:del w:id="311" w:author="Bjoern Jan Joerges" w:date="2023-09-28T01:08:00Z">
        <w:r w:rsidR="00EA6F58" w:rsidDel="00F86057">
          <w:delText>s</w:delText>
        </w:r>
      </w:del>
      <w:r w:rsidR="00EA6F58">
        <w:t xml:space="preserve"> </w:t>
      </w:r>
      <w:r>
        <w:t xml:space="preserve">not paid attention and missed the trial. For the </w:t>
      </w:r>
      <w:r w:rsidR="005C4459">
        <w:t>speed estimation</w:t>
      </w:r>
      <w:r>
        <w:t xml:space="preserve"> task, we exclude</w:t>
      </w:r>
      <w:ins w:id="312" w:author="Bjoern Jan Joerges" w:date="2023-09-28T01:08:00Z">
        <w:r w:rsidR="00CB1098">
          <w:t>d</w:t>
        </w:r>
      </w:ins>
      <w:r>
        <w:t xml:space="preserve"> participants where more than 20% of presented ball cloud speeds were at the limits we set for the staircase (</w:t>
      </w:r>
      <w:r w:rsidR="001160A3">
        <w:t xml:space="preserve">one third of the speed </w:t>
      </w:r>
      <w:r w:rsidR="008655F9">
        <w:t xml:space="preserve">of the single ball </w:t>
      </w:r>
      <w:r w:rsidR="001160A3">
        <w:t>and three times the speed</w:t>
      </w:r>
      <w:r w:rsidR="008655F9">
        <w:t xml:space="preserve"> of the single ball</w:t>
      </w:r>
      <w:ins w:id="313" w:author="Bjoern Jan Joerges" w:date="2023-09-29T02:50:00Z">
        <w:r w:rsidR="003079B6">
          <w:t>; 32 out of 360 s</w:t>
        </w:r>
      </w:ins>
      <w:ins w:id="314" w:author="Bjoern Jan Joerges" w:date="2023-09-29T02:51:00Z">
        <w:r w:rsidR="003079B6">
          <w:t>taircases, 8.9% of all staircases</w:t>
        </w:r>
      </w:ins>
      <w:r w:rsidR="001160A3">
        <w:t>).</w:t>
      </w:r>
      <w:r w:rsidR="008709EC">
        <w:t xml:space="preserve"> For </w:t>
      </w:r>
      <w:r w:rsidR="0044324C">
        <w:t>all</w:t>
      </w:r>
      <w:r w:rsidR="008709EC">
        <w:t xml:space="preserve"> analyses </w:t>
      </w:r>
      <w:r w:rsidR="0044324C">
        <w:t>related to</w:t>
      </w:r>
      <w:r w:rsidR="008709EC">
        <w:t xml:space="preserve"> precision, we further exclude</w:t>
      </w:r>
      <w:ins w:id="315" w:author="Bjoern Jan Joerges" w:date="2023-09-28T01:09:00Z">
        <w:r w:rsidR="00CB1098">
          <w:t>d</w:t>
        </w:r>
      </w:ins>
      <w:r w:rsidR="008709EC">
        <w:t xml:space="preserve"> all conditions where we obtained a standard deviation of 0.01 or lower</w:t>
      </w:r>
      <w:ins w:id="316" w:author="Bjoern Jan Joerges" w:date="2023-09-29T04:03:00Z">
        <w:r w:rsidR="00231F18">
          <w:t xml:space="preserve"> (</w:t>
        </w:r>
      </w:ins>
      <w:ins w:id="317" w:author="Bjoern Jan Joerges" w:date="2023-09-29T13:12:00Z">
        <w:r w:rsidR="00CD458A">
          <w:t>35</w:t>
        </w:r>
      </w:ins>
      <w:ins w:id="318" w:author="Bjoern Jan Joerges" w:date="2023-09-29T13:10:00Z">
        <w:r w:rsidR="00CD458A">
          <w:t xml:space="preserve"> conditions i</w:t>
        </w:r>
      </w:ins>
      <w:ins w:id="319" w:author="Bjoern Jan Joerges" w:date="2023-09-29T13:11:00Z">
        <w:r w:rsidR="00CD458A">
          <w:t>n the prediction task,</w:t>
        </w:r>
      </w:ins>
      <w:ins w:id="320" w:author="Bjoern Jan Joerges" w:date="2023-09-29T13:12:00Z">
        <w:r w:rsidR="00CD458A">
          <w:t xml:space="preserve"> 1.83% of all remaining conditions;</w:t>
        </w:r>
      </w:ins>
      <w:ins w:id="321" w:author="Bjoern Jan Joerges" w:date="2023-09-29T13:11:00Z">
        <w:r w:rsidR="00CD458A">
          <w:t xml:space="preserve"> </w:t>
        </w:r>
      </w:ins>
      <w:ins w:id="322" w:author="Bjoern Jan Joerges" w:date="2023-09-29T04:03:00Z">
        <w:r w:rsidR="00231F18">
          <w:t>1 staircase for the sp</w:t>
        </w:r>
        <w:r w:rsidR="001D0322">
          <w:t>eed estimation task</w:t>
        </w:r>
        <w:r w:rsidR="00231F18">
          <w:t>)</w:t>
        </w:r>
      </w:ins>
      <w:r w:rsidR="008709EC">
        <w:t xml:space="preserve">. According to our simulations, this should occur very rarely, and </w:t>
      </w:r>
      <w:r w:rsidR="0044324C">
        <w:t>taking the log of</w:t>
      </w:r>
      <w:r w:rsidR="008709EC">
        <w:t xml:space="preserve"> such low values, as we do for the precision analyses</w:t>
      </w:r>
      <w:r w:rsidR="0044324C">
        <w:t xml:space="preserve"> to counteract the expected skew in these distributions</w:t>
      </w:r>
      <w:r w:rsidR="008709EC">
        <w:t xml:space="preserve">, would lead to extremely small numbers that </w:t>
      </w:r>
      <w:r w:rsidR="0010139D">
        <w:t>c</w:t>
      </w:r>
      <w:r w:rsidR="008709EC">
        <w:t>ould bias results</w:t>
      </w:r>
      <w:r w:rsidR="009375B0">
        <w:t xml:space="preserve"> unduly.</w:t>
      </w:r>
      <w:r w:rsidR="00715677">
        <w:t xml:space="preserve"> We </w:t>
      </w:r>
      <w:r w:rsidR="00CD67F1">
        <w:t xml:space="preserve">also </w:t>
      </w:r>
      <w:r w:rsidR="00715677">
        <w:t>remove</w:t>
      </w:r>
      <w:ins w:id="323" w:author="Bjoern Jan Joerges" w:date="2023-09-28T01:09:00Z">
        <w:r w:rsidR="00CB1098">
          <w:t>d</w:t>
        </w:r>
      </w:ins>
      <w:r w:rsidR="00715677">
        <w:t xml:space="preserve"> all trials w</w:t>
      </w:r>
      <w:r w:rsidR="00DF3810">
        <w:t>h</w:t>
      </w:r>
      <w:r w:rsidR="00715677">
        <w:t xml:space="preserve">ere the head </w:t>
      </w:r>
      <w:r w:rsidR="005B7D35">
        <w:t>rotation</w:t>
      </w:r>
      <w:r w:rsidR="00715677">
        <w:t xml:space="preserve"> </w:t>
      </w:r>
      <w:r w:rsidR="00F71C61">
        <w:t>was outside of the permitted range</w:t>
      </w:r>
      <w:r w:rsidR="00DA2315">
        <w:t xml:space="preserve"> (+- 2.5°)</w:t>
      </w:r>
      <w:r w:rsidR="00F71C61">
        <w:t xml:space="preserve"> for half or more of the recorded bins.</w:t>
      </w:r>
      <w:ins w:id="324" w:author="Bjoern Jan Joerges" w:date="2023-09-29T02:48:00Z">
        <w:r w:rsidR="003079B6">
          <w:t xml:space="preserve"> (2 trials out of the remaining 10592 trials in the prediction task</w:t>
        </w:r>
      </w:ins>
      <w:ins w:id="325" w:author="Bjoern Jan Joerges" w:date="2023-09-29T02:49:00Z">
        <w:r w:rsidR="003079B6">
          <w:t>, 0.02</w:t>
        </w:r>
      </w:ins>
      <w:ins w:id="326" w:author="Bjoern Jan Joerges" w:date="2023-09-29T03:15:00Z">
        <w:r w:rsidR="00BC538C">
          <w:t> </w:t>
        </w:r>
      </w:ins>
      <w:ins w:id="327" w:author="Bjoern Jan Joerges" w:date="2023-09-29T02:49:00Z">
        <w:r w:rsidR="003079B6">
          <w:t xml:space="preserve">%; </w:t>
        </w:r>
      </w:ins>
      <w:ins w:id="328" w:author="Bjoern Jan Joerges" w:date="2023-09-29T03:14:00Z">
        <w:r w:rsidR="00BC538C">
          <w:t>45 trials out of the remaining 220</w:t>
        </w:r>
      </w:ins>
      <w:ins w:id="329" w:author="Bjoern Jan Joerges" w:date="2023-09-29T03:15:00Z">
        <w:r w:rsidR="00BC538C">
          <w:t>25 trials</w:t>
        </w:r>
      </w:ins>
      <w:ins w:id="330" w:author="Bjoern Jan Joerges" w:date="2023-09-29T04:03:00Z">
        <w:r w:rsidR="00231F18">
          <w:t xml:space="preserve"> in the speed estimation task</w:t>
        </w:r>
      </w:ins>
      <w:ins w:id="331" w:author="Bjoern Jan Joerges" w:date="2023-09-29T03:15:00Z">
        <w:r w:rsidR="00BC538C">
          <w:t>, 0.2 %</w:t>
        </w:r>
      </w:ins>
      <w:ins w:id="332" w:author="Bjoern Jan Joerges" w:date="2023-09-29T02:48:00Z">
        <w:r w:rsidR="003079B6">
          <w:t>)</w:t>
        </w:r>
      </w:ins>
      <w:del w:id="333" w:author="Bjoern Jan Joerges" w:date="2023-09-29T03:15:00Z">
        <w:r w:rsidR="00715677" w:rsidDel="00BC538C">
          <w:delText xml:space="preserve"> </w:delText>
        </w:r>
      </w:del>
    </w:p>
    <w:p w14:paraId="0BBDE4C8" w14:textId="169CB023" w:rsidR="009375B0" w:rsidRPr="00A24FC2" w:rsidRDefault="009375B0" w:rsidP="008F3E6F">
      <w:pPr>
        <w:jc w:val="both"/>
      </w:pPr>
      <w:r>
        <w:t>Unless noted otherwise, we compute</w:t>
      </w:r>
      <w:ins w:id="334" w:author="Bjoern Jan Joerges" w:date="2023-09-28T01:10:00Z">
        <w:r w:rsidR="00C61559">
          <w:t>d</w:t>
        </w:r>
      </w:ins>
      <w:r>
        <w:t xml:space="preserve"> bootstrapped 95% confidence intervals </w:t>
      </w:r>
      <w:r w:rsidR="00FC5C9E">
        <w:t xml:space="preserve">as implemented in the confint() function for base R </w:t>
      </w:r>
      <w:r w:rsidR="00FC5C9E" w:rsidRPr="00FC5C9E">
        <w:fldChar w:fldCharType="begin" w:fldLock="1"/>
      </w:r>
      <w:r w:rsidR="006D399E">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43]","plainTextFormattedCitation":"[43]","previouslyFormattedCitation":"[43]"},"properties":{"noteIndex":0},"schema":"https://github.com/citation-style-language/schema/raw/master/csl-citation.json"}</w:instrText>
      </w:r>
      <w:r w:rsidR="00FC5C9E" w:rsidRPr="00FC5C9E">
        <w:fldChar w:fldCharType="separate"/>
      </w:r>
      <w:r w:rsidR="00AC6668" w:rsidRPr="00AC6668">
        <w:rPr>
          <w:noProof/>
        </w:rPr>
        <w:t>[43]</w:t>
      </w:r>
      <w:r w:rsidR="00FC5C9E" w:rsidRPr="00FC5C9E">
        <w:fldChar w:fldCharType="end"/>
      </w:r>
      <w:r w:rsidR="00FC5C9E">
        <w:t xml:space="preserve"> </w:t>
      </w:r>
      <w:r>
        <w:t>to determine statistical significance.</w:t>
      </w:r>
    </w:p>
    <w:p w14:paraId="0EFE7CFD" w14:textId="5FC07DEB" w:rsidR="00D369E7" w:rsidRDefault="003B1E8D" w:rsidP="008F3E6F">
      <w:pPr>
        <w:jc w:val="both"/>
      </w:pPr>
      <w:r>
        <w:rPr>
          <w:b/>
          <w:bCs/>
        </w:rPr>
        <w:t>Prediction</w:t>
      </w:r>
      <w:r w:rsidR="00A602DC">
        <w:t xml:space="preserve"> </w:t>
      </w:r>
      <w:r w:rsidR="00A602DC" w:rsidRPr="00A602DC">
        <w:t>–</w:t>
      </w:r>
      <w:r w:rsidR="00A602DC">
        <w:t xml:space="preserve"> </w:t>
      </w:r>
      <w:r w:rsidR="00D369E7">
        <w:t>To test Hypothes</w:t>
      </w:r>
      <w:r w:rsidR="00FF69E8">
        <w:t>e</w:t>
      </w:r>
      <w:r w:rsidR="00D369E7">
        <w:t xml:space="preserve">s </w:t>
      </w:r>
      <w:r w:rsidR="00FF69E8">
        <w:t>1</w:t>
      </w:r>
      <w:r w:rsidR="00D369E7">
        <w:t>a</w:t>
      </w:r>
      <w:r w:rsidR="00774AE8">
        <w:t xml:space="preserve"> regarding accuracy</w:t>
      </w:r>
      <w:r w:rsidR="00D369E7">
        <w:t>, we use</w:t>
      </w:r>
      <w:ins w:id="335" w:author="Bjoern Jan Joerges" w:date="2023-09-28T01:10:00Z">
        <w:r w:rsidR="00C61559">
          <w:t>d</w:t>
        </w:r>
      </w:ins>
      <w:r w:rsidR="00D369E7">
        <w:t xml:space="preserve"> Linear Mixed Modelling as implemented in the </w:t>
      </w:r>
      <w:r w:rsidR="00DE2851">
        <w:t>lme4</w:t>
      </w:r>
      <w:r w:rsidR="00ED544A">
        <w:t xml:space="preserve"> </w:t>
      </w:r>
      <w:r w:rsidR="00ED544A" w:rsidRPr="00ED544A">
        <w:t>package</w:t>
      </w:r>
      <w:r w:rsidR="00D369E7">
        <w:t xml:space="preserve"> </w:t>
      </w:r>
      <w:r w:rsidR="00D369E7">
        <w:fldChar w:fldCharType="begin" w:fldLock="1"/>
      </w:r>
      <w:r w:rsidR="006D399E">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44]","plainTextFormattedCitation":"[44]","previouslyFormattedCitation":"[44]"},"properties":{"noteIndex":0},"schema":"https://github.com/citation-style-language/schema/raw/master/csl-citation.json"}</w:instrText>
      </w:r>
      <w:r w:rsidR="00D369E7">
        <w:fldChar w:fldCharType="separate"/>
      </w:r>
      <w:r w:rsidR="00AC6668" w:rsidRPr="00AC6668">
        <w:rPr>
          <w:noProof/>
        </w:rPr>
        <w:t>[44]</w:t>
      </w:r>
      <w:r w:rsidR="00D369E7">
        <w:fldChar w:fldCharType="end"/>
      </w:r>
      <w:r w:rsidR="00ED544A">
        <w:t xml:space="preserve"> for R</w:t>
      </w:r>
      <w:r w:rsidR="00FF69E8">
        <w:t xml:space="preserve">. </w:t>
      </w:r>
      <w:r w:rsidR="00D5279A">
        <w:t xml:space="preserve">The corresponding script can be found </w:t>
      </w:r>
      <w:r w:rsidR="000D3128" w:rsidRPr="00162606">
        <w:t>here (on GitHub</w:t>
      </w:r>
      <w:r w:rsidR="000D3128">
        <w:t xml:space="preserve">: </w:t>
      </w:r>
      <w:r w:rsidR="000D3128" w:rsidRPr="000D3128">
        <w:t>https://github.com/b-jorges/Predicting-while-Moving/blob/main/Analysis%20Prediction.R</w:t>
      </w:r>
      <w:r w:rsidR="000D3128" w:rsidRPr="00162606">
        <w:t>)</w:t>
      </w:r>
      <w:r w:rsidR="00D5279A">
        <w:t xml:space="preserve">. </w:t>
      </w:r>
      <w:r w:rsidR="0053369B">
        <w:t>We fit</w:t>
      </w:r>
      <w:ins w:id="336" w:author="Bjoern Jan Joerges" w:date="2023-09-28T01:10:00Z">
        <w:r w:rsidR="00C61559">
          <w:t>ted</w:t>
        </w:r>
      </w:ins>
      <w:r w:rsidR="0053369B">
        <w:t xml:space="preserve"> a model with the temporal error as dependent variable, the motion profile (“Observer Static”, “Same Direction” and “Opposite Directions”) as fixed effect, and random intercepts</w:t>
      </w:r>
      <w:r w:rsidR="009375B0">
        <w:t xml:space="preserve"> and</w:t>
      </w:r>
      <w:r w:rsidR="00A27BFB">
        <w:t xml:space="preserve"> </w:t>
      </w:r>
      <w:r w:rsidR="0053369B">
        <w:t xml:space="preserve">random slopes for </w:t>
      </w:r>
      <w:r w:rsidR="008F3E6F">
        <w:t xml:space="preserve">the </w:t>
      </w:r>
      <w:r w:rsidR="0053369B">
        <w:t xml:space="preserve">speed of the ball </w:t>
      </w:r>
      <w:r w:rsidR="00347888">
        <w:t xml:space="preserve">per participant, </w:t>
      </w:r>
      <w:r w:rsidR="009375B0">
        <w:t>as well as</w:t>
      </w:r>
      <w:r w:rsidR="00347888">
        <w:t xml:space="preserve"> random intercepts for </w:t>
      </w:r>
      <w:r w:rsidR="0053369B">
        <w:t xml:space="preserve">the occlusion duration as random effects. In Wilkinson &amp; Rogers notation </w:t>
      </w:r>
      <w:r w:rsidR="0053369B">
        <w:fldChar w:fldCharType="begin" w:fldLock="1"/>
      </w:r>
      <w:r w:rsidR="006D399E">
        <w:instrText>ADDIN CSL_CITATION {"citationItems":[{"id":"ITEM-1","itemData":{"author":[{"dropping-particle":"","family":"Wilkinson","given":"G. N.","non-dropping-particle":"","parse-names":false,"suffix":""},{"dropping-particle":"","family":"Rogers","given":"C. E.","non-dropping-particle":"","parse-names":false,"suffix":""}],"container-title":"Journal of the Royal Statistical Society","id":"ITEM-1","issue":"3","issued":{"date-parts":[["1973"]]},"page":"392-399","title":"Symbolic Description of Factorial Models for Analysis of Variance","type":"article-journal","volume":"22"},"uris":["http://www.mendeley.com/documents/?uuid=7eb6e010-59a8-40fc-9c79-291402058d15"]}],"mendeley":{"formattedCitation":"[45]","manualFormatting":"(1973)","plainTextFormattedCitation":"[45]","previouslyFormattedCitation":"[45]"},"properties":{"noteIndex":0},"schema":"https://github.com/citation-style-language/schema/raw/master/csl-citation.json"}</w:instrText>
      </w:r>
      <w:r w:rsidR="0053369B">
        <w:fldChar w:fldCharType="separate"/>
      </w:r>
      <w:r w:rsidR="0053369B" w:rsidRPr="0053369B">
        <w:rPr>
          <w:noProof/>
        </w:rPr>
        <w:t>(1973)</w:t>
      </w:r>
      <w:r w:rsidR="0053369B">
        <w:fldChar w:fldCharType="end"/>
      </w:r>
      <w:r w:rsidR="0053369B">
        <w:t>, this model read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53369B" w14:paraId="1EC123C0" w14:textId="77777777" w:rsidTr="004F62FD">
        <w:tc>
          <w:tcPr>
            <w:tcW w:w="8365" w:type="dxa"/>
          </w:tcPr>
          <w:p w14:paraId="540DAF74" w14:textId="77777777" w:rsidR="0053369B" w:rsidRPr="008F3E6F" w:rsidRDefault="0053369B" w:rsidP="004F62FD">
            <w:pPr>
              <w:jc w:val="center"/>
              <w:rPr>
                <w:rFonts w:eastAsiaTheme="minorEastAsia"/>
              </w:rPr>
            </w:pPr>
            <m:oMath>
              <m:r>
                <w:rPr>
                  <w:rFonts w:ascii="Cambria Math" w:hAnsi="Cambria Math"/>
                </w:rPr>
                <m:t>Error ~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347888" w:rsidRPr="00347888">
              <w:rPr>
                <w:rFonts w:ascii="Cambria Math" w:hAnsi="Cambria Math"/>
                <w:i/>
              </w:rPr>
              <w:t>+ (1 | Occlusion Duration)</w:t>
            </w:r>
          </w:p>
        </w:tc>
        <w:tc>
          <w:tcPr>
            <w:tcW w:w="985" w:type="dxa"/>
          </w:tcPr>
          <w:p w14:paraId="2C10E22A" w14:textId="77777777" w:rsidR="0053369B" w:rsidRDefault="0053369B" w:rsidP="004F62FD">
            <w:pPr>
              <w:jc w:val="both"/>
            </w:pPr>
            <w:r>
              <w:t>(</w:t>
            </w:r>
            <w:r w:rsidR="004F62FD">
              <w:t>4</w:t>
            </w:r>
            <w:r>
              <w:t xml:space="preserve">) </w:t>
            </w:r>
          </w:p>
        </w:tc>
      </w:tr>
    </w:tbl>
    <w:p w14:paraId="728542F4" w14:textId="4EF90777" w:rsidR="002259CA" w:rsidRDefault="002259CA" w:rsidP="009375B0">
      <w:pPr>
        <w:spacing w:before="240"/>
        <w:jc w:val="both"/>
      </w:pPr>
      <w:r>
        <w:t>We expect</w:t>
      </w:r>
      <w:ins w:id="337" w:author="Bjoern Jan Joerges" w:date="2023-09-28T01:10:00Z">
        <w:r w:rsidR="00C61559">
          <w:t>ed</w:t>
        </w:r>
      </w:ins>
      <w:r>
        <w:t xml:space="preserve"> the regression coefficient corresponding to the motion profile “Opposite Directions” to be </w:t>
      </w:r>
      <w:r w:rsidR="00840F18">
        <w:t xml:space="preserve">negative and </w:t>
      </w:r>
      <w:r>
        <w:t>significantly different from zero.</w:t>
      </w:r>
    </w:p>
    <w:p w14:paraId="7D669268" w14:textId="6E924372" w:rsidR="00774AE8" w:rsidRDefault="00774AE8" w:rsidP="009375B0">
      <w:pPr>
        <w:spacing w:before="240"/>
        <w:jc w:val="both"/>
      </w:pPr>
      <w:r>
        <w:t>For Hypothesis 1b regarding precision, we need</w:t>
      </w:r>
      <w:ins w:id="338" w:author="Bjoern Jan Joerges" w:date="2023-09-28T01:10:00Z">
        <w:r w:rsidR="00C61559">
          <w:t>ed</w:t>
        </w:r>
      </w:ins>
      <w:r>
        <w:t xml:space="preserve"> to take into account </w:t>
      </w:r>
      <w:r w:rsidR="006325DE">
        <w:t>one</w:t>
      </w:r>
      <w:r w:rsidR="00215E7B">
        <w:t xml:space="preserve"> possible confound</w:t>
      </w:r>
      <w:r w:rsidR="006325DE" w:rsidRPr="003074E7">
        <w:t xml:space="preserve">: </w:t>
      </w:r>
      <w:r w:rsidR="002259CA">
        <w:t xml:space="preserve">differences </w:t>
      </w:r>
      <w:r>
        <w:t xml:space="preserve">in timing </w:t>
      </w:r>
      <w:r w:rsidR="002259CA">
        <w:t xml:space="preserve">accuracy </w:t>
      </w:r>
      <w:r>
        <w:t>can impact variability</w:t>
      </w:r>
      <w:r w:rsidR="006841D8">
        <w:t>:</w:t>
      </w:r>
      <w:r>
        <w:t xml:space="preserve"> overestimating the time it takes the ball to hit the rectangle could be connected to a higher variability, while underestimating the time could lead to lower variability. For this reason, we first compute</w:t>
      </w:r>
      <w:ins w:id="339" w:author="Bjoern Jan Joerges" w:date="2023-09-28T01:11:00Z">
        <w:r w:rsidR="00C61559">
          <w:t>d</w:t>
        </w:r>
      </w:ins>
      <w:r>
        <w:t xml:space="preserve"> the means and standard deviations of extrapolated durations for each condition and participant. We then fit</w:t>
      </w:r>
      <w:ins w:id="340" w:author="Bjoern Jan Joerges" w:date="2023-09-28T01:11:00Z">
        <w:r w:rsidR="00C61559">
          <w:t>ted</w:t>
        </w:r>
      </w:ins>
      <w:r>
        <w:t xml:space="preserve"> a test model with the </w:t>
      </w:r>
      <w:ins w:id="341" w:author="Bjoern Jan Joerges" w:date="2023-09-28T01:11:00Z">
        <w:r w:rsidR="00C61559">
          <w:t xml:space="preserve">log </w:t>
        </w:r>
      </w:ins>
      <w:r>
        <w:t>standard deviations as dependent variable, the mean timing error and the motion profile as fixed effects, and random intercepts as well as random slopes for ball speeds per participant</w:t>
      </w:r>
      <w:r w:rsidR="00347888">
        <w:t xml:space="preserve"> and random intercepts for the occlusion durations</w:t>
      </w:r>
      <w:r>
        <w:t xml:space="preserve"> as random effec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774AE8" w:rsidRPr="00774AE8" w14:paraId="42CD362B" w14:textId="77777777" w:rsidTr="004F62FD">
        <w:tc>
          <w:tcPr>
            <w:tcW w:w="8365" w:type="dxa"/>
          </w:tcPr>
          <w:p w14:paraId="630BA514" w14:textId="77777777" w:rsidR="00774AE8" w:rsidRPr="00774AE8" w:rsidRDefault="00000000" w:rsidP="00ED7FC6">
            <w:pPr>
              <w:spacing w:after="160" w:line="259" w:lineRule="auto"/>
              <w:jc w:val="center"/>
            </w:pPr>
            <m:oMath>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SD of Extrapolated Time</m:t>
                      </m:r>
                    </m:e>
                  </m:d>
                </m:e>
              </m:func>
              <m:r>
                <w:rPr>
                  <w:rFonts w:ascii="Cambria Math" w:hAnsi="Cambria Math"/>
                </w:rPr>
                <m:t>~ Mean of Extrapolated Time+ Motion Profile+</m:t>
              </m:r>
              <m:d>
                <m:dPr>
                  <m:endChr m:val="|"/>
                  <m:ctrlPr>
                    <w:rPr>
                      <w:rFonts w:ascii="Cambria Math" w:hAnsi="Cambria Math"/>
                      <w:i/>
                    </w:rPr>
                  </m:ctrlPr>
                </m:dPr>
                <m:e>
                  <m:r>
                    <w:rPr>
                      <w:rFonts w:ascii="Cambria Math" w:hAnsi="Cambria Math"/>
                    </w:rPr>
                    <m:t>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m:t>
              </m:r>
              <m:r>
                <w:rPr>
                  <w:rFonts w:ascii="Cambria Math" w:eastAsiaTheme="minorEastAsia" w:hAnsi="Cambria Math"/>
                </w:rPr>
                <m:t xml:space="preserve"> </m:t>
              </m:r>
            </m:oMath>
            <w:r w:rsidR="00ED7FC6" w:rsidRPr="00ED7FC6">
              <w:rPr>
                <w:rFonts w:ascii="Cambria Math" w:eastAsiaTheme="minorEastAsia" w:hAnsi="Cambria Math"/>
                <w:i/>
              </w:rPr>
              <w:t>+ (1 | Occlusion Duration)</w:t>
            </w:r>
          </w:p>
        </w:tc>
        <w:tc>
          <w:tcPr>
            <w:tcW w:w="985" w:type="dxa"/>
          </w:tcPr>
          <w:p w14:paraId="50C8CF80" w14:textId="77777777" w:rsidR="00774AE8" w:rsidRPr="00774AE8" w:rsidRDefault="00774AE8" w:rsidP="00774AE8">
            <w:pPr>
              <w:spacing w:after="160" w:line="259" w:lineRule="auto"/>
              <w:jc w:val="both"/>
            </w:pPr>
            <w:r w:rsidRPr="00774AE8">
              <w:t>(</w:t>
            </w:r>
            <w:r w:rsidR="004F62FD">
              <w:t>5</w:t>
            </w:r>
            <w:r w:rsidRPr="00774AE8">
              <w:t xml:space="preserve">) </w:t>
            </w:r>
          </w:p>
        </w:tc>
      </w:tr>
    </w:tbl>
    <w:p w14:paraId="55A3F333" w14:textId="77777777" w:rsidR="004D3AAE" w:rsidRDefault="004D3AAE" w:rsidP="008F3E6F">
      <w:pPr>
        <w:jc w:val="both"/>
      </w:pPr>
      <w:r>
        <w:t>We further fit a null model without the motion profile as 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4D3AAE" w:rsidRPr="004D3AAE" w14:paraId="31C7B544" w14:textId="77777777" w:rsidTr="004F62FD">
        <w:tc>
          <w:tcPr>
            <w:tcW w:w="8365" w:type="dxa"/>
          </w:tcPr>
          <w:p w14:paraId="0DB5D4BB" w14:textId="77777777" w:rsidR="004D3AAE" w:rsidRPr="004D3AAE" w:rsidRDefault="00110D4F" w:rsidP="00ED7FC6">
            <w:pPr>
              <w:spacing w:after="160" w:line="259" w:lineRule="auto"/>
              <w:jc w:val="center"/>
            </w:pPr>
            <m:oMath>
              <m:r>
                <m:rPr>
                  <m:sty m:val="p"/>
                </m:rPr>
                <w:rPr>
                  <w:rFonts w:ascii="Cambria Math" w:hAnsi="Cambria Math"/>
                </w:rPr>
                <w:lastRenderedPageBreak/>
                <m:t>log⁡</m:t>
              </m:r>
              <m:r>
                <w:rPr>
                  <w:rFonts w:ascii="Cambria Math" w:hAnsi="Cambria Math"/>
                </w:rPr>
                <m:t>(SD of Extrapolated Time) ~ Mean of Extrapolated Time+</m:t>
              </m:r>
              <m:d>
                <m:dPr>
                  <m:endChr m:val="|"/>
                  <m:ctrlPr>
                    <w:rPr>
                      <w:rFonts w:ascii="Cambria Math" w:hAnsi="Cambria Math"/>
                      <w:i/>
                    </w:rPr>
                  </m:ctrlPr>
                </m:dPr>
                <m:e>
                  <m:r>
                    <w:rPr>
                      <w:rFonts w:ascii="Cambria Math" w:hAnsi="Cambria Math"/>
                    </w:rPr>
                    <m:t xml:space="preserve"> Spee</m:t>
                  </m:r>
                  <m:sSub>
                    <m:sSubPr>
                      <m:ctrlPr>
                        <w:rPr>
                          <w:rFonts w:ascii="Cambria Math" w:hAnsi="Cambria Math"/>
                          <w:i/>
                        </w:rPr>
                      </m:ctrlPr>
                    </m:sSubPr>
                    <m:e>
                      <m:r>
                        <w:rPr>
                          <w:rFonts w:ascii="Cambria Math" w:hAnsi="Cambria Math"/>
                        </w:rPr>
                        <m:t>d</m:t>
                      </m:r>
                    </m:e>
                    <m:sub>
                      <m:r>
                        <w:rPr>
                          <w:rFonts w:ascii="Cambria Math" w:hAnsi="Cambria Math"/>
                        </w:rPr>
                        <m:t>Ball</m:t>
                      </m:r>
                    </m:sub>
                  </m:sSub>
                  <m:r>
                    <w:rPr>
                      <w:rFonts w:ascii="Cambria Math" w:hAnsi="Cambria Math"/>
                    </w:rPr>
                    <m:t xml:space="preserve"> </m:t>
                  </m:r>
                </m:e>
              </m:d>
              <m:r>
                <w:rPr>
                  <w:rFonts w:ascii="Cambria Math" w:hAnsi="Cambria Math"/>
                </w:rPr>
                <m:t xml:space="preserve"> </m:t>
              </m:r>
              <m:r>
                <w:rPr>
                  <w:rFonts w:ascii="Cambria Math" w:hAnsi="Cambria Math"/>
                  <w:lang w:val="es-ES"/>
                </w:rPr>
                <m:t>Participant</m:t>
              </m:r>
              <m:r>
                <w:rPr>
                  <w:rFonts w:ascii="Cambria Math" w:hAnsi="Cambria Math"/>
                </w:rPr>
                <m:t xml:space="preserve">) </m:t>
              </m:r>
            </m:oMath>
            <w:r w:rsidR="00ED7FC6" w:rsidRPr="00ED7FC6">
              <w:rPr>
                <w:rFonts w:ascii="Cambria Math" w:hAnsi="Cambria Math"/>
                <w:i/>
              </w:rPr>
              <w:t>+ (1 | Occlusion Duration)</w:t>
            </w:r>
          </w:p>
        </w:tc>
        <w:tc>
          <w:tcPr>
            <w:tcW w:w="985" w:type="dxa"/>
          </w:tcPr>
          <w:p w14:paraId="13AEBE50" w14:textId="77777777" w:rsidR="004D3AAE" w:rsidRPr="004D3AAE" w:rsidRDefault="004D3AAE" w:rsidP="004D3AAE">
            <w:pPr>
              <w:spacing w:after="160" w:line="259" w:lineRule="auto"/>
              <w:jc w:val="both"/>
            </w:pPr>
            <w:r w:rsidRPr="004D3AAE">
              <w:t>(</w:t>
            </w:r>
            <w:r w:rsidR="004F62FD">
              <w:t>6</w:t>
            </w:r>
            <w:r w:rsidRPr="004D3AAE">
              <w:t xml:space="preserve">) </w:t>
            </w:r>
          </w:p>
        </w:tc>
      </w:tr>
    </w:tbl>
    <w:p w14:paraId="5581C001" w14:textId="6F55E64E" w:rsidR="004D3AAE" w:rsidRDefault="004D3AAE" w:rsidP="008F3E6F">
      <w:pPr>
        <w:jc w:val="both"/>
      </w:pPr>
      <w:r>
        <w:t>We then compare</w:t>
      </w:r>
      <w:ins w:id="342" w:author="Bjoern Jan Joerges" w:date="2023-09-28T01:11:00Z">
        <w:r w:rsidR="00C61559">
          <w:t>d</w:t>
        </w:r>
      </w:ins>
      <w:r>
        <w:t xml:space="preserve"> both models by means of a </w:t>
      </w:r>
      <w:r w:rsidR="009375B0">
        <w:t>L</w:t>
      </w:r>
      <w:r>
        <w:t xml:space="preserve">ikelihood </w:t>
      </w:r>
      <w:r w:rsidR="009375B0">
        <w:t>R</w:t>
      </w:r>
      <w:r>
        <w:t xml:space="preserve">atio </w:t>
      </w:r>
      <w:r w:rsidR="009375B0">
        <w:t>T</w:t>
      </w:r>
      <w:r>
        <w:t xml:space="preserve">est to determine whether the motion profile explains </w:t>
      </w:r>
      <w:r w:rsidR="009375B0">
        <w:t>significantly more</w:t>
      </w:r>
      <w:r>
        <w:t xml:space="preserve"> variability </w:t>
      </w:r>
      <w:r w:rsidR="009375B0">
        <w:t xml:space="preserve">than the test model which already </w:t>
      </w:r>
      <w:del w:id="343" w:author="Bjoern Jan Joerges" w:date="2023-09-28T01:11:00Z">
        <w:r w:rsidR="009375B0" w:rsidDel="00C61559">
          <w:delText xml:space="preserve">takes </w:delText>
        </w:r>
      </w:del>
      <w:ins w:id="344" w:author="Bjoern Jan Joerges" w:date="2023-09-28T01:11:00Z">
        <w:r w:rsidR="00C61559">
          <w:t xml:space="preserve">took </w:t>
        </w:r>
      </w:ins>
      <w:r w:rsidR="009375B0">
        <w:t xml:space="preserve">into account </w:t>
      </w:r>
      <w:r>
        <w:t xml:space="preserve">biases in extrapolated </w:t>
      </w:r>
      <w:r w:rsidR="003755F5">
        <w:t>time</w:t>
      </w:r>
      <w:r>
        <w:t>.</w:t>
      </w:r>
      <w:r w:rsidR="00E9771D">
        <w:t xml:space="preserve"> We </w:t>
      </w:r>
      <w:del w:id="345" w:author="Bjoern Jan Joerges" w:date="2023-09-28T01:11:00Z">
        <w:r w:rsidR="00E9771D" w:rsidDel="00C61559">
          <w:delText xml:space="preserve">will </w:delText>
        </w:r>
      </w:del>
      <w:ins w:id="346" w:author="Bjoern Jan Joerges" w:date="2023-09-28T01:11:00Z">
        <w:r w:rsidR="00C61559">
          <w:t xml:space="preserve">do </w:t>
        </w:r>
      </w:ins>
      <w:r w:rsidR="00E9771D">
        <w:t xml:space="preserve">not interpret the regression coefficients as means and standard deviations are likely to be correlated, which </w:t>
      </w:r>
      <w:del w:id="347" w:author="Bjoern Jan Joerges" w:date="2023-09-28T01:11:00Z">
        <w:r w:rsidR="00E9771D" w:rsidDel="00C61559">
          <w:delText xml:space="preserve">may </w:delText>
        </w:r>
      </w:del>
      <w:ins w:id="348" w:author="Bjoern Jan Joerges" w:date="2023-09-28T01:11:00Z">
        <w:r w:rsidR="00C61559">
          <w:t xml:space="preserve">can </w:t>
        </w:r>
      </w:ins>
      <w:r w:rsidR="00E9771D">
        <w:t>lead to biased regression coefficients.</w:t>
      </w:r>
    </w:p>
    <w:p w14:paraId="6DAFB915" w14:textId="467A002E" w:rsidR="00A27BFB" w:rsidRDefault="00A602DC" w:rsidP="008F3E6F">
      <w:pPr>
        <w:jc w:val="both"/>
      </w:pPr>
      <w:r w:rsidRPr="00A602DC">
        <w:rPr>
          <w:b/>
          <w:bCs/>
        </w:rPr>
        <w:t>Speed Estimation</w:t>
      </w:r>
      <w:r>
        <w:t xml:space="preserve"> – </w:t>
      </w:r>
      <w:r w:rsidR="001242E5">
        <w:t>To test Hypotheses 2a and 2b</w:t>
      </w:r>
      <w:r w:rsidR="00D5279A">
        <w:t xml:space="preserve"> (script can be found </w:t>
      </w:r>
      <w:r w:rsidR="000A1E0C" w:rsidRPr="00162606">
        <w:t>here, on GitHub</w:t>
      </w:r>
      <w:r w:rsidR="000A1E0C">
        <w:rPr>
          <w:rStyle w:val="Hyperlink"/>
        </w:rPr>
        <w:t xml:space="preserve">: </w:t>
      </w:r>
      <w:r w:rsidR="000A1E0C" w:rsidRPr="000A1E0C">
        <w:rPr>
          <w:rStyle w:val="Hyperlink"/>
        </w:rPr>
        <w:t>https://github.com/b-jorges/Predicting-while-Moving/blob/main/Analysis%20Speed%20Estimation.R</w:t>
      </w:r>
      <w:r w:rsidR="00D5279A">
        <w:t>)</w:t>
      </w:r>
      <w:r w:rsidR="001242E5">
        <w:t xml:space="preserve"> regarding </w:t>
      </w:r>
      <w:r w:rsidR="005C4459">
        <w:t>speed estimation</w:t>
      </w:r>
      <w:r w:rsidR="00C262FD">
        <w:t>,</w:t>
      </w:r>
      <w:r w:rsidR="00C262FD" w:rsidRPr="00C262FD">
        <w:t xml:space="preserve"> we first use</w:t>
      </w:r>
      <w:ins w:id="349" w:author="Bjoern Jan Joerges" w:date="2023-09-28T01:11:00Z">
        <w:r w:rsidR="00C61559">
          <w:t>d</w:t>
        </w:r>
      </w:ins>
      <w:r w:rsidR="00C262FD" w:rsidRPr="00C262FD">
        <w:t xml:space="preserve"> the R package quickpsy </w:t>
      </w:r>
      <w:r w:rsidR="00C262FD" w:rsidRPr="00C262FD">
        <w:fldChar w:fldCharType="begin" w:fldLock="1"/>
      </w:r>
      <w:r w:rsidR="006D399E">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46]","plainTextFormattedCitation":"[46]","previouslyFormattedCitation":"[46]"},"properties":{"noteIndex":0},"schema":"https://github.com/citation-style-language/schema/raw/master/csl-citation.json"}</w:instrText>
      </w:r>
      <w:r w:rsidR="00C262FD" w:rsidRPr="00C262FD">
        <w:fldChar w:fldCharType="separate"/>
      </w:r>
      <w:r w:rsidR="00AC6668" w:rsidRPr="00AC6668">
        <w:rPr>
          <w:noProof/>
        </w:rPr>
        <w:t>[46]</w:t>
      </w:r>
      <w:r w:rsidR="00C262FD" w:rsidRPr="00C262FD">
        <w:fldChar w:fldCharType="end"/>
      </w:r>
      <w:r w:rsidR="00C262FD" w:rsidRPr="00C262FD">
        <w:t xml:space="preserve"> to fit psychometric functions to the </w:t>
      </w:r>
      <w:r w:rsidR="005C4459">
        <w:t>speed estimation</w:t>
      </w:r>
      <w:r w:rsidR="00C262FD" w:rsidRPr="00C262FD">
        <w:t xml:space="preserve"> data, separately for each participant, speed and motion profile.</w:t>
      </w:r>
      <w:r w:rsidR="00C262FD">
        <w:t xml:space="preserve"> </w:t>
      </w:r>
      <w:r w:rsidR="00C262FD" w:rsidRPr="00C262FD">
        <w:t>Quickpsy fits cumulative Gaussian functions to the data by</w:t>
      </w:r>
      <w:r w:rsidR="00ED544A">
        <w:t xml:space="preserve"> </w:t>
      </w:r>
      <w:r w:rsidR="00C262FD" w:rsidRPr="00C262FD">
        <w:t xml:space="preserve">direct likelihood maximization. The means of the cumulative Gaussians correspond to the Points of Subjective Equality (PSEs) and their standard deviations correspond to the </w:t>
      </w:r>
      <w:r w:rsidR="00106EAF">
        <w:t>84.1</w:t>
      </w:r>
      <w:r w:rsidR="006F23B3">
        <w:t xml:space="preserve">% </w:t>
      </w:r>
      <w:r w:rsidR="00C262FD" w:rsidRPr="00C262FD">
        <w:t>Just Noticeable Differences (JNDs)</w:t>
      </w:r>
      <w:r w:rsidR="006F23B3">
        <w:t>.</w:t>
      </w:r>
    </w:p>
    <w:p w14:paraId="095C48DA" w14:textId="71ED979E" w:rsidR="006D3D85" w:rsidRDefault="00C262FD" w:rsidP="008F3E6F">
      <w:pPr>
        <w:jc w:val="both"/>
      </w:pPr>
      <w:r>
        <w:t xml:space="preserve">To assess whether the motion profile </w:t>
      </w:r>
      <w:r w:rsidR="006D3D85">
        <w:t xml:space="preserve">biased </w:t>
      </w:r>
      <w:r>
        <w:t>the</w:t>
      </w:r>
      <w:r w:rsidR="00A27BFB">
        <w:t xml:space="preserve"> perceived speed</w:t>
      </w:r>
      <w:r>
        <w:t xml:space="preserve"> significantly, we fit</w:t>
      </w:r>
      <w:ins w:id="350" w:author="Bjoern Jan Joerges" w:date="2023-09-28T01:12:00Z">
        <w:r w:rsidR="00C61559">
          <w:t>ted</w:t>
        </w:r>
      </w:ins>
      <w:r>
        <w:t xml:space="preserve"> </w:t>
      </w:r>
      <w:r w:rsidR="006D3D85">
        <w:t xml:space="preserve">a </w:t>
      </w:r>
      <w:r>
        <w:t>Linear Mixed Model</w:t>
      </w:r>
      <w:r w:rsidR="006D3D85">
        <w:t xml:space="preserve"> with the </w:t>
      </w:r>
      <w:r>
        <w:t>PSEs as dependent variable,</w:t>
      </w:r>
      <w:r w:rsidR="00A847BA">
        <w:t xml:space="preserve"> the </w:t>
      </w:r>
      <w:r w:rsidR="00827762">
        <w:t>self-</w:t>
      </w:r>
      <w:r w:rsidR="00A847BA">
        <w:t xml:space="preserve">motion </w:t>
      </w:r>
      <w:r w:rsidR="00827762">
        <w:t>profile as</w:t>
      </w:r>
      <w:r w:rsidR="00A847BA">
        <w:t xml:space="preserve"> fixed effect, and random intercepts and random slopes for</w:t>
      </w:r>
      <w:r w:rsidR="00A27BFB">
        <w:t xml:space="preserve"> the ball speed</w:t>
      </w:r>
      <w:r w:rsidR="00257954">
        <w:t xml:space="preserve"> </w:t>
      </w:r>
      <w:r w:rsidR="00A27BFB">
        <w:t>per p</w:t>
      </w:r>
      <w:r w:rsidR="00A847BA">
        <w:t>articipant</w:t>
      </w:r>
      <w:r w:rsidR="006D3FE7">
        <w:t xml:space="preserve"> as random ef</w:t>
      </w:r>
      <w:r w:rsidR="005A54A8">
        <w:t>f</w:t>
      </w:r>
      <w:r w:rsidR="006D3FE7">
        <w:t>ects</w:t>
      </w:r>
      <w:r w:rsidR="006D3D85">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5C3BA2FC" w14:textId="77777777" w:rsidTr="006D3D85">
        <w:tc>
          <w:tcPr>
            <w:tcW w:w="8995" w:type="dxa"/>
          </w:tcPr>
          <w:p w14:paraId="34638E2A" w14:textId="77777777" w:rsidR="006D3D85" w:rsidRPr="006D3D85" w:rsidRDefault="006D3D85" w:rsidP="006D3D85">
            <w:pPr>
              <w:spacing w:after="160" w:line="259" w:lineRule="auto"/>
              <w:jc w:val="both"/>
            </w:pPr>
            <m:oMathPara>
              <m:oMath>
                <m:r>
                  <w:rPr>
                    <w:rFonts w:ascii="Cambria Math" w:hAnsi="Cambria Math"/>
                  </w:rPr>
                  <m:t>PSE ~ Motion Profil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6A51B939" w14:textId="77777777" w:rsidR="006D3D85" w:rsidRPr="006D3D85" w:rsidRDefault="006D3D85" w:rsidP="006D3D85">
            <w:pPr>
              <w:spacing w:after="160" w:line="259" w:lineRule="auto"/>
              <w:jc w:val="both"/>
            </w:pPr>
            <w:r w:rsidRPr="006D3D85">
              <w:t xml:space="preserve">(7) </w:t>
            </w:r>
          </w:p>
        </w:tc>
      </w:tr>
    </w:tbl>
    <w:p w14:paraId="76E8913C" w14:textId="37E94D5A" w:rsidR="002259CA" w:rsidRDefault="002259CA" w:rsidP="008F3E6F">
      <w:pPr>
        <w:jc w:val="both"/>
      </w:pPr>
      <w:r>
        <w:t>We expect</w:t>
      </w:r>
      <w:ins w:id="351" w:author="Bjoern Jan Joerges" w:date="2023-09-28T01:12:00Z">
        <w:r w:rsidR="00C61559">
          <w:t>ed</w:t>
        </w:r>
      </w:ins>
      <w:r>
        <w:t xml:space="preserve"> that the regression coefficient for the motion profile “Opposite Directions” </w:t>
      </w:r>
      <w:del w:id="352" w:author="Bjoern Jan Joerges" w:date="2023-09-28T01:12:00Z">
        <w:r w:rsidR="00840F18" w:rsidDel="00C61559">
          <w:delText xml:space="preserve">will </w:delText>
        </w:r>
      </w:del>
      <w:ins w:id="353" w:author="Bjoern Jan Joerges" w:date="2023-09-28T01:12:00Z">
        <w:r w:rsidR="00C61559">
          <w:t xml:space="preserve">would </w:t>
        </w:r>
      </w:ins>
      <w:r w:rsidR="00840F18">
        <w:t>be positive and</w:t>
      </w:r>
      <w:r>
        <w:t xml:space="preserve"> significantly different from zero, indicating that speed </w:t>
      </w:r>
      <w:del w:id="354" w:author="Bjoern Jan Joerges" w:date="2023-09-28T01:12:00Z">
        <w:r w:rsidDel="00C61559">
          <w:delText xml:space="preserve">is </w:delText>
        </w:r>
      </w:del>
      <w:ins w:id="355" w:author="Bjoern Jan Joerges" w:date="2023-09-28T01:12:00Z">
        <w:r w:rsidR="00C61559">
          <w:t xml:space="preserve">was </w:t>
        </w:r>
      </w:ins>
      <w:r>
        <w:t xml:space="preserve">overestimated when observer and target move in opposite directions </w:t>
      </w:r>
      <w:r w:rsidR="00840F18">
        <w:t>as</w:t>
      </w:r>
      <w:r>
        <w:t xml:space="preserve"> compar</w:t>
      </w:r>
      <w:r w:rsidR="00840F18">
        <w:t>ed</w:t>
      </w:r>
      <w:r>
        <w:t xml:space="preserve"> to when the observer </w:t>
      </w:r>
      <w:del w:id="356" w:author="Bjoern Jan Joerges" w:date="2023-09-28T01:12:00Z">
        <w:r w:rsidDel="00C61559">
          <w:delText xml:space="preserve">is </w:delText>
        </w:r>
      </w:del>
      <w:ins w:id="357" w:author="Bjoern Jan Joerges" w:date="2023-09-28T01:12:00Z">
        <w:r w:rsidR="00C61559">
          <w:t xml:space="preserve">was </w:t>
        </w:r>
      </w:ins>
      <w:r>
        <w:t>static.</w:t>
      </w:r>
    </w:p>
    <w:p w14:paraId="53189605" w14:textId="3AB5F5FA" w:rsidR="006D3D85" w:rsidRDefault="006D3D85" w:rsidP="008F3E6F">
      <w:pPr>
        <w:jc w:val="both"/>
      </w:pPr>
      <w:r>
        <w:t>R</w:t>
      </w:r>
      <w:r w:rsidRPr="006D3D85">
        <w:t>egarding precision</w:t>
      </w:r>
      <w:r>
        <w:t>, the same considerations</w:t>
      </w:r>
      <w:r w:rsidRPr="006D3D85">
        <w:t xml:space="preserve"> apply </w:t>
      </w:r>
      <w:r>
        <w:t xml:space="preserve">as for the </w:t>
      </w:r>
      <w:r w:rsidR="00607E43">
        <w:t>prediction</w:t>
      </w:r>
      <w:r>
        <w:t xml:space="preserve"> task</w:t>
      </w:r>
      <w:r w:rsidRPr="006D3D85">
        <w:t xml:space="preserve">: </w:t>
      </w:r>
      <w:r>
        <w:t>in addition to a direct effect of the self-motion profile, biases elicited by the different self-motion profiles can impact precision</w:t>
      </w:r>
      <w:r w:rsidRPr="006D3D85">
        <w:t xml:space="preserve">. </w:t>
      </w:r>
      <w:r>
        <w:t>For this reason, we</w:t>
      </w:r>
      <w:r w:rsidRPr="006D3D85">
        <w:t xml:space="preserve"> use</w:t>
      </w:r>
      <w:ins w:id="358" w:author="Bjoern Jan Joerges" w:date="2023-09-28T01:12:00Z">
        <w:r w:rsidR="00C61559">
          <w:t>d</w:t>
        </w:r>
      </w:ins>
      <w:r w:rsidRPr="006D3D85">
        <w:t xml:space="preserve"> </w:t>
      </w:r>
      <w:r>
        <w:t xml:space="preserve">a </w:t>
      </w:r>
      <w:r w:rsidRPr="006D3D85">
        <w:t xml:space="preserve">model comparison-based approach </w:t>
      </w:r>
      <w:r>
        <w:t>similar to the one used above</w:t>
      </w:r>
      <w:r w:rsidRPr="006D3D85">
        <w:t>.</w:t>
      </w:r>
      <w:r>
        <w:t xml:space="preserve"> Separately for the “Same Direction” and “Opposite Directions” motion profiles, we first fit</w:t>
      </w:r>
      <w:ins w:id="359" w:author="Bjoern Jan Joerges" w:date="2023-09-28T01:12:00Z">
        <w:r w:rsidR="00C61559">
          <w:t>ted</w:t>
        </w:r>
      </w:ins>
      <w:r>
        <w:t xml:space="preserve"> a test model that contain</w:t>
      </w:r>
      <w:ins w:id="360" w:author="Bjoern Jan Joerges" w:date="2023-09-28T01:12:00Z">
        <w:r w:rsidR="00C61559">
          <w:t>ed</w:t>
        </w:r>
      </w:ins>
      <w:del w:id="361" w:author="Bjoern Jan Joerges" w:date="2023-09-28T01:12:00Z">
        <w:r w:rsidDel="00C61559">
          <w:delText>s</w:delText>
        </w:r>
      </w:del>
      <w:r>
        <w:t xml:space="preserve"> the log JNDs as dependent variable, the self-motion profile</w:t>
      </w:r>
      <w:r w:rsidR="003074E7">
        <w:t xml:space="preserve"> </w:t>
      </w:r>
      <w:r>
        <w:t xml:space="preserve">and the PSEs as fixed effects, and random intercepts as well as random slopes for ball speed per participant as random effec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7F0F43DD" w14:textId="77777777" w:rsidTr="006D3D85">
        <w:tc>
          <w:tcPr>
            <w:tcW w:w="8995" w:type="dxa"/>
          </w:tcPr>
          <w:p w14:paraId="714014F5"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Motion Profile+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4270DE5C" w14:textId="77777777" w:rsidR="006D3D85" w:rsidRPr="006D3D85" w:rsidRDefault="006D3D85" w:rsidP="006D3D85">
            <w:pPr>
              <w:spacing w:after="160" w:line="259" w:lineRule="auto"/>
              <w:jc w:val="both"/>
            </w:pPr>
            <w:r w:rsidRPr="006D3D85">
              <w:t>(8)</w:t>
            </w:r>
          </w:p>
        </w:tc>
      </w:tr>
    </w:tbl>
    <w:p w14:paraId="07AB6A54" w14:textId="1AC52111" w:rsidR="006D3D85" w:rsidRDefault="006D3D85" w:rsidP="008F3E6F">
      <w:pPr>
        <w:jc w:val="both"/>
      </w:pPr>
      <w:r>
        <w:t>We also fit</w:t>
      </w:r>
      <w:ins w:id="362" w:author="Bjoern Jan Joerges" w:date="2023-09-28T01:12:00Z">
        <w:r w:rsidR="007E2F03">
          <w:t>te</w:t>
        </w:r>
      </w:ins>
      <w:ins w:id="363" w:author="Bjoern Jan Joerges" w:date="2023-09-28T01:13:00Z">
        <w:r w:rsidR="007E2F03">
          <w:t>d</w:t>
        </w:r>
      </w:ins>
      <w:r>
        <w:t xml:space="preserve"> a null model without the motion profile as fixed effec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99"/>
        <w:gridCol w:w="461"/>
      </w:tblGrid>
      <w:tr w:rsidR="006D3D85" w:rsidRPr="006D3D85" w14:paraId="1379549D" w14:textId="77777777" w:rsidTr="00E10AA8">
        <w:tc>
          <w:tcPr>
            <w:tcW w:w="8995" w:type="dxa"/>
          </w:tcPr>
          <w:p w14:paraId="561AC180" w14:textId="77777777" w:rsidR="006D3D85" w:rsidRPr="006D3D85" w:rsidRDefault="006D3D85" w:rsidP="006D3D85">
            <w:pPr>
              <w:spacing w:after="160" w:line="259" w:lineRule="auto"/>
              <w:jc w:val="both"/>
            </w:pPr>
            <m:oMathPara>
              <m:oMath>
                <m:r>
                  <w:rPr>
                    <w:rFonts w:ascii="Cambria Math" w:hAnsi="Cambria Math"/>
                  </w:rPr>
                  <m:t>log</m:t>
                </m:r>
                <m:d>
                  <m:dPr>
                    <m:ctrlPr>
                      <w:rPr>
                        <w:rFonts w:ascii="Cambria Math" w:hAnsi="Cambria Math"/>
                        <w:i/>
                      </w:rPr>
                    </m:ctrlPr>
                  </m:dPr>
                  <m:e>
                    <m:r>
                      <w:rPr>
                        <w:rFonts w:ascii="Cambria Math" w:hAnsi="Cambria Math"/>
                      </w:rPr>
                      <m:t>JND</m:t>
                    </m:r>
                  </m:e>
                </m:d>
                <m:r>
                  <w:rPr>
                    <w:rFonts w:ascii="Cambria Math" w:hAnsi="Cambria Math"/>
                  </w:rPr>
                  <m:t>~ PSE+</m:t>
                </m:r>
                <m:d>
                  <m:dPr>
                    <m:endChr m:val="|"/>
                    <m:ctrlPr>
                      <w:rPr>
                        <w:rFonts w:ascii="Cambria Math" w:hAnsi="Cambria Math"/>
                        <w:i/>
                      </w:rPr>
                    </m:ctrlPr>
                  </m:dPr>
                  <m:e>
                    <m:r>
                      <w:rPr>
                        <w:rFonts w:ascii="Cambria Math" w:hAnsi="Cambria Math"/>
                      </w:rPr>
                      <m:t>Spee</m:t>
                    </m:r>
                    <m:sSub>
                      <m:sSubPr>
                        <m:ctrlPr>
                          <w:rPr>
                            <w:rFonts w:ascii="Cambria Math" w:hAnsi="Cambria Math"/>
                            <w:i/>
                            <w:lang w:val="es-ES"/>
                          </w:rPr>
                        </m:ctrlPr>
                      </m:sSubPr>
                      <m:e>
                        <m:r>
                          <w:rPr>
                            <w:rFonts w:ascii="Cambria Math" w:hAnsi="Cambria Math"/>
                            <w:lang w:val="es-ES"/>
                          </w:rPr>
                          <m:t>d</m:t>
                        </m:r>
                      </m:e>
                      <m:sub>
                        <m:r>
                          <w:rPr>
                            <w:rFonts w:ascii="Cambria Math" w:hAnsi="Cambria Math"/>
                            <w:lang w:val="es-ES"/>
                          </w:rPr>
                          <m:t>Ball</m:t>
                        </m:r>
                      </m:sub>
                    </m:sSub>
                  </m:e>
                </m:d>
                <m:r>
                  <w:rPr>
                    <w:rFonts w:ascii="Cambria Math" w:hAnsi="Cambria Math"/>
                  </w:rPr>
                  <m:t xml:space="preserve">Participant) </m:t>
                </m:r>
                <m:r>
                  <w:rPr>
                    <w:rFonts w:ascii="Cambria Math" w:hAnsi="Cambria Math"/>
                    <w:lang w:val="es-ES"/>
                  </w:rPr>
                  <m:t xml:space="preserve"> </m:t>
                </m:r>
              </m:oMath>
            </m:oMathPara>
          </w:p>
        </w:tc>
        <w:tc>
          <w:tcPr>
            <w:tcW w:w="461" w:type="dxa"/>
          </w:tcPr>
          <w:p w14:paraId="5B7E330D" w14:textId="77777777" w:rsidR="006D3D85" w:rsidRPr="006D3D85" w:rsidRDefault="006D3D85" w:rsidP="006D3D85">
            <w:pPr>
              <w:spacing w:after="160" w:line="259" w:lineRule="auto"/>
              <w:jc w:val="both"/>
            </w:pPr>
            <w:r w:rsidRPr="006D3D85">
              <w:t>(</w:t>
            </w:r>
            <w:r w:rsidR="00C16D07">
              <w:t>9</w:t>
            </w:r>
            <w:r w:rsidRPr="006D3D85">
              <w:t>)</w:t>
            </w:r>
          </w:p>
        </w:tc>
      </w:tr>
    </w:tbl>
    <w:p w14:paraId="30AFCB2D" w14:textId="7309ECC8" w:rsidR="0053369B" w:rsidRDefault="006D3D85" w:rsidP="008F3E6F">
      <w:pPr>
        <w:jc w:val="both"/>
      </w:pPr>
      <w:r>
        <w:t>Finally, we compare</w:t>
      </w:r>
      <w:ins w:id="364" w:author="Bjoern Jan Joerges" w:date="2023-09-28T01:13:00Z">
        <w:r w:rsidR="007E2F03">
          <w:t>d</w:t>
        </w:r>
      </w:ins>
      <w:r>
        <w:t xml:space="preserve"> both models with a Likelihood Ratio Test</w:t>
      </w:r>
      <w:r w:rsidR="00510B8B">
        <w:t xml:space="preserve"> and we expect</w:t>
      </w:r>
      <w:ins w:id="365" w:author="Bjoern Jan Joerges" w:date="2023-09-28T01:13:00Z">
        <w:r w:rsidR="007E2F03">
          <w:t>ed</w:t>
        </w:r>
      </w:ins>
      <w:r w:rsidR="00510B8B">
        <w:t xml:space="preserve"> the test model (Equation 8) to be a significantly better fit than the null model (Equation 9).</w:t>
      </w:r>
      <w:r>
        <w:t xml:space="preserve"> </w:t>
      </w:r>
      <w:r w:rsidR="00E9771D">
        <w:t xml:space="preserve">As for the prediction task, we </w:t>
      </w:r>
      <w:del w:id="366" w:author="Bjoern Jan Joerges" w:date="2023-09-28T01:13:00Z">
        <w:r w:rsidR="00E9771D" w:rsidDel="007E2F03">
          <w:delText xml:space="preserve">will </w:delText>
        </w:r>
      </w:del>
      <w:ins w:id="367" w:author="Bjoern Jan Joerges" w:date="2023-09-28T01:13:00Z">
        <w:r w:rsidR="007E2F03">
          <w:t xml:space="preserve">do </w:t>
        </w:r>
      </w:ins>
      <w:r w:rsidR="00E9771D">
        <w:t>not interpret the regression coefficients obtained in this analysis.</w:t>
      </w:r>
    </w:p>
    <w:p w14:paraId="63124367" w14:textId="4773B00E" w:rsidR="009375B0" w:rsidRDefault="00A602DC" w:rsidP="00A27BFB">
      <w:pPr>
        <w:spacing w:before="240"/>
        <w:jc w:val="both"/>
      </w:pPr>
      <w:r w:rsidRPr="00A602DC">
        <w:rPr>
          <w:b/>
          <w:bCs/>
        </w:rPr>
        <w:t xml:space="preserve">A link between speed estimation and </w:t>
      </w:r>
      <w:r w:rsidR="00607E43">
        <w:rPr>
          <w:b/>
          <w:bCs/>
        </w:rPr>
        <w:t>prediction</w:t>
      </w:r>
      <w:r w:rsidRPr="00A602DC">
        <w:t xml:space="preserve"> </w:t>
      </w:r>
      <w:r>
        <w:t xml:space="preserve">– </w:t>
      </w:r>
      <w:r w:rsidR="00A42A9D">
        <w:t>To test H</w:t>
      </w:r>
      <w:r w:rsidR="00A42A9D" w:rsidRPr="00A42A9D">
        <w:t>ypotheses 3a a</w:t>
      </w:r>
      <w:r w:rsidR="00A42A9D">
        <w:t>nd 3b</w:t>
      </w:r>
      <w:r w:rsidR="00D5279A">
        <w:t xml:space="preserve"> (script can be found </w:t>
      </w:r>
      <w:r w:rsidR="000A1E0C" w:rsidRPr="00162606">
        <w:t>here, on GitHub</w:t>
      </w:r>
      <w:r w:rsidR="000A1E0C">
        <w:t xml:space="preserve">: </w:t>
      </w:r>
      <w:r w:rsidR="000A1E0C" w:rsidRPr="000A1E0C">
        <w:t>https://github.com/b-jorges/Predicting-while-Moving/blob/main/Analysis%20Correlation.R</w:t>
      </w:r>
      <w:r w:rsidR="00D5279A">
        <w:t>)</w:t>
      </w:r>
      <w:r w:rsidR="00A42A9D">
        <w:t xml:space="preserve">, we </w:t>
      </w:r>
      <w:r w:rsidR="00116871">
        <w:t xml:space="preserve">first </w:t>
      </w:r>
      <w:r w:rsidR="00A42A9D">
        <w:t>prepar</w:t>
      </w:r>
      <w:r w:rsidR="00116871">
        <w:t>e</w:t>
      </w:r>
      <w:ins w:id="368" w:author="Bjoern Jan Joerges" w:date="2023-09-28T01:13:00Z">
        <w:r w:rsidR="00620B4F">
          <w:t>d</w:t>
        </w:r>
      </w:ins>
      <w:r w:rsidR="00A42A9D">
        <w:t xml:space="preserve"> the prediction data by computing means and standard deviations</w:t>
      </w:r>
      <w:r w:rsidR="00A27BFB">
        <w:t xml:space="preserve"> of the extrapolated </w:t>
      </w:r>
      <w:r w:rsidR="003755F5">
        <w:t>time</w:t>
      </w:r>
      <w:r w:rsidR="00A42A9D">
        <w:t xml:space="preserve"> for each participant. </w:t>
      </w:r>
      <w:r w:rsidR="00612B59">
        <w:t>We then calculate</w:t>
      </w:r>
      <w:ins w:id="369" w:author="Bjoern Jan Joerges" w:date="2023-09-28T01:13:00Z">
        <w:r w:rsidR="00620B4F">
          <w:t>d</w:t>
        </w:r>
      </w:ins>
      <w:r w:rsidR="00612B59">
        <w:t xml:space="preserve"> the difference in performance (mean and standard deviations for the prediction task and PSEs and </w:t>
      </w:r>
      <w:r w:rsidR="00106EAF">
        <w:t>JNDs</w:t>
      </w:r>
      <w:r w:rsidR="00612B59">
        <w:t xml:space="preserve"> for the </w:t>
      </w:r>
      <w:r w:rsidR="005C4459">
        <w:t xml:space="preserve">speed </w:t>
      </w:r>
      <w:r w:rsidR="005C4459">
        <w:lastRenderedPageBreak/>
        <w:t>estimation</w:t>
      </w:r>
      <w:r w:rsidR="00612B59">
        <w:t xml:space="preserve"> task) between the “Opposite Directions” motion profile and the “Observer Static” </w:t>
      </w:r>
      <w:r w:rsidR="00A27BFB">
        <w:t>motion profile</w:t>
      </w:r>
      <w:r w:rsidR="009375B0">
        <w:t xml:space="preserve"> for both tasks</w:t>
      </w:r>
      <w:r w:rsidR="00122F4D">
        <w:t xml:space="preserve"> for each</w:t>
      </w:r>
      <w:r w:rsidR="00147AEB">
        <w:t xml:space="preserve"> participant.</w:t>
      </w:r>
    </w:p>
    <w:p w14:paraId="4EB0C040" w14:textId="48954A79" w:rsidR="00FA2E15" w:rsidRDefault="00612B59" w:rsidP="008E79ED">
      <w:pPr>
        <w:jc w:val="both"/>
      </w:pPr>
      <w:r>
        <w:t xml:space="preserve">For accuracy, we </w:t>
      </w:r>
      <w:r w:rsidR="00A42A9D">
        <w:t>then determine</w:t>
      </w:r>
      <w:ins w:id="370" w:author="Bjoern Jan Joerges" w:date="2023-09-28T01:13:00Z">
        <w:r w:rsidR="00620B4F">
          <w:t>d</w:t>
        </w:r>
      </w:ins>
      <w:r w:rsidR="00A42A9D">
        <w:t xml:space="preserve"> to what extent </w:t>
      </w:r>
      <w:r>
        <w:t>PSE</w:t>
      </w:r>
      <w:r w:rsidR="009375B0">
        <w:t xml:space="preserve"> differences between the Opposite Direction motion profile and the Observer Static motion profile</w:t>
      </w:r>
      <w:r>
        <w:t xml:space="preserve"> obtained i</w:t>
      </w:r>
      <w:r w:rsidR="003F1DF1">
        <w:t>n the speed estimation task</w:t>
      </w:r>
      <w:r>
        <w:t xml:space="preserve"> predict</w:t>
      </w:r>
      <w:ins w:id="371" w:author="Bjoern Jan Joerges" w:date="2023-09-28T01:13:00Z">
        <w:r w:rsidR="00620B4F">
          <w:t>ed</w:t>
        </w:r>
      </w:ins>
      <w:r>
        <w:t xml:space="preserve"> the mean extrapolated </w:t>
      </w:r>
      <w:r w:rsidR="009375B0">
        <w:t>time</w:t>
      </w:r>
      <w:r>
        <w:t xml:space="preserve"> in </w:t>
      </w:r>
      <w:r w:rsidR="009375B0">
        <w:t>the prediction task</w:t>
      </w:r>
      <w:r w:rsidR="00A42A9D">
        <w:t>.</w:t>
      </w:r>
      <w:r w:rsidR="00E8666E">
        <w:t xml:space="preserve"> </w:t>
      </w:r>
      <w:r>
        <w:t>For this purpose, we fit</w:t>
      </w:r>
      <w:ins w:id="372" w:author="Bjoern Jan Joerges" w:date="2023-09-28T01:14:00Z">
        <w:r w:rsidR="00620B4F">
          <w:t>ted</w:t>
        </w:r>
      </w:ins>
      <w:r>
        <w:t xml:space="preserve"> a</w:t>
      </w:r>
      <w:r w:rsidR="009375B0">
        <w:t xml:space="preserve"> Linear Model</w:t>
      </w:r>
      <w:r>
        <w:t xml:space="preserve"> with the </w:t>
      </w:r>
      <w:r w:rsidR="009375B0">
        <w:t xml:space="preserve">difference in </w:t>
      </w:r>
      <w:r w:rsidR="00C504A9">
        <w:t xml:space="preserve">mean </w:t>
      </w:r>
      <w:r w:rsidR="003B1E8D">
        <w:t>motion extrapolation</w:t>
      </w:r>
      <w:r w:rsidR="00C504A9">
        <w:t xml:space="preserve"> errors</w:t>
      </w:r>
      <w:r w:rsidR="003F1DF1">
        <w:t xml:space="preserve"> between the motion profiles</w:t>
      </w:r>
      <w:r w:rsidR="00C504A9">
        <w:t xml:space="preserve"> as </w:t>
      </w:r>
      <w:r w:rsidR="00326E61">
        <w:t xml:space="preserve">the </w:t>
      </w:r>
      <w:r w:rsidR="00C504A9">
        <w:t>dependent variable</w:t>
      </w:r>
      <w:r w:rsidR="00122F4D">
        <w:t xml:space="preserve"> and</w:t>
      </w:r>
      <w:r w:rsidR="00C504A9">
        <w:t xml:space="preserve"> the </w:t>
      </w:r>
      <w:r>
        <w:t>difference in PSEs between the motion profiles as</w:t>
      </w:r>
      <w:r w:rsidR="00326E61">
        <w:t xml:space="preserve"> the</w:t>
      </w:r>
      <w:r>
        <w:t xml:space="preserve"> </w:t>
      </w:r>
      <w:r w:rsidR="00122F4D">
        <w:t>independent variable</w:t>
      </w:r>
      <w:r w:rsidR="0096069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0B83B379" w14:textId="77777777" w:rsidTr="004F62FD">
        <w:tc>
          <w:tcPr>
            <w:tcW w:w="8365" w:type="dxa"/>
          </w:tcPr>
          <w:p w14:paraId="6DCC3E6C" w14:textId="6ED8BD72" w:rsidR="00FA2E15" w:rsidRPr="00FA2E15" w:rsidRDefault="006B5FA8" w:rsidP="00FA2E15">
            <w:pPr>
              <w:spacing w:after="160" w:line="259" w:lineRule="auto"/>
              <w:jc w:val="both"/>
              <w:rPr>
                <w:i/>
                <w:lang w:val="de-DE"/>
              </w:rPr>
            </w:pPr>
            <m:oMathPara>
              <m:oMath>
                <m:r>
                  <w:rPr>
                    <w:rFonts w:ascii="Cambria Math" w:hAnsi="Cambria Math"/>
                  </w:rPr>
                  <m:t>Mean Difference in Extrapolated Time-to-Contact (Opposite-Static) ~  PSE Difference (Opposite –Static)</m:t>
                </m:r>
              </m:oMath>
            </m:oMathPara>
          </w:p>
        </w:tc>
        <w:tc>
          <w:tcPr>
            <w:tcW w:w="985" w:type="dxa"/>
          </w:tcPr>
          <w:p w14:paraId="4F83BA02" w14:textId="77777777" w:rsidR="00FA2E15" w:rsidRPr="00FA2E15" w:rsidRDefault="00FA2E15" w:rsidP="00FA2E15">
            <w:pPr>
              <w:spacing w:after="160" w:line="259" w:lineRule="auto"/>
              <w:jc w:val="both"/>
            </w:pPr>
            <w:r w:rsidRPr="00FA2E15">
              <w:t>(</w:t>
            </w:r>
            <w:r w:rsidR="004F62FD">
              <w:t>9</w:t>
            </w:r>
            <w:r w:rsidRPr="00FA2E15">
              <w:t xml:space="preserve">) </w:t>
            </w:r>
          </w:p>
        </w:tc>
      </w:tr>
    </w:tbl>
    <w:p w14:paraId="5688ED24" w14:textId="2C86914B" w:rsidR="002259CA" w:rsidRDefault="002259CA" w:rsidP="00F90D97">
      <w:pPr>
        <w:jc w:val="both"/>
      </w:pPr>
      <w:r>
        <w:t>We expect</w:t>
      </w:r>
      <w:ins w:id="373" w:author="Bjoern Jan Joerges" w:date="2023-09-28T01:14:00Z">
        <w:r w:rsidR="00620B4F">
          <w:t>ed</w:t>
        </w:r>
      </w:ins>
      <w:r>
        <w:t xml:space="preserve"> that the regression coefficient for the fixed effect “PSE Difference (Opposite – Static)” </w:t>
      </w:r>
      <w:del w:id="374" w:author="Bjoern Jan Joerges" w:date="2023-09-28T01:14:00Z">
        <w:r w:rsidR="007A781D" w:rsidDel="00620B4F">
          <w:delText xml:space="preserve">will </w:delText>
        </w:r>
      </w:del>
      <w:ins w:id="375" w:author="Bjoern Jan Joerges" w:date="2023-09-28T01:14:00Z">
        <w:r w:rsidR="00620B4F">
          <w:t xml:space="preserve">would </w:t>
        </w:r>
      </w:ins>
      <w:r w:rsidR="007A781D">
        <w:t>be negative and</w:t>
      </w:r>
      <w:r>
        <w:t xml:space="preserve"> significantly different from zero, indicating that a stronger effect of self-motion on PSEs </w:t>
      </w:r>
      <w:del w:id="376" w:author="Bjoern Jan Joerges" w:date="2023-09-28T01:14:00Z">
        <w:r w:rsidDel="00620B4F">
          <w:delText xml:space="preserve">is </w:delText>
        </w:r>
      </w:del>
      <w:ins w:id="377" w:author="Bjoern Jan Joerges" w:date="2023-09-28T01:14:00Z">
        <w:r w:rsidR="00620B4F">
          <w:t xml:space="preserve">was </w:t>
        </w:r>
      </w:ins>
      <w:r>
        <w:t xml:space="preserve">linked to a larger effect of self-motion on the estimated time-to-contact. </w:t>
      </w:r>
    </w:p>
    <w:p w14:paraId="5DFE6328" w14:textId="397061ED" w:rsidR="00FA2E15" w:rsidRDefault="005C4459" w:rsidP="00F90D97">
      <w:pPr>
        <w:jc w:val="both"/>
      </w:pPr>
      <w:r>
        <w:t>For precision, the same complication as for Hypothesis 1b appl</w:t>
      </w:r>
      <w:r w:rsidR="0035310B">
        <w:t>ies</w:t>
      </w:r>
      <w:r>
        <w:t>: A correlation between the effect of visual self-motion on</w:t>
      </w:r>
      <w:r w:rsidR="00B86540">
        <w:t xml:space="preserve"> the precision of</w:t>
      </w:r>
      <w:r>
        <w:t xml:space="preserve"> speed estimation and </w:t>
      </w:r>
      <w:r w:rsidR="0035310B">
        <w:t>on the precision</w:t>
      </w:r>
      <w:r w:rsidR="00B86540">
        <w:t xml:space="preserve"> of </w:t>
      </w:r>
      <w:r w:rsidR="00607E43">
        <w:t>the predicted times-to-contact</w:t>
      </w:r>
      <w:r>
        <w:t xml:space="preserve"> could be due </w:t>
      </w:r>
      <w:r w:rsidR="0035310B">
        <w:t xml:space="preserve">to </w:t>
      </w:r>
      <w:r>
        <w:t xml:space="preserve">biases </w:t>
      </w:r>
      <w:r w:rsidR="0035310B">
        <w:t>introduced by visual self-motion</w:t>
      </w:r>
      <w:r>
        <w:t>.</w:t>
      </w:r>
      <w:r w:rsidR="00B86540">
        <w:t xml:space="preserve"> If visual self-motion</w:t>
      </w:r>
      <w:r w:rsidR="0035310B">
        <w:t xml:space="preserve"> in the opposite direction, for example, leads to too-early responses, the extrapolated intervals </w:t>
      </w:r>
      <w:r w:rsidR="00326E61">
        <w:t xml:space="preserve">become </w:t>
      </w:r>
      <w:r w:rsidR="0035310B">
        <w:t xml:space="preserve">shorter. A shorter interval, in turn, </w:t>
      </w:r>
      <w:r w:rsidR="00326E61">
        <w:t>w</w:t>
      </w:r>
      <w:r w:rsidR="0035310B">
        <w:t>ould lead to higher precision.</w:t>
      </w:r>
      <w:r w:rsidR="00B86540">
        <w:t xml:space="preserve"> </w:t>
      </w:r>
      <w:r w:rsidR="0035310B">
        <w:t>Therefore, t</w:t>
      </w:r>
      <w:r>
        <w:t xml:space="preserve">o test whether the difference in precision observed in the speed estimation task was significantly related to the variability in the prediction task even after accounting for biases, we </w:t>
      </w:r>
      <w:r w:rsidR="0035310B">
        <w:t>need</w:t>
      </w:r>
      <w:ins w:id="378" w:author="Bjoern Jan Joerges" w:date="2023-09-28T01:14:00Z">
        <w:r w:rsidR="00620B4F">
          <w:t>ed</w:t>
        </w:r>
      </w:ins>
      <w:r w:rsidR="0035310B">
        <w:t xml:space="preserve"> to determine whether the effect of visual self-motion on JNDs predict</w:t>
      </w:r>
      <w:ins w:id="379" w:author="Bjoern Jan Joerges" w:date="2023-09-28T01:14:00Z">
        <w:r w:rsidR="00620B4F">
          <w:t>ed</w:t>
        </w:r>
      </w:ins>
      <w:del w:id="380" w:author="Bjoern Jan Joerges" w:date="2023-09-28T01:14:00Z">
        <w:r w:rsidR="0035310B" w:rsidDel="00620B4F">
          <w:delText>s</w:delText>
        </w:r>
      </w:del>
      <w:r w:rsidR="0035310B">
        <w:t xml:space="preserve"> any variability beyond the variability that </w:t>
      </w:r>
      <w:ins w:id="381" w:author="Bjoern Jan Joerges" w:date="2023-09-28T01:14:00Z">
        <w:r w:rsidR="00620B4F">
          <w:t>was</w:t>
        </w:r>
      </w:ins>
      <w:del w:id="382" w:author="Bjoern Jan Joerges" w:date="2023-09-28T01:14:00Z">
        <w:r w:rsidR="0035310B" w:rsidDel="00620B4F">
          <w:delText>is</w:delText>
        </w:r>
      </w:del>
      <w:r w:rsidR="0035310B">
        <w:t xml:space="preserve"> already explained by the bias in motion extrapolation</w:t>
      </w:r>
      <w:r>
        <w:t>.</w:t>
      </w:r>
      <w:r w:rsidR="0035310B">
        <w:t xml:space="preserve"> To</w:t>
      </w:r>
      <w:r w:rsidR="00326E61">
        <w:t xml:space="preserve"> test</w:t>
      </w:r>
      <w:r w:rsidR="0035310B">
        <w:t xml:space="preserve"> this hypothesis,</w:t>
      </w:r>
      <w:r>
        <w:t xml:space="preserve"> </w:t>
      </w:r>
      <w:r w:rsidR="0035310B">
        <w:t>w</w:t>
      </w:r>
      <w:r>
        <w:t>e first fit</w:t>
      </w:r>
      <w:ins w:id="383" w:author="Bjoern Jan Joerges" w:date="2023-09-28T01:15:00Z">
        <w:r w:rsidR="00620B4F">
          <w:t>ted</w:t>
        </w:r>
      </w:ins>
      <w:r>
        <w:t xml:space="preserve"> a test model with the </w:t>
      </w:r>
      <w:r w:rsidR="009D39C1">
        <w:t xml:space="preserve">variability difference between the “Opposite Directions” motion profile and the “Observer Static” motion profile </w:t>
      </w:r>
      <w:r w:rsidR="0035310B">
        <w:t xml:space="preserve">in the </w:t>
      </w:r>
      <w:r w:rsidR="00C665BF">
        <w:t xml:space="preserve">prediction </w:t>
      </w:r>
      <w:r w:rsidR="0035310B">
        <w:t xml:space="preserve">task </w:t>
      </w:r>
      <w:r w:rsidR="009D39C1">
        <w:t xml:space="preserve">as </w:t>
      </w:r>
      <w:r w:rsidR="00326E61">
        <w:t xml:space="preserve">the </w:t>
      </w:r>
      <w:r w:rsidR="009D39C1">
        <w:t>dependent variable</w:t>
      </w:r>
      <w:r w:rsidR="00122F4D">
        <w:t xml:space="preserve"> and</w:t>
      </w:r>
      <w:r w:rsidR="00BC5738">
        <w:t xml:space="preserve"> the </w:t>
      </w:r>
      <w:r w:rsidR="009D39C1">
        <w:t xml:space="preserve">mean </w:t>
      </w:r>
      <w:r w:rsidR="00BC5738">
        <w:t xml:space="preserve">difference between </w:t>
      </w:r>
      <w:r w:rsidR="009D39C1">
        <w:t xml:space="preserve">these motion profiles and the difference in </w:t>
      </w:r>
      <w:r w:rsidR="009C52CE">
        <w:t>JNDs</w:t>
      </w:r>
      <w:r w:rsidR="0035310B">
        <w:t xml:space="preserve"> in the speed estimation task</w:t>
      </w:r>
      <w:r w:rsidR="009C52CE">
        <w:t xml:space="preserve"> as</w:t>
      </w:r>
      <w:r w:rsidR="00326E61">
        <w:t xml:space="preserve"> the</w:t>
      </w:r>
      <w:r w:rsidR="009C52CE">
        <w:t xml:space="preserve"> </w:t>
      </w:r>
      <w:r w:rsidR="00122F4D">
        <w:t>independent variables</w:t>
      </w:r>
      <w:r w:rsidR="0035310B">
        <w:t xml:space="preserve"> (as a measure of bias introduced by visual self-mo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FA2E15" w:rsidRPr="00FA2E15" w14:paraId="4A3C899B" w14:textId="77777777" w:rsidTr="004F62FD">
        <w:tc>
          <w:tcPr>
            <w:tcW w:w="8365" w:type="dxa"/>
          </w:tcPr>
          <w:p w14:paraId="032ED0A6" w14:textId="77777777" w:rsidR="00FA2E15" w:rsidRPr="00FA2E15" w:rsidRDefault="006B5FA8" w:rsidP="00FA2E15">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r>
                  <w:rPr>
                    <w:rFonts w:ascii="Cambria Math" w:hAnsi="Cambria Math"/>
                  </w:rPr>
                  <m:t>+JND Difference (Opposite –Static)</m:t>
                </m:r>
              </m:oMath>
            </m:oMathPara>
          </w:p>
        </w:tc>
        <w:tc>
          <w:tcPr>
            <w:tcW w:w="985" w:type="dxa"/>
          </w:tcPr>
          <w:p w14:paraId="36071EFC" w14:textId="77777777" w:rsidR="00FA2E15" w:rsidRPr="00FA2E15" w:rsidRDefault="00FA2E15" w:rsidP="00FA2E15">
            <w:pPr>
              <w:spacing w:after="160" w:line="259" w:lineRule="auto"/>
            </w:pPr>
            <w:r w:rsidRPr="00FA2E15">
              <w:t>(</w:t>
            </w:r>
            <w:r w:rsidR="004F62FD">
              <w:t>10</w:t>
            </w:r>
            <w:r w:rsidRPr="00FA2E15">
              <w:t xml:space="preserve">) </w:t>
            </w:r>
          </w:p>
        </w:tc>
      </w:tr>
    </w:tbl>
    <w:p w14:paraId="0F77EAE9" w14:textId="2BC17691" w:rsidR="007859D3" w:rsidRDefault="009C52CE" w:rsidP="003D757B">
      <w:r>
        <w:t>We also fit</w:t>
      </w:r>
      <w:ins w:id="384" w:author="Bjoern Jan Joerges" w:date="2023-09-28T01:15:00Z">
        <w:r w:rsidR="00620B4F">
          <w:t>ted</w:t>
        </w:r>
      </w:ins>
      <w:r>
        <w:t xml:space="preserve"> a null model without the JND difference as </w:t>
      </w:r>
      <w:r w:rsidR="00122F4D">
        <w:t>independent variable</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9C52CE" w:rsidRPr="009C52CE" w14:paraId="15226967" w14:textId="77777777" w:rsidTr="004F62FD">
        <w:tc>
          <w:tcPr>
            <w:tcW w:w="8365" w:type="dxa"/>
          </w:tcPr>
          <w:p w14:paraId="067B99D5" w14:textId="77777777" w:rsidR="009C52CE" w:rsidRPr="009C52CE" w:rsidRDefault="009C52CE" w:rsidP="009C52CE">
            <w:pPr>
              <w:spacing w:after="160" w:line="259" w:lineRule="auto"/>
              <w:rPr>
                <w:i/>
                <w:lang w:val="de-DE"/>
              </w:rPr>
            </w:pPr>
            <m:oMathPara>
              <m:oMath>
                <m:r>
                  <w:rPr>
                    <w:rFonts w:ascii="Cambria Math" w:hAnsi="Cambria Math"/>
                  </w:rPr>
                  <m:t xml:space="preserve">Variability Difference in Extrapolated Time </m:t>
                </m:r>
                <m:d>
                  <m:dPr>
                    <m:ctrlPr>
                      <w:rPr>
                        <w:rFonts w:ascii="Cambria Math" w:hAnsi="Cambria Math"/>
                        <w:i/>
                      </w:rPr>
                    </m:ctrlPr>
                  </m:dPr>
                  <m:e>
                    <m:r>
                      <w:rPr>
                        <w:rFonts w:ascii="Cambria Math" w:hAnsi="Cambria Math"/>
                      </w:rPr>
                      <m:t>Opposite-Static</m:t>
                    </m:r>
                  </m:e>
                </m:d>
                <m:r>
                  <w:rPr>
                    <w:rFonts w:ascii="Cambria Math" w:hAnsi="Cambria Math"/>
                  </w:rPr>
                  <m:t xml:space="preserve">~ Mean Difference in Extrapolated Time </m:t>
                </m:r>
                <m:d>
                  <m:dPr>
                    <m:ctrlPr>
                      <w:rPr>
                        <w:rFonts w:ascii="Cambria Math" w:hAnsi="Cambria Math"/>
                        <w:i/>
                      </w:rPr>
                    </m:ctrlPr>
                  </m:dPr>
                  <m:e>
                    <m:r>
                      <w:rPr>
                        <w:rFonts w:ascii="Cambria Math" w:hAnsi="Cambria Math"/>
                      </w:rPr>
                      <m:t>Opposite-Static</m:t>
                    </m:r>
                  </m:e>
                </m:d>
              </m:oMath>
            </m:oMathPara>
          </w:p>
        </w:tc>
        <w:tc>
          <w:tcPr>
            <w:tcW w:w="985" w:type="dxa"/>
          </w:tcPr>
          <w:p w14:paraId="4EC921CC" w14:textId="77777777" w:rsidR="009C52CE" w:rsidRPr="009C52CE" w:rsidRDefault="009C52CE" w:rsidP="004F62FD">
            <w:pPr>
              <w:spacing w:after="160" w:line="259" w:lineRule="auto"/>
              <w:jc w:val="center"/>
            </w:pPr>
            <w:r w:rsidRPr="009C52CE">
              <w:t>(</w:t>
            </w:r>
            <w:r w:rsidR="004F62FD">
              <w:t>11</w:t>
            </w:r>
            <w:r w:rsidRPr="009C52CE">
              <w:t>)</w:t>
            </w:r>
          </w:p>
        </w:tc>
      </w:tr>
    </w:tbl>
    <w:p w14:paraId="6432432C" w14:textId="6DB3D7E8" w:rsidR="009C52CE" w:rsidRDefault="0035310B" w:rsidP="003D757B">
      <w:r>
        <w:t xml:space="preserve">Then, we </w:t>
      </w:r>
      <w:r w:rsidR="009C52CE">
        <w:t>use</w:t>
      </w:r>
      <w:ins w:id="385" w:author="Bjoern Jan Joerges" w:date="2023-09-28T01:15:00Z">
        <w:r w:rsidR="00620B4F">
          <w:t>d</w:t>
        </w:r>
      </w:ins>
      <w:r w:rsidR="009C52CE">
        <w:t xml:space="preserve"> a Likelihood Ratio Test to determine whether the test model (</w:t>
      </w:r>
      <w:r>
        <w:t xml:space="preserve">with </w:t>
      </w:r>
      <w:r w:rsidR="009C52CE">
        <w:t>the JND difference as fixed effect) was significantly better than the null model.</w:t>
      </w:r>
      <w:r w:rsidR="00510B8B">
        <w:t xml:space="preserve"> We </w:t>
      </w:r>
      <w:r w:rsidR="00510B8B" w:rsidRPr="00510B8B">
        <w:t>expect</w:t>
      </w:r>
      <w:ins w:id="386" w:author="Bjoern Jan Joerges" w:date="2023-09-28T01:15:00Z">
        <w:r w:rsidR="00620B4F">
          <w:t>ed</w:t>
        </w:r>
      </w:ins>
      <w:r w:rsidR="00510B8B" w:rsidRPr="00510B8B">
        <w:t xml:space="preserve"> the test model (Equation </w:t>
      </w:r>
      <w:r w:rsidR="00510B8B">
        <w:t>10</w:t>
      </w:r>
      <w:r w:rsidR="00510B8B" w:rsidRPr="00510B8B">
        <w:t xml:space="preserve">) to be a significantly better fit than the null model (Equation </w:t>
      </w:r>
      <w:r w:rsidR="00510B8B">
        <w:t>11</w:t>
      </w:r>
      <w:r w:rsidR="00510B8B" w:rsidRPr="00510B8B">
        <w:t>).</w:t>
      </w:r>
      <w:r w:rsidR="001D68B6">
        <w:t xml:space="preserve"> As above, the regression coefficient </w:t>
      </w:r>
      <w:del w:id="387" w:author="Bjoern Jan Joerges" w:date="2023-09-28T01:15:00Z">
        <w:r w:rsidR="001D68B6" w:rsidDel="00620B4F">
          <w:delText xml:space="preserve">will </w:delText>
        </w:r>
      </w:del>
      <w:ins w:id="388" w:author="Bjoern Jan Joerges" w:date="2023-09-28T01:15:00Z">
        <w:r w:rsidR="00620B4F">
          <w:t xml:space="preserve">was </w:t>
        </w:r>
      </w:ins>
      <w:r w:rsidR="001D68B6">
        <w:t xml:space="preserve">not </w:t>
      </w:r>
      <w:del w:id="389" w:author="Bjoern Jan Joerges" w:date="2023-09-28T01:15:00Z">
        <w:r w:rsidR="001D68B6" w:rsidDel="00620B4F">
          <w:delText xml:space="preserve">be </w:delText>
        </w:r>
      </w:del>
      <w:r w:rsidR="001D68B6">
        <w:t>interpreted.</w:t>
      </w:r>
    </w:p>
    <w:p w14:paraId="7747D602" w14:textId="54AD1985" w:rsidR="00717BCD" w:rsidRDefault="00706E45">
      <w:pPr>
        <w:jc w:val="both"/>
      </w:pPr>
      <w:r>
        <w:rPr>
          <w:b/>
          <w:bCs/>
        </w:rPr>
        <w:t>Model fitting</w:t>
      </w:r>
      <w:r w:rsidR="00060393" w:rsidRPr="00060393">
        <w:rPr>
          <w:b/>
          <w:bCs/>
        </w:rPr>
        <w:t xml:space="preserve"> – </w:t>
      </w:r>
      <w:r w:rsidR="00060393">
        <w:t xml:space="preserve">These analyses only serve to </w:t>
      </w:r>
      <w:r w:rsidR="00060393" w:rsidRPr="00E80E45">
        <w:t>demonstrate that performance</w:t>
      </w:r>
      <w:r w:rsidR="00060393">
        <w:t xml:space="preserve"> in both tasks is related,</w:t>
      </w:r>
      <w:r w:rsidR="005745B3">
        <w:t xml:space="preserve"> but</w:t>
      </w:r>
      <w:r w:rsidR="00060393">
        <w:t xml:space="preserve"> they don’t provide insight </w:t>
      </w:r>
      <w:r w:rsidR="00060393" w:rsidRPr="00E80E45">
        <w:t>into how strongly they are</w:t>
      </w:r>
      <w:r w:rsidR="00060393">
        <w:t xml:space="preserve"> related. We will therefore use the models </w:t>
      </w:r>
      <w:r w:rsidR="00416026">
        <w:t>outlined</w:t>
      </w:r>
      <w:r w:rsidR="00060393">
        <w:t xml:space="preserve"> in the section “</w:t>
      </w:r>
      <w:r w:rsidR="00394597">
        <w:fldChar w:fldCharType="begin"/>
      </w:r>
      <w:r w:rsidR="00394597">
        <w:instrText xml:space="preserve"> REF _Ref95949644 \h </w:instrText>
      </w:r>
      <w:r w:rsidR="00394597">
        <w:fldChar w:fldCharType="separate"/>
      </w:r>
      <w:r w:rsidR="00394597">
        <w:t>Modelling the Predictions</w:t>
      </w:r>
      <w:r w:rsidR="00394597">
        <w:fldChar w:fldCharType="end"/>
      </w:r>
      <w:r w:rsidR="00416026">
        <w:t xml:space="preserve">”, and described more in detail in </w:t>
      </w:r>
      <w:r w:rsidR="00416026">
        <w:fldChar w:fldCharType="begin"/>
      </w:r>
      <w:r w:rsidR="00416026">
        <w:instrText xml:space="preserve"> REF _Ref97332555 \h </w:instrText>
      </w:r>
      <w:r w:rsidR="00416026">
        <w:fldChar w:fldCharType="separate"/>
      </w:r>
      <w:r w:rsidR="00416026">
        <w:t>Appendix A</w:t>
      </w:r>
      <w:r w:rsidR="00416026">
        <w:fldChar w:fldCharType="end"/>
      </w:r>
      <w:r w:rsidR="00416026">
        <w:t>,</w:t>
      </w:r>
      <w:r w:rsidR="00060393">
        <w:t xml:space="preserve"> to fit parameters </w:t>
      </w:r>
      <w:r w:rsidR="00060393">
        <w:lastRenderedPageBreak/>
        <w:t>that capture biases and precision differences</w:t>
      </w:r>
      <w:r w:rsidR="00394597">
        <w:t xml:space="preserve"> in perceived speed</w:t>
      </w:r>
      <w:r w:rsidR="00060393">
        <w:t xml:space="preserve"> due to self-motion</w:t>
      </w:r>
      <w:r w:rsidR="00DA6DFC">
        <w:t xml:space="preserve"> (which we had set </w:t>
      </w:r>
      <w:r w:rsidR="00FD1F43">
        <w:t>to</w:t>
      </w:r>
      <w:r w:rsidR="00DA6DFC">
        <w:t xml:space="preserve"> 20% on average</w:t>
      </w:r>
      <w:r w:rsidR="007F2AEF">
        <w:t xml:space="preserve"> </w:t>
      </w:r>
      <w:r w:rsidR="00DA6DFC">
        <w:t xml:space="preserve">to model </w:t>
      </w:r>
      <w:r w:rsidR="00FD1F43">
        <w:t>our</w:t>
      </w:r>
      <w:r w:rsidR="00DA6DFC">
        <w:t xml:space="preserve"> predictions</w:t>
      </w:r>
      <w:r w:rsidR="00717BCD">
        <w:t xml:space="preserve"> and conduct the power analyses</w:t>
      </w:r>
      <w:r w:rsidR="00DA6DFC">
        <w:t>)</w:t>
      </w:r>
      <w:r w:rsidR="00060393">
        <w:t xml:space="preserve"> in both tasks separately</w:t>
      </w:r>
      <w:r w:rsidR="00DA6DFC">
        <w:t>.</w:t>
      </w:r>
      <w:r w:rsidR="00717BCD">
        <w:t xml:space="preserve"> </w:t>
      </w:r>
    </w:p>
    <w:p w14:paraId="19EA0191" w14:textId="1BC679AB" w:rsidR="00AA496A" w:rsidRDefault="00AA496A">
      <w:pPr>
        <w:jc w:val="both"/>
      </w:pPr>
      <w:r>
        <w:t xml:space="preserve">We </w:t>
      </w:r>
      <w:del w:id="390" w:author="Bjoern Jan Joerges" w:date="2023-09-28T01:16:00Z">
        <w:r w:rsidDel="00620B4F">
          <w:delText xml:space="preserve">will </w:delText>
        </w:r>
      </w:del>
      <w:r>
        <w:t>use</w:t>
      </w:r>
      <w:ins w:id="391" w:author="Bjoern Jan Joerges" w:date="2023-09-28T01:16:00Z">
        <w:r w:rsidR="00620B4F">
          <w:t>d</w:t>
        </w:r>
      </w:ins>
      <w:r>
        <w:t xml:space="preserve"> a two-step approach to fit these parameters: since we expect</w:t>
      </w:r>
      <w:ins w:id="392" w:author="Bjoern Jan Joerges" w:date="2023-09-28T01:16:00Z">
        <w:r w:rsidR="00620B4F">
          <w:t>ed</w:t>
        </w:r>
      </w:ins>
      <w:r>
        <w:t xml:space="preserve"> biases to affect variability in </w:t>
      </w:r>
      <w:r w:rsidR="00717BCD">
        <w:t>performance</w:t>
      </w:r>
      <w:r w:rsidR="00E5033A">
        <w:t xml:space="preserve"> </w:t>
      </w:r>
      <w:r>
        <w:t>but</w:t>
      </w:r>
      <w:r w:rsidR="00E5033A">
        <w:t xml:space="preserve"> </w:t>
      </w:r>
      <w:del w:id="393" w:author="Bjoern Jan Joerges" w:date="2023-09-28T01:16:00Z">
        <w:r w:rsidR="00E5033A" w:rsidDel="00620B4F">
          <w:delText xml:space="preserve">do </w:delText>
        </w:r>
      </w:del>
      <w:ins w:id="394" w:author="Bjoern Jan Joerges" w:date="2023-09-28T01:16:00Z">
        <w:r w:rsidR="00620B4F">
          <w:t xml:space="preserve">did </w:t>
        </w:r>
      </w:ins>
      <w:r w:rsidR="00E5033A">
        <w:t xml:space="preserve">not expect </w:t>
      </w:r>
      <w:r>
        <w:t xml:space="preserve">variability to affect biases, we first set the </w:t>
      </w:r>
      <w:r w:rsidR="00717BCD">
        <w:t xml:space="preserve">variability parameter (capturing the </w:t>
      </w:r>
      <w:r>
        <w:t xml:space="preserve">impact of self-motion </w:t>
      </w:r>
      <w:r w:rsidR="00717BCD">
        <w:t xml:space="preserve">on the variability of </w:t>
      </w:r>
      <w:r>
        <w:t>perceived speed</w:t>
      </w:r>
      <w:r w:rsidR="00717BCD">
        <w:t>)</w:t>
      </w:r>
      <w:r>
        <w:t xml:space="preserve"> to zero and fit</w:t>
      </w:r>
      <w:ins w:id="395" w:author="Bjoern Jan Joerges" w:date="2023-09-28T01:16:00Z">
        <w:r w:rsidR="00620B4F">
          <w:t>ted</w:t>
        </w:r>
      </w:ins>
      <w:r>
        <w:t xml:space="preserve"> the accuracy parameter</w:t>
      </w:r>
      <w:r w:rsidR="00717BCD">
        <w:t xml:space="preserve"> </w:t>
      </w:r>
      <w:r w:rsidR="00717BCD" w:rsidRPr="00717BCD">
        <w:t xml:space="preserve">(capturing the impact of self-motion on </w:t>
      </w:r>
      <w:r w:rsidR="00717BCD">
        <w:t>mean</w:t>
      </w:r>
      <w:r w:rsidR="00717BCD" w:rsidRPr="00717BCD">
        <w:t xml:space="preserve"> perceived speed)</w:t>
      </w:r>
      <w:r w:rsidR="008B010B">
        <w:t>. To do so, we</w:t>
      </w:r>
      <w:r>
        <w:t xml:space="preserve"> minimiz</w:t>
      </w:r>
      <w:r w:rsidR="008B010B">
        <w:t>e</w:t>
      </w:r>
      <w:ins w:id="396" w:author="Bjoern Jan Joerges" w:date="2023-09-28T01:16:00Z">
        <w:r w:rsidR="00620B4F">
          <w:t>d</w:t>
        </w:r>
      </w:ins>
      <w:r>
        <w:t xml:space="preserve"> the root median squared error</w:t>
      </w:r>
      <w:r w:rsidR="00717BCD">
        <w:t xml:space="preserve"> </w:t>
      </w:r>
      <w:r>
        <w:t xml:space="preserve">between </w:t>
      </w:r>
      <w:r w:rsidR="00806FD6">
        <w:t xml:space="preserve">the </w:t>
      </w:r>
      <w:r>
        <w:t xml:space="preserve">observed mean difference in timing errors </w:t>
      </w:r>
      <w:r w:rsidR="00CB3D9C">
        <w:t>between baseline and the self-motion condition and the difference in timing error in the simulated dataset</w:t>
      </w:r>
      <w:r w:rsidR="008B010B">
        <w:t xml:space="preserve"> across all speeds and occlusion durations. We perform</w:t>
      </w:r>
      <w:ins w:id="397" w:author="Bjoern Jan Joerges" w:date="2023-09-28T01:16:00Z">
        <w:r w:rsidR="00620B4F">
          <w:t>ed</w:t>
        </w:r>
      </w:ins>
      <w:r w:rsidR="008B010B">
        <w:t xml:space="preserve"> this optimization by using </w:t>
      </w:r>
      <w:r w:rsidR="00CB3D9C">
        <w:t xml:space="preserve">the </w:t>
      </w:r>
      <w:r w:rsidR="001C4DB5">
        <w:t xml:space="preserve">Brent method </w:t>
      </w:r>
      <w:r w:rsidR="001C4DB5">
        <w:fldChar w:fldCharType="begin" w:fldLock="1"/>
      </w:r>
      <w:r w:rsidR="006D399E">
        <w:instrText>ADDIN CSL_CITATION {"citationItems":[{"id":"ITEM-1","itemData":{"DOI":"10.1109/TAC.1974.1100629","ISSN":"15582523","author":[{"dropping-particle":"","family":"Brent","given":"R. P.","non-dropping-particle":"","parse-names":false,"suffix":""}],"container-title":"IEEE Transactions on Automatic Control","id":"ITEM-1","issue":"5","issued":{"date-parts":[["1974"]]},"page":"632-633","title":"Algorithms for Minimization Without Derivatives","type":"article-journal","volume":"19"},"uris":["http://www.mendeley.com/documents/?uuid=dff6917b-7c9e-3a39-a5a0-94977c44bc47"]}],"mendeley":{"formattedCitation":"[47]","plainTextFormattedCitation":"[47]","previouslyFormattedCitation":"[47]"},"properties":{"noteIndex":0},"schema":"https://github.com/citation-style-language/schema/raw/master/csl-citation.json"}</w:instrText>
      </w:r>
      <w:r w:rsidR="001C4DB5">
        <w:fldChar w:fldCharType="separate"/>
      </w:r>
      <w:r w:rsidR="00AC6668" w:rsidRPr="00AC6668">
        <w:rPr>
          <w:noProof/>
        </w:rPr>
        <w:t>[47]</w:t>
      </w:r>
      <w:r w:rsidR="001C4DB5">
        <w:fldChar w:fldCharType="end"/>
      </w:r>
      <w:r w:rsidR="001C4DB5">
        <w:t xml:space="preserve"> as implemented in the </w:t>
      </w:r>
      <w:r w:rsidR="001C4DB5" w:rsidRPr="00162606">
        <w:rPr>
          <w:rFonts w:ascii="Courier New" w:hAnsi="Courier New" w:cs="Courier New"/>
        </w:rPr>
        <w:t>optimize</w:t>
      </w:r>
      <w:r w:rsidR="001C4DB5">
        <w:t xml:space="preserve"> function </w:t>
      </w:r>
      <w:r w:rsidR="00CD728D">
        <w:t>in</w:t>
      </w:r>
      <w:r w:rsidR="001C4DB5">
        <w:t xml:space="preserve"> base R.</w:t>
      </w:r>
      <w:r w:rsidR="000054B7">
        <w:t xml:space="preserve"> </w:t>
      </w:r>
      <w:r w:rsidR="008B010B">
        <w:t>In the second step, we set the accuracy parameter for each participant to the one fitted in the first step and</w:t>
      </w:r>
      <w:r w:rsidR="000054B7">
        <w:t xml:space="preserve"> fit the </w:t>
      </w:r>
      <w:r w:rsidR="008B010B">
        <w:t xml:space="preserve">precision </w:t>
      </w:r>
      <w:r w:rsidR="000054B7">
        <w:t>parameter</w:t>
      </w:r>
      <w:r w:rsidR="008B010B">
        <w:t>. Here, we minimize</w:t>
      </w:r>
      <w:ins w:id="398" w:author="Bjoern Jan Joerges" w:date="2023-09-28T01:16:00Z">
        <w:r w:rsidR="00620B4F">
          <w:t>d</w:t>
        </w:r>
      </w:ins>
      <w:r w:rsidR="008B010B">
        <w:t xml:space="preserve"> the root median squared error between the difference between the standard deviation of the observed difference in timing errors in the baseline condition and the self-motion condition</w:t>
      </w:r>
      <w:r w:rsidR="001B3BB2">
        <w:t xml:space="preserve"> and the respective simulated values. </w:t>
      </w:r>
      <w:r w:rsidR="000054B7">
        <w:t>We use</w:t>
      </w:r>
      <w:ins w:id="399" w:author="Bjoern Jan Joerges" w:date="2023-09-28T01:17:00Z">
        <w:r w:rsidR="00620B4F">
          <w:t>d</w:t>
        </w:r>
      </w:ins>
      <w:r w:rsidR="000054B7">
        <w:t xml:space="preserve"> the same approach to obtain these parameters for the speed estimation task as well</w:t>
      </w:r>
      <w:r w:rsidR="001B3BB2">
        <w:t xml:space="preserve"> but use</w:t>
      </w:r>
      <w:ins w:id="400" w:author="Bjoern Jan Joerges" w:date="2023-09-28T01:17:00Z">
        <w:r w:rsidR="00620B4F">
          <w:t>d</w:t>
        </w:r>
      </w:ins>
      <w:r w:rsidR="001B3BB2">
        <w:t xml:space="preserve"> the observed and simulated PSEs (for accuracy) and JNDs (for precision).</w:t>
      </w:r>
    </w:p>
    <w:p w14:paraId="414ACE73" w14:textId="5C752BA4" w:rsidR="00AD494C" w:rsidRDefault="0049584A">
      <w:pPr>
        <w:jc w:val="both"/>
      </w:pPr>
      <w:r>
        <w:t xml:space="preserve">Once we </w:t>
      </w:r>
      <w:del w:id="401" w:author="Bjoern Jan Joerges" w:date="2023-09-28T01:17:00Z">
        <w:r w:rsidDel="00475914">
          <w:delText xml:space="preserve">have </w:delText>
        </w:r>
      </w:del>
      <w:r>
        <w:t>obtained one accuracy parameter and one precision parameter for each participant and task, w</w:t>
      </w:r>
      <w:r w:rsidR="00DA6DFC">
        <w:t>e perform</w:t>
      </w:r>
      <w:ins w:id="402" w:author="Bjoern Jan Joerges" w:date="2023-09-28T01:17:00Z">
        <w:r w:rsidR="00475914">
          <w:t>ed</w:t>
        </w:r>
      </w:ins>
      <w:r w:rsidR="00DA6DFC">
        <w:t xml:space="preserve"> a simple linear regression between the </w:t>
      </w:r>
      <w:r>
        <w:t xml:space="preserve">parameters </w:t>
      </w:r>
      <w:r w:rsidR="00DA6DFC">
        <w:t>fitted for the prediction task and the speed estimation task (separately for accuracy</w:t>
      </w:r>
      <w:r w:rsidR="008B010B">
        <w:t>, see Equation 11,</w:t>
      </w:r>
      <w:r w:rsidR="00DA6DFC">
        <w:t xml:space="preserve"> and precision</w:t>
      </w:r>
      <w:r w:rsidR="008B010B">
        <w:t>, see Equation 12</w:t>
      </w:r>
      <w:r w:rsidR="00DA6DFC">
        <w:t xml:space="preserve">) to determine to what extent performance in one task </w:t>
      </w:r>
      <w:ins w:id="403" w:author="Bjoern Jan Joerges" w:date="2023-09-28T01:17:00Z">
        <w:r w:rsidR="00475914">
          <w:t>was</w:t>
        </w:r>
      </w:ins>
      <w:del w:id="404" w:author="Bjoern Jan Joerges" w:date="2023-09-28T01:17:00Z">
        <w:r w:rsidR="00DA6DFC" w:rsidDel="00475914">
          <w:delText>is</w:delText>
        </w:r>
      </w:del>
      <w:r w:rsidR="00DA6DFC">
        <w:t xml:space="preserve"> indicative of performance in the other</w:t>
      </w:r>
      <w:r w:rsidR="00AD494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AD494C" w:rsidRPr="00AD494C" w14:paraId="182695E3" w14:textId="77777777" w:rsidTr="00E10AA8">
        <w:tc>
          <w:tcPr>
            <w:tcW w:w="8365" w:type="dxa"/>
          </w:tcPr>
          <w:p w14:paraId="6DDEE326" w14:textId="77777777" w:rsidR="00AD494C" w:rsidRPr="00AD494C" w:rsidRDefault="00AD494C" w:rsidP="00AD494C">
            <w:pPr>
              <w:spacing w:after="160" w:line="259" w:lineRule="auto"/>
              <w:ind w:left="720" w:hanging="720"/>
              <w:jc w:val="both"/>
              <w:rPr>
                <w:rFonts w:eastAsiaTheme="minorEastAsia"/>
                <w:i/>
                <w:lang w:val="de-DE"/>
              </w:rPr>
            </w:pPr>
            <m:oMathPara>
              <m:oMath>
                <m:r>
                  <w:rPr>
                    <w:rFonts w:ascii="Cambria Math" w:eastAsiaTheme="minorEastAsia" w:hAnsi="Cambria Math"/>
                  </w:rPr>
                  <m:t xml:space="preserve"> </m:t>
                </m:r>
                <m:r>
                  <w:rPr>
                    <w:rFonts w:ascii="Cambria Math" w:eastAsiaTheme="minorEastAsia" w:hAnsi="Cambria Math"/>
                    <w:lang w:val="de-DE"/>
                  </w:rPr>
                  <m:t>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Prediction</m:t>
                    </m:r>
                  </m:sub>
                </m:sSub>
                <m:r>
                  <w:rPr>
                    <w:rFonts w:ascii="Cambria Math" w:eastAsiaTheme="minorEastAsia" w:hAnsi="Cambria Math"/>
                    <w:lang w:val="de-DE"/>
                  </w:rPr>
                  <m:t xml:space="preserve"> ~ Bia</m:t>
                </m:r>
                <m:sSub>
                  <m:sSubPr>
                    <m:ctrlPr>
                      <w:rPr>
                        <w:rFonts w:ascii="Cambria Math" w:eastAsiaTheme="minorEastAsia" w:hAnsi="Cambria Math"/>
                        <w:i/>
                        <w:lang w:val="de-DE"/>
                      </w:rPr>
                    </m:ctrlPr>
                  </m:sSubPr>
                  <m:e>
                    <m:r>
                      <w:rPr>
                        <w:rFonts w:ascii="Cambria Math" w:eastAsiaTheme="minorEastAsia" w:hAnsi="Cambria Math"/>
                        <w:lang w:val="de-DE"/>
                      </w:rPr>
                      <m:t>s</m:t>
                    </m:r>
                  </m:e>
                  <m:sub>
                    <m:r>
                      <w:rPr>
                        <w:rFonts w:ascii="Cambria Math" w:eastAsiaTheme="minorEastAsia" w:hAnsi="Cambria Math"/>
                        <w:lang w:val="de-DE"/>
                      </w:rPr>
                      <m:t>Speed Estimation</m:t>
                    </m:r>
                  </m:sub>
                </m:sSub>
              </m:oMath>
            </m:oMathPara>
          </w:p>
          <w:p w14:paraId="1ABD0CB0" w14:textId="77777777" w:rsidR="00AD494C" w:rsidRPr="00AD494C" w:rsidRDefault="0049584A" w:rsidP="00162606">
            <w:pPr>
              <w:spacing w:after="160" w:line="259" w:lineRule="auto"/>
              <w:ind w:left="720" w:hanging="720"/>
              <w:jc w:val="both"/>
              <w:rPr>
                <w:i/>
                <w:lang w:val="de-DE"/>
              </w:rPr>
            </w:pPr>
            <m:oMathPara>
              <m:oMath>
                <m:r>
                  <w:rPr>
                    <w:rFonts w:ascii="Cambria Math" w:hAnsi="Cambria Math"/>
                    <w:lang w:val="de-DE"/>
                  </w:rPr>
                  <m:t>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Prediction</m:t>
                    </m:r>
                  </m:sub>
                </m:sSub>
                <m:r>
                  <w:rPr>
                    <w:rFonts w:ascii="Cambria Math" w:hAnsi="Cambria Math"/>
                    <w:lang w:val="de-DE"/>
                  </w:rPr>
                  <m:t xml:space="preserve"> ~ Precision Differenc</m:t>
                </m:r>
                <m:sSub>
                  <m:sSubPr>
                    <m:ctrlPr>
                      <w:rPr>
                        <w:rFonts w:ascii="Cambria Math" w:hAnsi="Cambria Math"/>
                        <w:i/>
                        <w:lang w:val="de-DE"/>
                      </w:rPr>
                    </m:ctrlPr>
                  </m:sSubPr>
                  <m:e>
                    <m:r>
                      <w:rPr>
                        <w:rFonts w:ascii="Cambria Math" w:hAnsi="Cambria Math"/>
                        <w:lang w:val="de-DE"/>
                      </w:rPr>
                      <m:t>e</m:t>
                    </m:r>
                  </m:e>
                  <m:sub>
                    <m:r>
                      <w:rPr>
                        <w:rFonts w:ascii="Cambria Math" w:hAnsi="Cambria Math"/>
                        <w:lang w:val="de-DE"/>
                      </w:rPr>
                      <m:t>Speed Estmation</m:t>
                    </m:r>
                  </m:sub>
                </m:sSub>
              </m:oMath>
            </m:oMathPara>
          </w:p>
        </w:tc>
        <w:tc>
          <w:tcPr>
            <w:tcW w:w="985" w:type="dxa"/>
          </w:tcPr>
          <w:p w14:paraId="619C745B" w14:textId="77777777" w:rsidR="00AD494C" w:rsidRDefault="00AD494C" w:rsidP="00AD494C">
            <w:pPr>
              <w:spacing w:after="160" w:line="259" w:lineRule="auto"/>
              <w:jc w:val="both"/>
            </w:pPr>
            <w:r w:rsidRPr="00AD494C">
              <w:t>(11)</w:t>
            </w:r>
          </w:p>
          <w:p w14:paraId="4A28BEA5" w14:textId="77777777" w:rsidR="00AD494C" w:rsidRPr="00AD494C" w:rsidRDefault="00AD494C" w:rsidP="00AD494C">
            <w:pPr>
              <w:spacing w:after="160" w:line="259" w:lineRule="auto"/>
              <w:jc w:val="both"/>
            </w:pPr>
            <w:r>
              <w:t>(12)</w:t>
            </w:r>
          </w:p>
        </w:tc>
      </w:tr>
    </w:tbl>
    <w:p w14:paraId="1B50E60E" w14:textId="6186DE55" w:rsidR="00AD494C" w:rsidRDefault="00706E45">
      <w:pPr>
        <w:jc w:val="both"/>
      </w:pPr>
      <w:r>
        <w:t xml:space="preserve">Since these parameters </w:t>
      </w:r>
      <w:del w:id="405" w:author="Bjoern Jan Joerges" w:date="2023-09-28T01:17:00Z">
        <w:r w:rsidDel="00691408">
          <w:delText xml:space="preserve">are </w:delText>
        </w:r>
      </w:del>
      <w:ins w:id="406" w:author="Bjoern Jan Joerges" w:date="2023-09-28T01:17:00Z">
        <w:r w:rsidR="00691408">
          <w:t xml:space="preserve">were </w:t>
        </w:r>
      </w:ins>
      <w:r>
        <w:t>scaled the same way for both tasks (</w:t>
      </w:r>
      <w:r w:rsidR="0049584A">
        <w:t xml:space="preserve">the effect of self-motion on accuracy/precision </w:t>
      </w:r>
      <w:r>
        <w:t xml:space="preserve">as </w:t>
      </w:r>
      <w:r w:rsidR="0049584A">
        <w:t>a fraction</w:t>
      </w:r>
      <w:r>
        <w:t xml:space="preserve"> of presented self-motion speed), we expect</w:t>
      </w:r>
      <w:ins w:id="407" w:author="Bjoern Jan Joerges" w:date="2023-09-28T01:17:00Z">
        <w:r w:rsidR="00691408">
          <w:t>ed</w:t>
        </w:r>
      </w:ins>
      <w:r>
        <w:t xml:space="preserve"> regression coefficients of around 1 in both analys</w:t>
      </w:r>
      <w:r w:rsidR="00C10472">
        <w:t>e</w:t>
      </w:r>
      <w:r>
        <w:t>s.</w:t>
      </w:r>
      <w:r w:rsidR="00C10472">
        <w:t xml:space="preserve"> </w:t>
      </w:r>
      <w:r>
        <w:t xml:space="preserve">A value of above 1 would mean that the effect of self-motion </w:t>
      </w:r>
      <w:del w:id="408" w:author="Bjoern Jan Joerges" w:date="2023-09-28T01:17:00Z">
        <w:r w:rsidDel="00691408">
          <w:delText xml:space="preserve">is </w:delText>
        </w:r>
      </w:del>
      <w:ins w:id="409" w:author="Bjoern Jan Joerges" w:date="2023-09-28T01:17:00Z">
        <w:r w:rsidR="00691408">
          <w:t xml:space="preserve">was </w:t>
        </w:r>
      </w:ins>
      <w:r>
        <w:t>stronger in the prediction task than in the speed estimation task, and vice-versa.</w:t>
      </w:r>
      <w:r w:rsidR="00C10472">
        <w:t xml:space="preserve"> </w:t>
      </w:r>
      <w:r w:rsidR="00543329">
        <w:t>To test this prediction</w:t>
      </w:r>
      <w:ins w:id="410" w:author="Bjoern Jan Joerges" w:date="2023-09-28T01:17:00Z">
        <w:r w:rsidR="00691408">
          <w:t>,</w:t>
        </w:r>
      </w:ins>
      <w:r w:rsidR="00543329">
        <w:t xml:space="preserve"> w</w:t>
      </w:r>
      <w:r w:rsidR="00C10472" w:rsidRPr="00C10472">
        <w:t>e compute</w:t>
      </w:r>
      <w:ins w:id="411" w:author="Bjoern Jan Joerges" w:date="2023-09-28T01:17:00Z">
        <w:r w:rsidR="00691408">
          <w:t>d</w:t>
        </w:r>
      </w:ins>
      <w:r w:rsidR="00C10472" w:rsidRPr="00C10472">
        <w:t xml:space="preserve"> 95% confidence intervals which we expect to contain</w:t>
      </w:r>
      <w:r w:rsidR="00E5033A">
        <w:t xml:space="preserve"> a value of</w:t>
      </w:r>
      <w:r w:rsidR="00C10472" w:rsidRPr="00C10472">
        <w:t xml:space="preserve"> 1.</w:t>
      </w:r>
    </w:p>
    <w:p w14:paraId="6B6A31F6" w14:textId="4D0AC124" w:rsidR="003F0340" w:rsidRDefault="003F0340" w:rsidP="004B13F7">
      <w:pPr>
        <w:jc w:val="both"/>
      </w:pPr>
      <w:r w:rsidRPr="004B13F7">
        <w:rPr>
          <w:b/>
          <w:bCs/>
        </w:rPr>
        <w:t xml:space="preserve">An effect of </w:t>
      </w:r>
      <w:r w:rsidR="004B13F7" w:rsidRPr="004B13F7">
        <w:rPr>
          <w:b/>
          <w:bCs/>
        </w:rPr>
        <w:t xml:space="preserve">visual </w:t>
      </w:r>
      <w:r w:rsidRPr="004B13F7">
        <w:rPr>
          <w:b/>
          <w:bCs/>
        </w:rPr>
        <w:t xml:space="preserve">self-motion in the same direction </w:t>
      </w:r>
      <w:r w:rsidR="004B13F7" w:rsidRPr="004B13F7">
        <w:rPr>
          <w:b/>
          <w:bCs/>
        </w:rPr>
        <w:t>as the ball</w:t>
      </w:r>
      <w:r w:rsidR="004B13F7">
        <w:t xml:space="preserve"> </w:t>
      </w:r>
      <w:r>
        <w:t xml:space="preserve">– While our </w:t>
      </w:r>
      <w:r w:rsidR="0035310B">
        <w:t xml:space="preserve">earlier </w:t>
      </w:r>
      <w:r>
        <w:t>results</w:t>
      </w:r>
      <w:r w:rsidR="006F4A6F">
        <w:t xml:space="preserve"> </w:t>
      </w:r>
      <w:r w:rsidR="006F4A6F">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006F4A6F">
        <w:fldChar w:fldCharType="separate"/>
      </w:r>
      <w:r w:rsidR="00AC6668" w:rsidRPr="00AC6668">
        <w:rPr>
          <w:noProof/>
        </w:rPr>
        <w:t>[37]</w:t>
      </w:r>
      <w:r w:rsidR="006F4A6F">
        <w:fldChar w:fldCharType="end"/>
      </w:r>
      <w:r>
        <w:t xml:space="preserve"> </w:t>
      </w:r>
      <w:r w:rsidR="0035310B">
        <w:t>suggest</w:t>
      </w:r>
      <w:ins w:id="412" w:author="Bjoern Jan Joerges" w:date="2023-09-28T01:18:00Z">
        <w:r w:rsidR="00385EDF">
          <w:t>ed</w:t>
        </w:r>
      </w:ins>
      <w:r>
        <w:t xml:space="preserve"> that </w:t>
      </w:r>
      <w:r w:rsidR="0035310B">
        <w:t xml:space="preserve">visual </w:t>
      </w:r>
      <w:r>
        <w:t>self-motion in the same direction as the observer</w:t>
      </w:r>
      <w:r w:rsidR="0035310B">
        <w:t xml:space="preserve"> should not have any effect on perceived speed</w:t>
      </w:r>
      <w:r>
        <w:t>, we perform</w:t>
      </w:r>
      <w:ins w:id="413" w:author="Bjoern Jan Joerges" w:date="2023-09-28T01:18:00Z">
        <w:r w:rsidR="00385EDF">
          <w:t>ed</w:t>
        </w:r>
      </w:ins>
      <w:r>
        <w:t xml:space="preserve"> all analys</w:t>
      </w:r>
      <w:r w:rsidR="0035310B">
        <w:t>es</w:t>
      </w:r>
      <w:r>
        <w:t xml:space="preserve"> outlined in this section equivalently </w:t>
      </w:r>
      <w:r w:rsidR="0035310B">
        <w:t xml:space="preserve">for the </w:t>
      </w:r>
      <w:r>
        <w:t xml:space="preserve">“Same Direction” motion profile </w:t>
      </w:r>
      <w:r w:rsidR="0035310B">
        <w:t>as well</w:t>
      </w:r>
      <w:r>
        <w:t>.</w:t>
      </w:r>
    </w:p>
    <w:p w14:paraId="2B319C1A" w14:textId="77777777" w:rsidR="009C52CE" w:rsidRPr="00A42A9D" w:rsidRDefault="009C52CE" w:rsidP="003D757B"/>
    <w:p w14:paraId="293E649E" w14:textId="77777777" w:rsidR="005D6746" w:rsidRDefault="005D6746" w:rsidP="003D757B">
      <w:pPr>
        <w:pStyle w:val="Heading2"/>
      </w:pPr>
      <w:r>
        <w:t>Power analysis</w:t>
      </w:r>
    </w:p>
    <w:p w14:paraId="59A6CCB3" w14:textId="72CED692" w:rsidR="00E60CCB" w:rsidRDefault="008D4BEE" w:rsidP="008E79ED">
      <w:pPr>
        <w:jc w:val="both"/>
      </w:pPr>
      <w:r>
        <w:t xml:space="preserve">Since power for complex hierarchical designs </w:t>
      </w:r>
      <w:r w:rsidR="00347888">
        <w:t xml:space="preserve">cannot be </w:t>
      </w:r>
      <w:r w:rsidR="0035310B">
        <w:t xml:space="preserve">computed </w:t>
      </w:r>
      <w:r w:rsidR="00347888">
        <w:t>analytically</w:t>
      </w:r>
      <w:r>
        <w:t xml:space="preserve">, we </w:t>
      </w:r>
      <w:r w:rsidR="00347888">
        <w:t>used</w:t>
      </w:r>
      <w:r w:rsidR="00AD24B0">
        <w:t xml:space="preserve"> Monte Carlo</w:t>
      </w:r>
      <w:r>
        <w:t xml:space="preserve"> simulation</w:t>
      </w:r>
      <w:r w:rsidR="00347888">
        <w:t>s</w:t>
      </w:r>
      <w:r>
        <w:t xml:space="preserve"> </w:t>
      </w:r>
      <w:r w:rsidR="00347888">
        <w:t>to determine power for</w:t>
      </w:r>
      <w:r>
        <w:t xml:space="preserve"> all statistical tests</w:t>
      </w:r>
      <w:r w:rsidR="00347888">
        <w:t xml:space="preserve"> outlined in the previous section</w:t>
      </w:r>
      <w:r w:rsidR="0035310B">
        <w:t>:</w:t>
      </w:r>
      <w:r>
        <w:t xml:space="preserve"> </w:t>
      </w:r>
      <w:r w:rsidR="0035310B">
        <w:t>w</w:t>
      </w:r>
      <w:r w:rsidR="00436AC1">
        <w:t xml:space="preserve">e used our models for the prediction task and the </w:t>
      </w:r>
      <w:r w:rsidR="005C4459">
        <w:t>speed estimation</w:t>
      </w:r>
      <w:r w:rsidR="00436AC1">
        <w:t xml:space="preserve"> task to </w:t>
      </w:r>
      <w:r w:rsidR="0035310B">
        <w:t xml:space="preserve">first </w:t>
      </w:r>
      <w:r w:rsidR="00436AC1">
        <w:t>simulate full datasets</w:t>
      </w:r>
      <w:r>
        <w:t xml:space="preserve">. </w:t>
      </w:r>
      <w:r w:rsidR="00347888">
        <w:t xml:space="preserve">Then, we </w:t>
      </w:r>
      <w:r>
        <w:t xml:space="preserve">performed the analyses detailed above over each of these </w:t>
      </w:r>
      <w:r w:rsidR="00276DFA">
        <w:t xml:space="preserve">simulated </w:t>
      </w:r>
      <w:r>
        <w:t xml:space="preserve">datasets and </w:t>
      </w:r>
      <w:r w:rsidR="0035310B">
        <w:t>determined</w:t>
      </w:r>
      <w:r w:rsidR="0012469A">
        <w:t xml:space="preserve"> the results for each combination of number of participants and number of trials</w:t>
      </w:r>
      <w:r w:rsidR="00273434">
        <w:t>.</w:t>
      </w:r>
      <w:r w:rsidR="00E60CCB">
        <w:t xml:space="preserve"> </w:t>
      </w:r>
      <w:r w:rsidR="00471F4D">
        <w:t xml:space="preserve">To keep the computational cost manageable, we used the faster, but more bias-prone Satterthwaite approximation, as implemented in the lmerTest package </w:t>
      </w:r>
      <w:r w:rsidR="00471F4D">
        <w:fldChar w:fldCharType="begin" w:fldLock="1"/>
      </w:r>
      <w:r w:rsidR="006D399E">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http://www.mendeley.com/documents/?uuid=a46acea3-9367-4197-91a2-0b16fd3f0bfe"]}],"mendeley":{"formattedCitation":"[48]","plainTextFormattedCitation":"[48]","previouslyFormattedCitation":"[48]"},"properties":{"noteIndex":0},"schema":"https://github.com/citation-style-language/schema/raw/master/csl-citation.json"}</w:instrText>
      </w:r>
      <w:r w:rsidR="00471F4D">
        <w:fldChar w:fldCharType="separate"/>
      </w:r>
      <w:r w:rsidR="00AC6668" w:rsidRPr="00AC6668">
        <w:rPr>
          <w:noProof/>
        </w:rPr>
        <w:t>[48]</w:t>
      </w:r>
      <w:r w:rsidR="00471F4D">
        <w:fldChar w:fldCharType="end"/>
      </w:r>
      <w:r w:rsidR="00471F4D">
        <w:t xml:space="preserve"> for R, to assess statistical significance rather than bootstrapped confidence </w:t>
      </w:r>
      <w:r w:rsidR="00471F4D">
        <w:lastRenderedPageBreak/>
        <w:t xml:space="preserve">intervals. </w:t>
      </w:r>
      <w:r w:rsidR="00E60CCB">
        <w:t>The script used for the power analys</w:t>
      </w:r>
      <w:r w:rsidR="009375B0">
        <w:t>es</w:t>
      </w:r>
      <w:r w:rsidR="00E60CCB">
        <w:t xml:space="preserve"> can be found </w:t>
      </w:r>
      <w:r w:rsidR="000A1E0C" w:rsidRPr="00162606">
        <w:t>here (on GitHub</w:t>
      </w:r>
      <w:r w:rsidR="000A1E0C">
        <w:t xml:space="preserve">: </w:t>
      </w:r>
      <w:r w:rsidR="000A1E0C" w:rsidRPr="000A1E0C">
        <w:t>https://github.com/b-jorges/Predicting-while-Moving/blob/main/Power%20Analysis.R</w:t>
      </w:r>
      <w:r w:rsidR="000A1E0C" w:rsidRPr="00162606">
        <w:t>)</w:t>
      </w:r>
      <w:r w:rsidR="00E60CCB">
        <w:t>.</w:t>
      </w:r>
    </w:p>
    <w:p w14:paraId="6F07DDEB" w14:textId="77777777" w:rsidR="009E61E7" w:rsidRPr="00712B64" w:rsidRDefault="00E60CCB" w:rsidP="008E79ED">
      <w:pPr>
        <w:jc w:val="both"/>
      </w:pPr>
      <w:r w:rsidRPr="00712B64">
        <w:t>W</w:t>
      </w:r>
      <w:r w:rsidR="00ED4FE7" w:rsidRPr="00712B64">
        <w:t xml:space="preserve">e </w:t>
      </w:r>
      <w:r w:rsidR="009375B0" w:rsidRPr="00712B64">
        <w:t>repeated this process</w:t>
      </w:r>
      <w:r w:rsidR="00652726" w:rsidRPr="00712B64">
        <w:t xml:space="preserve"> </w:t>
      </w:r>
      <w:r w:rsidR="00FB385F" w:rsidRPr="00712B64">
        <w:t>25</w:t>
      </w:r>
      <w:r w:rsidR="00652726" w:rsidRPr="00712B64">
        <w:t xml:space="preserve">0 </w:t>
      </w:r>
      <w:r w:rsidR="009375B0" w:rsidRPr="00712B64">
        <w:t xml:space="preserve">times </w:t>
      </w:r>
      <w:r w:rsidR="00652726" w:rsidRPr="00712B64">
        <w:t xml:space="preserve">for </w:t>
      </w:r>
      <w:r w:rsidR="00906303" w:rsidRPr="00712B64">
        <w:t>all combinations of 20</w:t>
      </w:r>
      <w:r w:rsidRPr="00712B64">
        <w:t xml:space="preserve">, </w:t>
      </w:r>
      <w:r w:rsidR="00906303" w:rsidRPr="00712B64">
        <w:t>30</w:t>
      </w:r>
      <w:r w:rsidRPr="00712B64">
        <w:t xml:space="preserve"> and 40</w:t>
      </w:r>
      <w:r w:rsidR="00906303" w:rsidRPr="00712B64">
        <w:t xml:space="preserve"> participants</w:t>
      </w:r>
      <w:r w:rsidRPr="00712B64">
        <w:t>, 5, 9 and 13 repetitions per condition in the prediction task,</w:t>
      </w:r>
      <w:r w:rsidR="00906303" w:rsidRPr="00712B64">
        <w:t xml:space="preserve"> and 20 to 27, 30 to 37, and 40 to 47</w:t>
      </w:r>
      <w:r w:rsidR="00632B2B" w:rsidRPr="00712B64">
        <w:t xml:space="preserve"> </w:t>
      </w:r>
      <w:r w:rsidR="00906303" w:rsidRPr="00712B64">
        <w:t>trials per pest</w:t>
      </w:r>
      <w:r w:rsidR="00446541" w:rsidRPr="00712B64">
        <w:t>, which makes for an average of 50, 70 and 90 trials per condition</w:t>
      </w:r>
      <w:r w:rsidRPr="00712B64">
        <w:t>,</w:t>
      </w:r>
      <w:r w:rsidR="008E1BC8" w:rsidRPr="00712B64">
        <w:t xml:space="preserve"> respectively</w:t>
      </w:r>
      <w:r w:rsidRPr="00712B64">
        <w:t>, for the speed estimation task</w:t>
      </w:r>
      <w:r w:rsidR="00446541" w:rsidRPr="00712B64">
        <w:t>.</w:t>
      </w:r>
      <w:r w:rsidR="00C56B77" w:rsidRPr="00712B64">
        <w:t xml:space="preserve"> </w:t>
      </w:r>
      <w:r w:rsidR="004F6C21" w:rsidRPr="00712B64">
        <w:t xml:space="preserve">The results are shown in </w:t>
      </w:r>
      <w:r w:rsidR="00C56B77" w:rsidRPr="00712B64">
        <w:t xml:space="preserve"> </w:t>
      </w:r>
      <w:r w:rsidR="00632B2B" w:rsidRPr="00712B64">
        <w:fldChar w:fldCharType="begin"/>
      </w:r>
      <w:r w:rsidR="00632B2B" w:rsidRPr="00712B64">
        <w:instrText xml:space="preserve"> REF _Ref83816328 \h </w:instrText>
      </w:r>
      <w:r w:rsidR="008E79ED" w:rsidRPr="00712B64">
        <w:instrText xml:space="preserve"> \* MERGEFORMAT </w:instrText>
      </w:r>
      <w:r w:rsidR="00632B2B" w:rsidRPr="00712B64">
        <w:fldChar w:fldCharType="separate"/>
      </w:r>
      <w:r w:rsidR="00666FD5">
        <w:t xml:space="preserve">Figure </w:t>
      </w:r>
      <w:r w:rsidR="00666FD5">
        <w:rPr>
          <w:noProof/>
        </w:rPr>
        <w:t>6</w:t>
      </w:r>
      <w:r w:rsidR="00632B2B" w:rsidRPr="00712B64">
        <w:fldChar w:fldCharType="end"/>
      </w:r>
      <w:r w:rsidR="00632B2B" w:rsidRPr="00712B64">
        <w:t xml:space="preserve">. </w:t>
      </w:r>
      <w:r w:rsidR="00672E2F" w:rsidRPr="00712B64">
        <w:t xml:space="preserve">For the precision in the prediction task, using 9 repetitions per condition appears to add a considerable amount </w:t>
      </w:r>
      <w:r w:rsidR="00276DFA">
        <w:t>more</w:t>
      </w:r>
      <w:r w:rsidR="00276DFA" w:rsidRPr="00712B64">
        <w:t xml:space="preserve"> </w:t>
      </w:r>
      <w:r w:rsidR="00672E2F" w:rsidRPr="00712B64">
        <w:t xml:space="preserve">power </w:t>
      </w:r>
      <w:r w:rsidR="00276DFA">
        <w:t>than using only</w:t>
      </w:r>
      <w:r w:rsidR="00672E2F" w:rsidRPr="00712B64">
        <w:t xml:space="preserve"> 5 repetitions</w:t>
      </w:r>
      <w:r w:rsidR="00305C68">
        <w:t xml:space="preserve">, while the added benefit of another 4 repetitions for a total of 13 is </w:t>
      </w:r>
      <w:r w:rsidR="0021247F">
        <w:t>small</w:t>
      </w:r>
      <w:r w:rsidR="00305C68">
        <w:t xml:space="preserve">. </w:t>
      </w:r>
      <w:r w:rsidR="0021247F">
        <w:t xml:space="preserve">However, the prediction task is very </w:t>
      </w:r>
      <w:r w:rsidR="00276DFA">
        <w:t>quick to do</w:t>
      </w:r>
      <w:r w:rsidR="0021247F">
        <w:t xml:space="preserve">, </w:t>
      </w:r>
      <w:r w:rsidR="00276DFA">
        <w:t xml:space="preserve">taking only </w:t>
      </w:r>
      <w:r w:rsidR="0021247F">
        <w:t>around 10 minutes even with 13 repetitions per condition.</w:t>
      </w:r>
      <w:r w:rsidR="001002F1" w:rsidRPr="00712B64">
        <w:t xml:space="preserve"> Similarly, 70 trials per condition increases the power to detect </w:t>
      </w:r>
      <w:r w:rsidR="00276DFA">
        <w:t>an</w:t>
      </w:r>
      <w:r w:rsidR="00276DFA" w:rsidRPr="00712B64">
        <w:t xml:space="preserve"> </w:t>
      </w:r>
      <w:r w:rsidR="001002F1" w:rsidRPr="00712B64">
        <w:t xml:space="preserve">effect on precision </w:t>
      </w:r>
      <w:r w:rsidR="00276DFA">
        <w:t xml:space="preserve">significantly more than using only </w:t>
      </w:r>
      <w:r w:rsidR="001002F1" w:rsidRPr="00712B64">
        <w:t xml:space="preserve">50 trials, while the added benefit of 90 trials is </w:t>
      </w:r>
      <w:r w:rsidR="009D027C">
        <w:t>marginal</w:t>
      </w:r>
      <w:r w:rsidR="00672E2F" w:rsidRPr="00712B64">
        <w:t>.</w:t>
      </w:r>
      <w:r w:rsidR="009D027C">
        <w:t xml:space="preserve"> Since the speed estimation task takes much longer and is more fatiguing than the prediction task, </w:t>
      </w:r>
      <w:r w:rsidR="00276DFA">
        <w:t xml:space="preserve">we judge </w:t>
      </w:r>
      <w:r w:rsidR="009D027C">
        <w:t xml:space="preserve">this marginal </w:t>
      </w:r>
      <w:r w:rsidR="00276DFA">
        <w:t>increase in</w:t>
      </w:r>
      <w:r w:rsidR="009D027C">
        <w:t xml:space="preserve"> power </w:t>
      </w:r>
      <w:r w:rsidR="00276DFA">
        <w:t>to be</w:t>
      </w:r>
      <w:r w:rsidR="009D027C">
        <w:t xml:space="preserve"> not worth the additional time spent by the participant.</w:t>
      </w:r>
      <w:r w:rsidR="001002F1" w:rsidRPr="00712B64">
        <w:t xml:space="preserve"> We thus opt for a combination of 40 participants, </w:t>
      </w:r>
      <w:r w:rsidR="009D027C">
        <w:t>13</w:t>
      </w:r>
      <w:r w:rsidR="001002F1" w:rsidRPr="00712B64">
        <w:t xml:space="preserve"> repetitions per condition in the prediction task</w:t>
      </w:r>
      <w:r w:rsidR="00276DFA">
        <w:t>,</w:t>
      </w:r>
      <w:r w:rsidR="001002F1" w:rsidRPr="00712B64">
        <w:t xml:space="preserve"> and 70 trials per condition in the speed estimation task, which allows us to achieve a power of at least 0.</w:t>
      </w:r>
      <w:r w:rsidR="009E782F">
        <w:t>85</w:t>
      </w:r>
      <w:r w:rsidR="001002F1" w:rsidRPr="00712B64">
        <w:t xml:space="preserve"> for all statistical tests.</w:t>
      </w:r>
    </w:p>
    <w:p w14:paraId="1BD979FB" w14:textId="77777777" w:rsidR="004F6C21" w:rsidRDefault="008520FE" w:rsidP="004F6C21">
      <w:pPr>
        <w:keepNext/>
      </w:pPr>
      <w:r>
        <w:rPr>
          <w:noProof/>
        </w:rPr>
        <w:drawing>
          <wp:inline distT="0" distB="0" distL="0" distR="0" wp14:anchorId="1427F9C4" wp14:editId="5CA5934B">
            <wp:extent cx="6104889" cy="20349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6104889" cy="2034963"/>
                    </a:xfrm>
                    <a:prstGeom prst="rect">
                      <a:avLst/>
                    </a:prstGeom>
                    <a:noFill/>
                    <a:ln>
                      <a:noFill/>
                    </a:ln>
                  </pic:spPr>
                </pic:pic>
              </a:graphicData>
            </a:graphic>
          </wp:inline>
        </w:drawing>
      </w:r>
    </w:p>
    <w:p w14:paraId="01296489" w14:textId="4BE93CE5" w:rsidR="004F6C21" w:rsidRDefault="004F6C21" w:rsidP="004F6C21">
      <w:pPr>
        <w:pStyle w:val="Caption"/>
      </w:pPr>
      <w:bookmarkStart w:id="414" w:name="_Ref83816328"/>
      <w:r>
        <w:t xml:space="preserve">Figure </w:t>
      </w:r>
      <w:fldSimple w:instr=" SEQ Figure \* ARABIC ">
        <w:r w:rsidR="00DD60AD">
          <w:rPr>
            <w:noProof/>
          </w:rPr>
          <w:t>6</w:t>
        </w:r>
      </w:fldSimple>
      <w:bookmarkEnd w:id="414"/>
      <w:r>
        <w:t xml:space="preserve">: Simulated power for the </w:t>
      </w:r>
      <w:r w:rsidR="008520FE">
        <w:t>prediction task (A), the speed</w:t>
      </w:r>
      <w:r>
        <w:t xml:space="preserve"> estimation task (</w:t>
      </w:r>
      <w:r w:rsidR="008520FE">
        <w:t>B</w:t>
      </w:r>
      <w:r>
        <w:t xml:space="preserve">) and the correlation between performance in speed estimation and </w:t>
      </w:r>
      <w:r w:rsidR="008520FE">
        <w:t>speed</w:t>
      </w:r>
      <w:r>
        <w:t xml:space="preserve"> prediction (</w:t>
      </w:r>
      <w:r w:rsidR="008520FE">
        <w:t>C</w:t>
      </w:r>
      <w:r>
        <w:t>)</w:t>
      </w:r>
      <w:r w:rsidR="00632B2B">
        <w:t xml:space="preserve">, separately for the statistical tests referring to biases (accuracy) and variability (precision). The number of participants for which we simulated power is on the x axis, while the number of trials for each task is </w:t>
      </w:r>
      <w:r w:rsidR="008520FE">
        <w:t>coded with different shades of green and line</w:t>
      </w:r>
      <w:r w:rsidR="000A68FF">
        <w:t xml:space="preserve"> </w:t>
      </w:r>
      <w:r w:rsidR="008520FE">
        <w:t>types</w:t>
      </w:r>
      <w:r w:rsidR="000A68FF">
        <w:t>.</w:t>
      </w:r>
      <w:r w:rsidR="009E782F">
        <w:t xml:space="preserve"> The horizontal lines indicate a power level of 0.8, 0.9 and 0.95 respectively.</w:t>
      </w:r>
    </w:p>
    <w:p w14:paraId="2C0280C9" w14:textId="77777777" w:rsidR="00454213" w:rsidRDefault="009A7B94" w:rsidP="00ED4FE7">
      <w:r>
        <w:t xml:space="preserve">We </w:t>
      </w:r>
      <w:r w:rsidR="00712B64">
        <w:t>also</w:t>
      </w:r>
      <w:r>
        <w:t xml:space="preserve"> used our power analys</w:t>
      </w:r>
      <w:r w:rsidR="00214BFF">
        <w:t>e</w:t>
      </w:r>
      <w:r>
        <w:t>s to determine that all of our statistical analyses led to a</w:t>
      </w:r>
      <w:r w:rsidR="009375B0">
        <w:t>n expected</w:t>
      </w:r>
      <w:r>
        <w:t xml:space="preserve"> false positive rate of 0.05 in absence of a</w:t>
      </w:r>
      <w:r w:rsidR="009375B0">
        <w:t xml:space="preserve"> true</w:t>
      </w:r>
      <w:r>
        <w:t xml:space="preserve"> effect.</w:t>
      </w:r>
    </w:p>
    <w:p w14:paraId="77136E84" w14:textId="77777777" w:rsidR="00050D86" w:rsidRDefault="00050D86" w:rsidP="00ED4FE7">
      <w:pPr>
        <w:rPr>
          <w:ins w:id="415" w:author="Bjoern Jan Joerges" w:date="2023-09-19T15:41:00Z"/>
        </w:rPr>
      </w:pPr>
    </w:p>
    <w:p w14:paraId="578AF3D2" w14:textId="48EE41C3" w:rsidR="00722C6A" w:rsidRDefault="00722C6A">
      <w:pPr>
        <w:pStyle w:val="Heading1"/>
        <w:pPrChange w:id="416" w:author="Bjoern Jan Joerges" w:date="2023-09-19T15:42:00Z">
          <w:pPr/>
        </w:pPrChange>
      </w:pPr>
      <w:r>
        <w:t>Results</w:t>
      </w:r>
    </w:p>
    <w:p w14:paraId="54A613B0" w14:textId="0FCD0ED9" w:rsidR="00722C6A" w:rsidRDefault="00722C6A" w:rsidP="00F608C9">
      <w:pPr>
        <w:jc w:val="both"/>
      </w:pPr>
      <w:r w:rsidRPr="00722C6A">
        <w:rPr>
          <w:b/>
          <w:bCs/>
        </w:rPr>
        <w:t xml:space="preserve">Hypothesis 1a: Effect of Visual Self-Motion on </w:t>
      </w:r>
      <w:r w:rsidR="00283058">
        <w:rPr>
          <w:b/>
          <w:bCs/>
        </w:rPr>
        <w:t xml:space="preserve">Accuracy in </w:t>
      </w:r>
      <w:r w:rsidRPr="00722C6A">
        <w:rPr>
          <w:b/>
          <w:bCs/>
        </w:rPr>
        <w:t>Motion Extrapolation</w:t>
      </w:r>
      <w:r>
        <w:t xml:space="preserve"> – </w:t>
      </w:r>
      <w:r w:rsidR="004D79CF">
        <w:t>The Linear Mixed Model</w:t>
      </w:r>
      <w:r w:rsidR="00283058">
        <w:t xml:space="preserve"> (see Equation 4)</w:t>
      </w:r>
      <w:r w:rsidR="004D79CF">
        <w:t xml:space="preserve"> fitted to assess Hypothesis 1a had an intercept of 0.09 (95% CI = [0.02; 0.16]). Participants pressed the button significantly earlier in the Motion Profile: Opposite Directions (by 0.055s, 95% CI = [0.041s;0.07s])</w:t>
      </w:r>
      <w:r w:rsidR="006B34CA">
        <w:t xml:space="preserve"> </w:t>
      </w:r>
      <w:r w:rsidR="004949A2">
        <w:t xml:space="preserve">than in the Static condition, indicating </w:t>
      </w:r>
      <w:r w:rsidR="006B34CA">
        <w:t xml:space="preserve">a relative </w:t>
      </w:r>
      <w:r w:rsidR="004949A2">
        <w:t xml:space="preserve">underestimation of time-to-contact </w:t>
      </w:r>
      <w:r w:rsidR="006B34CA" w:rsidRPr="006B34CA">
        <w:t>in line with our hypothesis</w:t>
      </w:r>
      <w:r w:rsidR="006B34CA">
        <w:t xml:space="preserve"> 1a.</w:t>
      </w:r>
      <w:r w:rsidR="00E41994">
        <w:t xml:space="preserve"> </w:t>
      </w:r>
      <w:r w:rsidR="006B34CA">
        <w:t xml:space="preserve">They further pressed the button </w:t>
      </w:r>
      <w:r w:rsidR="00E41994">
        <w:t>significantly later in the Motion Profile: Same Direction (by 0.047s, 95% CI = [0.032s;0.064s])</w:t>
      </w:r>
      <w:r w:rsidR="004949A2">
        <w:t>.</w:t>
      </w:r>
      <w:r w:rsidR="005F4A9F">
        <w:t xml:space="preserve"> These results are illustrated </w:t>
      </w:r>
      <w:r w:rsidR="00C24B69">
        <w:t xml:space="preserve">in </w:t>
      </w:r>
      <w:r w:rsidR="00C24B69">
        <w:fldChar w:fldCharType="begin"/>
      </w:r>
      <w:r w:rsidR="00C24B69">
        <w:instrText xml:space="preserve"> REF _Ref146033134 \h </w:instrText>
      </w:r>
      <w:r w:rsidR="00F608C9">
        <w:instrText xml:space="preserve"> \* MERGEFORMAT </w:instrText>
      </w:r>
      <w:r w:rsidR="00C24B69">
        <w:fldChar w:fldCharType="separate"/>
      </w:r>
      <w:r w:rsidR="00C24B69">
        <w:t xml:space="preserve">Figure </w:t>
      </w:r>
      <w:r w:rsidR="00C24B69">
        <w:rPr>
          <w:noProof/>
        </w:rPr>
        <w:t>7</w:t>
      </w:r>
      <w:r w:rsidR="00C24B69">
        <w:fldChar w:fldCharType="end"/>
      </w:r>
      <w:r w:rsidR="00C24B69">
        <w:t>A.</w:t>
      </w:r>
    </w:p>
    <w:p w14:paraId="7E670BE9" w14:textId="77777777" w:rsidR="001F6343" w:rsidRDefault="005F4A9F" w:rsidP="00F608C9">
      <w:pPr>
        <w:keepNext/>
        <w:jc w:val="both"/>
      </w:pPr>
      <w:r>
        <w:rPr>
          <w:noProof/>
        </w:rPr>
        <w:lastRenderedPageBreak/>
        <w:drawing>
          <wp:inline distT="0" distB="0" distL="0" distR="0" wp14:anchorId="57550238" wp14:editId="7894B189">
            <wp:extent cx="5934074" cy="2967037"/>
            <wp:effectExtent l="0" t="0" r="0" b="5080"/>
            <wp:docPr id="96794426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944262"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2C782231" w14:textId="4CB3A572" w:rsidR="005F4A9F" w:rsidRDefault="001F6343" w:rsidP="00F608C9">
      <w:pPr>
        <w:pStyle w:val="Caption"/>
        <w:jc w:val="both"/>
      </w:pPr>
      <w:bookmarkStart w:id="417" w:name="_Ref146033134"/>
      <w:r>
        <w:t xml:space="preserve">Figure </w:t>
      </w:r>
      <w:fldSimple w:instr=" SEQ Figure \* ARABIC ">
        <w:r w:rsidR="00DD60AD">
          <w:rPr>
            <w:noProof/>
          </w:rPr>
          <w:t>7</w:t>
        </w:r>
      </w:fldSimple>
      <w:bookmarkEnd w:id="417"/>
      <w:r>
        <w:t>: A. Boxplots of the timing error (y axis) separately for occlusion duration (x axis) and motion profile (color-coded). Positive numbers mean that the participant pressed the button too late, and negative numbers mean that the participant pressed the button too early. B. Variability in timing responses (y axis) as a function of bias (x axis), separated by motion profile (color-coded).</w:t>
      </w:r>
      <w:r w:rsidR="00FE19A4">
        <w:t xml:space="preserve"> The lines correspond to a linear regression of the variability on the bias across all participants and target speeds, only separated by motion profile.</w:t>
      </w:r>
      <w:r w:rsidR="00FF5411">
        <w:t xml:space="preserve"> Data in these plots is restricted to the three main occlusion durations (0.5s, 0.6s, and 0.7s).</w:t>
      </w:r>
    </w:p>
    <w:p w14:paraId="29073F6D" w14:textId="6AAE1187" w:rsidR="004949A2" w:rsidRDefault="004949A2" w:rsidP="00F608C9">
      <w:pPr>
        <w:jc w:val="both"/>
      </w:pPr>
      <w:r w:rsidRPr="004949A2">
        <w:rPr>
          <w:b/>
          <w:bCs/>
        </w:rPr>
        <w:t>Hypothesis 1</w:t>
      </w:r>
      <w:r w:rsidR="00A84C5D">
        <w:rPr>
          <w:b/>
          <w:bCs/>
        </w:rPr>
        <w:t>b</w:t>
      </w:r>
      <w:r w:rsidRPr="004949A2">
        <w:rPr>
          <w:b/>
          <w:bCs/>
        </w:rPr>
        <w:t xml:space="preserve">: Effect of Visual Self-Motion on </w:t>
      </w:r>
      <w:r w:rsidR="00854849">
        <w:rPr>
          <w:b/>
          <w:bCs/>
        </w:rPr>
        <w:t>Variability</w:t>
      </w:r>
      <w:r w:rsidR="00283058">
        <w:rPr>
          <w:b/>
          <w:bCs/>
        </w:rPr>
        <w:t xml:space="preserve"> in </w:t>
      </w:r>
      <w:r w:rsidRPr="004949A2">
        <w:rPr>
          <w:b/>
          <w:bCs/>
        </w:rPr>
        <w:t>Motion Extrapolation</w:t>
      </w:r>
      <w:r w:rsidRPr="004949A2">
        <w:t xml:space="preserve"> –</w:t>
      </w:r>
      <w:r w:rsidR="00283058">
        <w:t xml:space="preserve"> The likelihood ratio test used to compare the respective models (Equation 5 and 6) for the Motion Profile: Opposite Directions yielded a non-significant result, i.e., contrary to our hypothesis 1b, precision was not significantly different in the Opposite Directions motion profile than when the observer was static. However, the test model (Equation 5) was significantly better than the null model (Equation 6) for the Motion Profile: Same Direction</w:t>
      </w:r>
      <w:r w:rsidR="00854849">
        <w:t xml:space="preserve"> (p = 0.0</w:t>
      </w:r>
      <w:r w:rsidR="00AD6CF5">
        <w:t>06</w:t>
      </w:r>
      <w:r w:rsidR="00854849">
        <w:t>)</w:t>
      </w:r>
      <w:r w:rsidR="00283058">
        <w:t xml:space="preserve">, which taken together with a negative regression coefficient in the test model means that </w:t>
      </w:r>
      <w:r w:rsidR="00C24B69">
        <w:t>variability</w:t>
      </w:r>
      <w:r w:rsidR="00283058">
        <w:t xml:space="preserve"> was – surprisingly – </w:t>
      </w:r>
      <w:r w:rsidR="00C24B69" w:rsidRPr="00405458">
        <w:rPr>
          <w:i/>
          <w:iCs/>
        </w:rPr>
        <w:t>lower</w:t>
      </w:r>
      <w:r w:rsidR="00283058">
        <w:t xml:space="preserve"> when participants experienced self-motion in the same direction as the observer.</w:t>
      </w:r>
      <w:r w:rsidR="00DB634C">
        <w:t xml:space="preserve"> See </w:t>
      </w:r>
      <w:r w:rsidR="00DB634C">
        <w:fldChar w:fldCharType="begin"/>
      </w:r>
      <w:r w:rsidR="00DB634C">
        <w:instrText xml:space="preserve"> REF _Ref146033134 \h </w:instrText>
      </w:r>
      <w:r w:rsidR="00F608C9">
        <w:instrText xml:space="preserve"> \* MERGEFORMAT </w:instrText>
      </w:r>
      <w:r w:rsidR="00DB634C">
        <w:fldChar w:fldCharType="separate"/>
      </w:r>
      <w:r w:rsidR="00DB634C">
        <w:t xml:space="preserve">Figure </w:t>
      </w:r>
      <w:r w:rsidR="00DB634C">
        <w:rPr>
          <w:noProof/>
        </w:rPr>
        <w:t>7</w:t>
      </w:r>
      <w:r w:rsidR="00DB634C">
        <w:fldChar w:fldCharType="end"/>
      </w:r>
      <w:r w:rsidR="00DB634C">
        <w:t>B for an illustration of the results.</w:t>
      </w:r>
      <w:r w:rsidR="00C20A67">
        <w:t xml:space="preserve"> Please note that a simple boxplot is insufficient to illustrate the effect of self-motion on precision because differences in accuracy due to self-motion are likely to impact precision as well and in a boxplot it is impossible to distinguish between the direct effect of self-motion on precision and the indirect effect (mediated by changes in accuracy).</w:t>
      </w:r>
    </w:p>
    <w:p w14:paraId="76BC66BE" w14:textId="5D2DBAD3" w:rsidR="00C92256" w:rsidRDefault="00B25039" w:rsidP="00F608C9">
      <w:pPr>
        <w:keepNext/>
        <w:jc w:val="both"/>
      </w:pPr>
      <w:r w:rsidRPr="00B25039">
        <w:rPr>
          <w:b/>
          <w:bCs/>
        </w:rPr>
        <w:t>Hypothesis 2a: Effect of Visual Self-Motion on Accuracy in Speed Perception</w:t>
      </w:r>
      <w:r>
        <w:t xml:space="preserve"> – </w:t>
      </w:r>
      <w:r w:rsidR="0026256C">
        <w:t>The model used to assess biases in perceived speed in function of the motion profile (Equation 7) had an intercept of 3.3 m/s (95% CI = [2.92 m/s;3.7 </w:t>
      </w:r>
      <w:r w:rsidR="0026256C" w:rsidRPr="0026256C">
        <w:t>m/s</w:t>
      </w:r>
      <w:r w:rsidR="0026256C">
        <w:t>]). Visual self-motion in the opposite direction led to a overestimation of target speed by 1.08 m/s (95% CI = [0.86 </w:t>
      </w:r>
      <w:r w:rsidR="0026256C" w:rsidRPr="0026256C">
        <w:t>m/s</w:t>
      </w:r>
      <w:r w:rsidR="0026256C">
        <w:t>;1.32 m/s])</w:t>
      </w:r>
      <w:r w:rsidR="00C528BC">
        <w:t xml:space="preserve"> relative to a static observer, i.e., about 30% of the mean self-motion speed (of 3.6 m/s) was</w:t>
      </w:r>
      <w:r w:rsidR="00C20A67">
        <w:t xml:space="preserve"> – on average –</w:t>
      </w:r>
      <w:r w:rsidR="00C528BC">
        <w:t xml:space="preserve"> wrongly attributed to object motion rather than self-motion. No significant difference was detected between the Static and Same Direction motion profiles.</w:t>
      </w:r>
      <w:r w:rsidR="00B321E1">
        <w:t xml:space="preserve"> </w:t>
      </w:r>
      <w:r w:rsidR="00B321E1">
        <w:lastRenderedPageBreak/>
        <w:t xml:space="preserve">See </w:t>
      </w:r>
      <w:r w:rsidR="00C90641">
        <w:fldChar w:fldCharType="begin"/>
      </w:r>
      <w:r w:rsidR="00C90641">
        <w:instrText xml:space="preserve"> REF _Ref146034856 \h </w:instrText>
      </w:r>
      <w:r w:rsidR="00F608C9">
        <w:instrText xml:space="preserve"> \* MERGEFORMAT </w:instrText>
      </w:r>
      <w:r w:rsidR="00C90641">
        <w:fldChar w:fldCharType="separate"/>
      </w:r>
      <w:r w:rsidR="00C90641">
        <w:t xml:space="preserve">Figure </w:t>
      </w:r>
      <w:r w:rsidR="00C90641">
        <w:rPr>
          <w:noProof/>
        </w:rPr>
        <w:t>8</w:t>
      </w:r>
      <w:r w:rsidR="00C90641">
        <w:fldChar w:fldCharType="end"/>
      </w:r>
      <w:r w:rsidR="00C90641">
        <w:t>A.</w:t>
      </w:r>
      <w:r w:rsidR="00B321E1">
        <w:rPr>
          <w:noProof/>
        </w:rPr>
        <w:drawing>
          <wp:inline distT="0" distB="0" distL="0" distR="0" wp14:anchorId="4368301B" wp14:editId="69839915">
            <wp:extent cx="5934074" cy="2967037"/>
            <wp:effectExtent l="0" t="0" r="0" b="5080"/>
            <wp:docPr id="188591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91388"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934074" cy="2967037"/>
                    </a:xfrm>
                    <a:prstGeom prst="rect">
                      <a:avLst/>
                    </a:prstGeom>
                    <a:noFill/>
                    <a:ln>
                      <a:noFill/>
                    </a:ln>
                  </pic:spPr>
                </pic:pic>
              </a:graphicData>
            </a:graphic>
          </wp:inline>
        </w:drawing>
      </w:r>
    </w:p>
    <w:p w14:paraId="3CED477D" w14:textId="006A3387" w:rsidR="00283058" w:rsidRDefault="00C92256" w:rsidP="00F608C9">
      <w:pPr>
        <w:pStyle w:val="Caption"/>
        <w:jc w:val="both"/>
      </w:pPr>
      <w:bookmarkStart w:id="418" w:name="_Ref146034856"/>
      <w:r>
        <w:t xml:space="preserve">Figure </w:t>
      </w:r>
      <w:fldSimple w:instr=" SEQ Figure \* ARABIC ">
        <w:r w:rsidR="00DD60AD">
          <w:rPr>
            <w:noProof/>
          </w:rPr>
          <w:t>8</w:t>
        </w:r>
      </w:fldSimple>
      <w:bookmarkEnd w:id="418"/>
      <w:r>
        <w:t xml:space="preserve">: </w:t>
      </w:r>
      <w:r w:rsidRPr="00C92256">
        <w:t xml:space="preserve">A. Boxplots of the </w:t>
      </w:r>
      <w:r>
        <w:t xml:space="preserve">fitted PSEs </w:t>
      </w:r>
      <w:r w:rsidRPr="00C92256">
        <w:t xml:space="preserve">(y axis) separately for </w:t>
      </w:r>
      <w:r>
        <w:t xml:space="preserve">target speed </w:t>
      </w:r>
      <w:r w:rsidRPr="00C92256">
        <w:t>(x axis) and motion profile (color-coded).</w:t>
      </w:r>
      <w:r>
        <w:t xml:space="preserve"> </w:t>
      </w:r>
      <w:r w:rsidRPr="00C92256">
        <w:t xml:space="preserve">B. </w:t>
      </w:r>
      <w:r>
        <w:t>Fitted JNDs</w:t>
      </w:r>
      <w:r w:rsidRPr="00C92256">
        <w:t xml:space="preserve"> (y axis) as a function of </w:t>
      </w:r>
      <w:r>
        <w:t xml:space="preserve">PSEs </w:t>
      </w:r>
      <w:r w:rsidRPr="00C92256">
        <w:t xml:space="preserve">(x axis), separated by motion profile (color-coded). The lines correspond to a linear regression of </w:t>
      </w:r>
      <w:r>
        <w:t xml:space="preserve">JNDs </w:t>
      </w:r>
      <w:r w:rsidRPr="00C92256">
        <w:t xml:space="preserve">on </w:t>
      </w:r>
      <w:r>
        <w:t xml:space="preserve">PSEs </w:t>
      </w:r>
      <w:r w:rsidRPr="00C92256">
        <w:t>across all participants and target speeds, only separated by motion profile.</w:t>
      </w:r>
    </w:p>
    <w:p w14:paraId="2BC8CB6D" w14:textId="35AF7B18" w:rsidR="00C528BC" w:rsidRDefault="00854849" w:rsidP="00F608C9">
      <w:pPr>
        <w:jc w:val="both"/>
      </w:pPr>
      <w:r w:rsidRPr="00854849">
        <w:rPr>
          <w:b/>
          <w:bCs/>
        </w:rPr>
        <w:t>Hypothesis 2</w:t>
      </w:r>
      <w:r w:rsidR="00173FFF">
        <w:rPr>
          <w:b/>
          <w:bCs/>
        </w:rPr>
        <w:t>b</w:t>
      </w:r>
      <w:r w:rsidRPr="00854849">
        <w:rPr>
          <w:b/>
          <w:bCs/>
        </w:rPr>
        <w:t xml:space="preserve">: Effect of Visual Self-Motion on </w:t>
      </w:r>
      <w:r>
        <w:rPr>
          <w:b/>
          <w:bCs/>
        </w:rPr>
        <w:t>Variability</w:t>
      </w:r>
      <w:r w:rsidRPr="00854849">
        <w:rPr>
          <w:b/>
          <w:bCs/>
        </w:rPr>
        <w:t xml:space="preserve"> in Speed Perception</w:t>
      </w:r>
      <w:r>
        <w:rPr>
          <w:b/>
          <w:bCs/>
        </w:rPr>
        <w:t xml:space="preserve"> – </w:t>
      </w:r>
      <w:r>
        <w:t>When comparing the models to assess precision differences using Likelihood Ratio Tests, we found that for both motion profiles, the test model (Equations 8 and 10) was significantly better than the null model (Equations 9 and 11; p = 0.0</w:t>
      </w:r>
      <w:r w:rsidR="00824004">
        <w:t>07</w:t>
      </w:r>
      <w:r>
        <w:t xml:space="preserve"> for Motion Profile: Opposite Directions, and p = 0.03</w:t>
      </w:r>
      <w:r w:rsidR="00824004">
        <w:t>8</w:t>
      </w:r>
      <w:r>
        <w:t xml:space="preserve"> for Motion Profile: Same Direction), indicating that self-motion had an effect on variability. When examining the regression coefficients, we found a positive association for both motion profiles, i.e., variability was significantly higher when the observer was moving either in the same or in the opposite direction of the target than when they were static</w:t>
      </w:r>
      <w:r w:rsidR="00C20A67">
        <w:t>, even after taking into account expected increases in variability due to the effect of self-motion on accuracy.</w:t>
      </w:r>
      <w:r w:rsidR="00C90641">
        <w:t xml:space="preserve"> </w:t>
      </w:r>
      <w:r w:rsidR="00C90641">
        <w:fldChar w:fldCharType="begin"/>
      </w:r>
      <w:r w:rsidR="00C90641">
        <w:instrText xml:space="preserve"> REF _Ref146034856 \h </w:instrText>
      </w:r>
      <w:r w:rsidR="00F608C9">
        <w:instrText xml:space="preserve"> \* MERGEFORMAT </w:instrText>
      </w:r>
      <w:r w:rsidR="00C90641">
        <w:fldChar w:fldCharType="separate"/>
      </w:r>
      <w:r w:rsidR="00C90641">
        <w:t xml:space="preserve">Figure </w:t>
      </w:r>
      <w:r w:rsidR="00C90641">
        <w:rPr>
          <w:noProof/>
        </w:rPr>
        <w:t>8</w:t>
      </w:r>
      <w:r w:rsidR="00C90641">
        <w:fldChar w:fldCharType="end"/>
      </w:r>
      <w:r w:rsidR="00C90641">
        <w:t>B illustrates this result.</w:t>
      </w:r>
    </w:p>
    <w:p w14:paraId="68BFCBAB" w14:textId="0C2F6375" w:rsidR="00C90641" w:rsidRDefault="00C90641" w:rsidP="00F608C9">
      <w:pPr>
        <w:jc w:val="both"/>
      </w:pPr>
      <w:r w:rsidRPr="00C90641">
        <w:rPr>
          <w:b/>
          <w:bCs/>
        </w:rPr>
        <w:t xml:space="preserve">Hypothesis 3a: A Correlation between </w:t>
      </w:r>
      <w:r>
        <w:rPr>
          <w:b/>
          <w:bCs/>
        </w:rPr>
        <w:t xml:space="preserve">Biases in </w:t>
      </w:r>
      <w:r w:rsidRPr="00C90641">
        <w:rPr>
          <w:b/>
          <w:bCs/>
        </w:rPr>
        <w:t xml:space="preserve">Speed Judgements and </w:t>
      </w:r>
      <w:r>
        <w:rPr>
          <w:b/>
          <w:bCs/>
        </w:rPr>
        <w:t xml:space="preserve">Biases </w:t>
      </w:r>
      <w:r w:rsidRPr="00C90641">
        <w:rPr>
          <w:b/>
          <w:bCs/>
        </w:rPr>
        <w:t>in Motion Extrapolation</w:t>
      </w:r>
      <w:r w:rsidRPr="0021250D">
        <w:rPr>
          <w:b/>
          <w:bCs/>
        </w:rPr>
        <w:t>?</w:t>
      </w:r>
      <w:r>
        <w:t xml:space="preserve"> – The linear regression model</w:t>
      </w:r>
      <w:r w:rsidR="0021250D">
        <w:t xml:space="preserve"> (Equation 12)</w:t>
      </w:r>
      <w:r>
        <w:t xml:space="preserve"> fit</w:t>
      </w:r>
      <w:r w:rsidR="002F612A">
        <w:t>ted</w:t>
      </w:r>
      <w:r>
        <w:t xml:space="preserve"> to assess whether biases in speed judgements were associated with corresponding biases in motion extrapolation in the Motion Profile: Opposite Directions had an intercept of -0.02 (95% CI = [-0.05;0.02]). The regression coefficient for the association between each participant’s bias in speed perception due to self-motion and their bias in motion extrapolation due to self-motion was negative (-0.03, 95% CI = [-0.05;-0.01]), i.e., participants that displayed a larger bias in response to self-motion in the opposite direction of the target also tended to press the button earlier and vice-versa.</w:t>
      </w:r>
      <w:r w:rsidR="000E6494">
        <w:t xml:space="preserve"> No such correlation was evident for the Motion Profile: Same Direction.</w:t>
      </w:r>
      <w:r w:rsidR="00071C77">
        <w:t xml:space="preserve"> See </w:t>
      </w:r>
      <w:r w:rsidR="00071C77">
        <w:fldChar w:fldCharType="begin"/>
      </w:r>
      <w:r w:rsidR="00071C77">
        <w:instrText xml:space="preserve"> REF _Ref146036759 \h </w:instrText>
      </w:r>
      <w:r w:rsidR="00071C77">
        <w:fldChar w:fldCharType="separate"/>
      </w:r>
      <w:r w:rsidR="00071C77">
        <w:t xml:space="preserve">Figure </w:t>
      </w:r>
      <w:r w:rsidR="00071C77">
        <w:rPr>
          <w:noProof/>
        </w:rPr>
        <w:t>9</w:t>
      </w:r>
      <w:r w:rsidR="00071C77">
        <w:fldChar w:fldCharType="end"/>
      </w:r>
      <w:r w:rsidR="00071C77">
        <w:t>A and C.</w:t>
      </w:r>
    </w:p>
    <w:p w14:paraId="5F2EEF80" w14:textId="6907586A" w:rsidR="0021250D" w:rsidRDefault="0021250D" w:rsidP="00F608C9">
      <w:pPr>
        <w:jc w:val="both"/>
      </w:pPr>
      <w:r w:rsidRPr="0021250D">
        <w:rPr>
          <w:b/>
          <w:bCs/>
        </w:rPr>
        <w:t>Hypothesis 3</w:t>
      </w:r>
      <w:r w:rsidR="00F608C9">
        <w:rPr>
          <w:b/>
          <w:bCs/>
        </w:rPr>
        <w:t>b</w:t>
      </w:r>
      <w:r w:rsidRPr="0021250D">
        <w:rPr>
          <w:b/>
          <w:bCs/>
        </w:rPr>
        <w:t xml:space="preserve">: A Correlation between </w:t>
      </w:r>
      <w:r>
        <w:rPr>
          <w:b/>
          <w:bCs/>
        </w:rPr>
        <w:t>Precision</w:t>
      </w:r>
      <w:r w:rsidRPr="0021250D">
        <w:rPr>
          <w:b/>
          <w:bCs/>
        </w:rPr>
        <w:t xml:space="preserve"> in Speed Judgements and </w:t>
      </w:r>
      <w:r>
        <w:rPr>
          <w:b/>
          <w:bCs/>
        </w:rPr>
        <w:t xml:space="preserve">Precision </w:t>
      </w:r>
      <w:r w:rsidRPr="0021250D">
        <w:rPr>
          <w:b/>
          <w:bCs/>
        </w:rPr>
        <w:t>in Motion Extrapolation?</w:t>
      </w:r>
      <w:r w:rsidRPr="0021250D">
        <w:t xml:space="preserve"> –</w:t>
      </w:r>
      <w:r>
        <w:t xml:space="preserve"> For the Motion Profile: Opposite Directions, we found that the test model (Equation 13) was better</w:t>
      </w:r>
      <w:r w:rsidR="0052704B">
        <w:t xml:space="preserve"> (p = 0.03)</w:t>
      </w:r>
      <w:r>
        <w:t xml:space="preserve"> than the null model (Equation 14) and the regression coefficient was positive, i.e., higher JNDs in the speed estimation task were related to higher variability in the motion extrapolation task.</w:t>
      </w:r>
      <w:r w:rsidR="00D43136">
        <w:t xml:space="preserve"> For visual self-motion in the same direction as the target, the test model (Equation</w:t>
      </w:r>
      <w:r w:rsidR="0060110F">
        <w:t> </w:t>
      </w:r>
      <w:r w:rsidR="00D43136">
        <w:t xml:space="preserve">15) was not </w:t>
      </w:r>
      <w:r w:rsidR="00D43136">
        <w:lastRenderedPageBreak/>
        <w:t>significantly better than the null model (Equation</w:t>
      </w:r>
      <w:r w:rsidR="0060110F">
        <w:t> </w:t>
      </w:r>
      <w:r w:rsidR="00D43136">
        <w:t>16)</w:t>
      </w:r>
      <w:r w:rsidR="00D10340">
        <w:t>, indicating no evidence for a relationship between variability in speed judgements and variability in motion extrapolation.</w:t>
      </w:r>
      <w:r w:rsidR="00071C77">
        <w:t xml:space="preserve"> See </w:t>
      </w:r>
      <w:r w:rsidR="00071C77">
        <w:fldChar w:fldCharType="begin"/>
      </w:r>
      <w:r w:rsidR="00071C77">
        <w:instrText xml:space="preserve"> REF _Ref146036759 \h </w:instrText>
      </w:r>
      <w:r w:rsidR="00071C77">
        <w:fldChar w:fldCharType="separate"/>
      </w:r>
      <w:r w:rsidR="00071C77">
        <w:t xml:space="preserve">Figure </w:t>
      </w:r>
      <w:r w:rsidR="00071C77">
        <w:rPr>
          <w:noProof/>
        </w:rPr>
        <w:t>9</w:t>
      </w:r>
      <w:r w:rsidR="00071C77">
        <w:fldChar w:fldCharType="end"/>
      </w:r>
      <w:r w:rsidR="00071C77">
        <w:t>B and D.</w:t>
      </w:r>
    </w:p>
    <w:p w14:paraId="235A887D" w14:textId="77777777" w:rsidR="000E6230" w:rsidRDefault="000E6230" w:rsidP="000E6230">
      <w:pPr>
        <w:keepNext/>
      </w:pPr>
      <w:r>
        <w:rPr>
          <w:noProof/>
        </w:rPr>
        <w:drawing>
          <wp:inline distT="0" distB="0" distL="0" distR="0" wp14:anchorId="20195C38" wp14:editId="7AFD7A0A">
            <wp:extent cx="5934075" cy="5934075"/>
            <wp:effectExtent l="0" t="0" r="9525" b="9525"/>
            <wp:docPr id="7765748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574855"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5934075" cy="5934075"/>
                    </a:xfrm>
                    <a:prstGeom prst="rect">
                      <a:avLst/>
                    </a:prstGeom>
                    <a:noFill/>
                    <a:ln>
                      <a:noFill/>
                    </a:ln>
                  </pic:spPr>
                </pic:pic>
              </a:graphicData>
            </a:graphic>
          </wp:inline>
        </w:drawing>
      </w:r>
    </w:p>
    <w:p w14:paraId="4B054837" w14:textId="115A8909" w:rsidR="00B321E1" w:rsidRDefault="000E6230" w:rsidP="000E6230">
      <w:pPr>
        <w:pStyle w:val="Caption"/>
      </w:pPr>
      <w:bookmarkStart w:id="419" w:name="_Ref146036759"/>
      <w:r>
        <w:t xml:space="preserve">Figure </w:t>
      </w:r>
      <w:fldSimple w:instr=" SEQ Figure \* ARABIC ">
        <w:r w:rsidR="00DD60AD">
          <w:rPr>
            <w:noProof/>
          </w:rPr>
          <w:t>9</w:t>
        </w:r>
      </w:fldSimple>
      <w:bookmarkEnd w:id="419"/>
      <w:r>
        <w:t xml:space="preserve">: </w:t>
      </w:r>
      <w:r w:rsidR="00ED103D">
        <w:t xml:space="preserve">The relationships between biases in speed perception due to </w:t>
      </w:r>
      <w:r w:rsidR="00B220E5">
        <w:t xml:space="preserve">visual </w:t>
      </w:r>
      <w:r w:rsidR="00ED103D">
        <w:t>self-motion</w:t>
      </w:r>
      <w:r w:rsidR="00B220E5">
        <w:t xml:space="preserve"> (x axis)</w:t>
      </w:r>
      <w:r w:rsidR="00ED103D">
        <w:t xml:space="preserve"> and biases in motion extrapolation</w:t>
      </w:r>
      <w:r w:rsidR="00B220E5">
        <w:t xml:space="preserve"> (y axis)</w:t>
      </w:r>
      <w:r w:rsidR="00ED103D">
        <w:t xml:space="preserve"> due to visual self-motion for the motion profiles Opposite Directions (A) and Same Direction (C)</w:t>
      </w:r>
      <w:r w:rsidR="00B220E5">
        <w:t>, as well as the relationships between the effect of visual self-motion on variability in motion extrapolation and the effect of visual self-motion the variability in perceived object speed for the Motion Profile: Opposite Directions(B) and the Motion Profile: Same Direction (D). Each data point corresponds to one participant.</w:t>
      </w:r>
      <w:r w:rsidR="002F612A">
        <w:t xml:space="preserve"> Each data point corresponds to one participant.</w:t>
      </w:r>
    </w:p>
    <w:p w14:paraId="4CA091C4" w14:textId="0A9D6506" w:rsidR="00B25039" w:rsidRDefault="00052A20" w:rsidP="00265B1E">
      <w:pPr>
        <w:pStyle w:val="Heading2"/>
      </w:pPr>
      <w:r>
        <w:t>Modelling</w:t>
      </w:r>
    </w:p>
    <w:p w14:paraId="01C172B4" w14:textId="71F5E996" w:rsidR="003B50F7" w:rsidRDefault="003B50F7" w:rsidP="00162A57">
      <w:pPr>
        <w:jc w:val="both"/>
      </w:pPr>
      <w:r w:rsidRPr="003B50F7">
        <w:t>We also fitted the models (see Appendix A) that we used to make our predictions and generate the power analyses to our data.</w:t>
      </w:r>
      <w:r w:rsidR="00430C62">
        <w:t xml:space="preserve"> You can find the script on GitHub (</w:t>
      </w:r>
      <w:ins w:id="420" w:author="Bjoern Jan Joerges" w:date="2023-10-24T13:30:00Z">
        <w:r w:rsidR="00AE6FBB" w:rsidRPr="00AE6FBB">
          <w:t>https://github.com/b-jorges/Predicting-while-Moving/blob/main/Fit%20Models.R</w:t>
        </w:r>
      </w:ins>
      <w:del w:id="421" w:author="Bjoern Jan Joerges" w:date="2023-10-24T13:30:00Z">
        <w:r w:rsidR="003C0503" w:rsidDel="00AE6FBB">
          <w:delText>XXXX</w:delText>
        </w:r>
      </w:del>
      <w:r w:rsidR="00430C62">
        <w:t>).</w:t>
      </w:r>
      <w:r>
        <w:t xml:space="preserve"> Specifically, we used two-step fitting process in which we first fitted </w:t>
      </w:r>
      <w:r>
        <w:lastRenderedPageBreak/>
        <w:t>a parameter capturing the size of the effect of self-motion on accuracy (which we assumed not to be affected by differences in variability induced by self-motion) as a fraction of the presented self-motion speed</w:t>
      </w:r>
      <w:r w:rsidR="00915903">
        <w:t xml:space="preserve"> (</w:t>
      </w:r>
      <w:r w:rsidR="00942C61">
        <w:t xml:space="preserve">with </w:t>
      </w:r>
      <w:r w:rsidR="00915903">
        <w:t xml:space="preserve">-100% </w:t>
      </w:r>
      <w:r w:rsidR="00942C61">
        <w:t xml:space="preserve">of the self-motion speed as lower bound </w:t>
      </w:r>
      <w:r w:rsidR="00915903">
        <w:t>and +100%</w:t>
      </w:r>
      <w:r w:rsidR="00942C61">
        <w:t xml:space="preserve"> as upper bound</w:t>
      </w:r>
      <w:r w:rsidR="00915903">
        <w:t>)</w:t>
      </w:r>
      <w:r>
        <w:t xml:space="preserve">, while setting the parameter capturing the effect of self-motion on variability to 0. In </w:t>
      </w:r>
      <w:r w:rsidR="00430C62">
        <w:t>the</w:t>
      </w:r>
      <w:r>
        <w:t xml:space="preserve"> second step, we set the accuracy parameter to the value obtain</w:t>
      </w:r>
      <w:r w:rsidR="00DC2092">
        <w:t>ed</w:t>
      </w:r>
      <w:r>
        <w:t xml:space="preserve"> in the first step of the fitting process and let the precision parameter vary. We did this separately for each participant, task (prediction versus speed estimation) and self-motion direction (Same versus Opposite directions).</w:t>
      </w:r>
    </w:p>
    <w:p w14:paraId="2A21EE7C" w14:textId="78764499" w:rsidR="003B50F7" w:rsidRDefault="00DC2092" w:rsidP="00162A57">
      <w:pPr>
        <w:jc w:val="both"/>
      </w:pPr>
      <w:r>
        <w:t>Since our model incorporated a certain amount of noise</w:t>
      </w:r>
      <w:r w:rsidR="003B50F7">
        <w:t>,</w:t>
      </w:r>
      <w:r>
        <w:t xml:space="preserve"> on each iteration of the optimization process</w:t>
      </w:r>
      <w:r w:rsidR="003B50F7">
        <w:t xml:space="preserve"> we generated</w:t>
      </w:r>
      <w:r w:rsidR="00952DCC">
        <w:t xml:space="preserve"> </w:t>
      </w:r>
      <w:r>
        <w:t xml:space="preserve">50 </w:t>
      </w:r>
      <w:r w:rsidR="00952DCC">
        <w:t xml:space="preserve">(for the prediction task) and </w:t>
      </w:r>
      <w:r>
        <w:t>25</w:t>
      </w:r>
      <w:r w:rsidR="00952DCC">
        <w:t xml:space="preserve"> (for the speed estimation task) datasets. For the prediction task, we computed summary statistics (mean errors as a measure of accuracy and standard deviations per condition as a measure of precision) for each of these simulated data sets and the relevant subset of the </w:t>
      </w:r>
      <w:r>
        <w:t xml:space="preserve">observed </w:t>
      </w:r>
      <w:r w:rsidR="00952DCC">
        <w:t>data</w:t>
      </w:r>
      <w:r w:rsidR="00DA311E">
        <w:t>. We then took the difference between the self-motion condition (Opposite or Same) and the Static condition</w:t>
      </w:r>
      <w:r w:rsidR="00915903">
        <w:t xml:space="preserve"> (regarding means and standard deviations)</w:t>
      </w:r>
      <w:r w:rsidR="00DA311E">
        <w:t xml:space="preserve"> as a measure of simulated and observed impact of self-motion on accuracy and precision and computed the root median square error between the simulated and observed values.</w:t>
      </w:r>
      <w:r w:rsidR="00915903">
        <w:t xml:space="preserve"> In the first step, we minimized the median RMSE in simulated and observed means across all </w:t>
      </w:r>
      <w:r>
        <w:t xml:space="preserve">50 </w:t>
      </w:r>
      <w:r w:rsidR="00915903">
        <w:t>datasets to obtain the accuracy parameter that produced the best fit</w:t>
      </w:r>
      <w:r>
        <w:t xml:space="preserve"> (using the optimize() function from base R which </w:t>
      </w:r>
      <w:r w:rsidR="00D221F1">
        <w:t>relies on</w:t>
      </w:r>
      <w:r>
        <w:t xml:space="preserve"> a combination of the golden section search and successive parabolic interpolation)</w:t>
      </w:r>
      <w:r w:rsidR="00915903">
        <w:t>, and in the second step we minimized the median RMSE in simulated and observed standard deviations</w:t>
      </w:r>
      <w:r>
        <w:t xml:space="preserve"> to obtain the precision parameter</w:t>
      </w:r>
      <w:r w:rsidR="00915903">
        <w:t>. For the speed estimation task, we followed a similar procedure, except that rather than means and standard deviations we used fitted PSEs and JNDs as measure of accuracy and precision, respectively.</w:t>
      </w:r>
    </w:p>
    <w:p w14:paraId="2800B16D" w14:textId="2928AF38" w:rsidR="00915903" w:rsidRDefault="00915903" w:rsidP="00162A57">
      <w:pPr>
        <w:jc w:val="both"/>
      </w:pPr>
      <w:r>
        <w:t xml:space="preserve">This way, we obtained </w:t>
      </w:r>
      <w:r w:rsidR="00391F4C">
        <w:t xml:space="preserve">one parameter per participant and </w:t>
      </w:r>
    </w:p>
    <w:p w14:paraId="05CC4234" w14:textId="4B3FB9ED" w:rsidR="00391F4C" w:rsidRDefault="00391F4C" w:rsidP="00162A57">
      <w:pPr>
        <w:pStyle w:val="ListParagraph"/>
        <w:numPr>
          <w:ilvl w:val="0"/>
          <w:numId w:val="1"/>
        </w:numPr>
        <w:jc w:val="both"/>
      </w:pPr>
      <w:r>
        <w:t>Task (Prediction versus Speed Estimation)</w:t>
      </w:r>
    </w:p>
    <w:p w14:paraId="28E06848" w14:textId="1493D12C" w:rsidR="00391F4C" w:rsidRDefault="00391F4C" w:rsidP="00162A57">
      <w:pPr>
        <w:pStyle w:val="ListParagraph"/>
        <w:numPr>
          <w:ilvl w:val="0"/>
          <w:numId w:val="1"/>
        </w:numPr>
        <w:jc w:val="both"/>
      </w:pPr>
      <w:r>
        <w:t>Motion profile (Same versus Opposite directions)</w:t>
      </w:r>
    </w:p>
    <w:p w14:paraId="1FDF1877" w14:textId="17B4A331" w:rsidR="003B50F7" w:rsidRDefault="00391F4C" w:rsidP="00162A57">
      <w:pPr>
        <w:pStyle w:val="ListParagraph"/>
        <w:numPr>
          <w:ilvl w:val="0"/>
          <w:numId w:val="1"/>
        </w:numPr>
        <w:jc w:val="both"/>
      </w:pPr>
      <w:r>
        <w:t xml:space="preserve">Accuracy and Precision </w:t>
      </w:r>
    </w:p>
    <w:p w14:paraId="18EF0597" w14:textId="6BA231A3" w:rsidR="00391F4C" w:rsidRDefault="00DA350F" w:rsidP="00162A57">
      <w:pPr>
        <w:jc w:val="both"/>
      </w:pPr>
      <w:r>
        <w:t xml:space="preserve">Please note that this parameter is coded in such a way that a positive value means (for both tasks) that the underlying speed was </w:t>
      </w:r>
      <w:r w:rsidR="00301DBB">
        <w:t>overestimated,</w:t>
      </w:r>
      <w:r>
        <w:t xml:space="preserve"> and a negative value means that the underlying speed was underestimated. </w:t>
      </w:r>
      <w:r w:rsidR="00391F4C">
        <w:t>The distribution</w:t>
      </w:r>
      <w:r w:rsidR="00D221F1">
        <w:t>s</w:t>
      </w:r>
      <w:r w:rsidR="00391F4C">
        <w:t xml:space="preserve"> of values for each of these 8 domains</w:t>
      </w:r>
      <w:r w:rsidR="00AD068B">
        <w:t xml:space="preserve"> are depicted above</w:t>
      </w:r>
      <w:r w:rsidR="00BE7168">
        <w:t xml:space="preserve"> (prediction)</w:t>
      </w:r>
      <w:r w:rsidR="00AD068B">
        <w:t xml:space="preserve"> and to the right</w:t>
      </w:r>
      <w:r w:rsidR="00BE7168">
        <w:t xml:space="preserve"> (speed estimation)</w:t>
      </w:r>
      <w:r w:rsidR="00AD068B">
        <w:t xml:space="preserve"> of the scatterplots in </w:t>
      </w:r>
      <w:r w:rsidR="00AD068B" w:rsidRPr="00AD068B">
        <w:fldChar w:fldCharType="begin"/>
      </w:r>
      <w:r w:rsidR="00AD068B" w:rsidRPr="00AD068B">
        <w:instrText xml:space="preserve"> REF _Ref148451973 \h </w:instrText>
      </w:r>
      <w:r w:rsidR="00162A57">
        <w:instrText xml:space="preserve"> \* MERGEFORMAT </w:instrText>
      </w:r>
      <w:r w:rsidR="00AD068B" w:rsidRPr="00AD068B">
        <w:fldChar w:fldCharType="separate"/>
      </w:r>
      <w:r w:rsidR="00AD068B" w:rsidRPr="00AD068B">
        <w:t>Figure 10</w:t>
      </w:r>
      <w:r w:rsidR="00AD068B" w:rsidRPr="00AD068B">
        <w:fldChar w:fldCharType="end"/>
      </w:r>
      <w:r w:rsidR="00391F4C">
        <w:t>. We also correlated the values obtained for the Prediction task and the values obtained for the Speed Estimation task (</w:t>
      </w:r>
      <w:r w:rsidR="00162A57">
        <w:t xml:space="preserve">see </w:t>
      </w:r>
      <w:r w:rsidR="00AD068B">
        <w:t>scatterplots in</w:t>
      </w:r>
      <w:r w:rsidR="00391F4C">
        <w:t xml:space="preserve"> </w:t>
      </w:r>
      <w:r w:rsidR="00DE7F5B" w:rsidRPr="00DE7F5B">
        <w:fldChar w:fldCharType="begin"/>
      </w:r>
      <w:r w:rsidR="00DE7F5B" w:rsidRPr="00DE7F5B">
        <w:instrText xml:space="preserve"> REF _Ref148451973 \h </w:instrText>
      </w:r>
      <w:r w:rsidR="00162A57">
        <w:instrText xml:space="preserve"> \* MERGEFORMAT </w:instrText>
      </w:r>
      <w:r w:rsidR="00DE7F5B" w:rsidRPr="00DE7F5B">
        <w:fldChar w:fldCharType="separate"/>
      </w:r>
      <w:r w:rsidR="00DE7F5B" w:rsidRPr="00DE7F5B">
        <w:t>Figure 10</w:t>
      </w:r>
      <w:r w:rsidR="00DE7F5B" w:rsidRPr="00DE7F5B">
        <w:fldChar w:fldCharType="end"/>
      </w:r>
      <w:r w:rsidR="00391F4C">
        <w:t>)</w:t>
      </w:r>
      <w:r w:rsidR="00DD60AD">
        <w:t>.</w:t>
      </w:r>
    </w:p>
    <w:p w14:paraId="4447766F" w14:textId="77777777" w:rsidR="00DD60AD" w:rsidRDefault="00DD60AD" w:rsidP="00162A57">
      <w:pPr>
        <w:keepNext/>
        <w:jc w:val="both"/>
      </w:pPr>
      <w:r w:rsidRPr="00DD60AD">
        <w:rPr>
          <w:noProof/>
        </w:rPr>
        <w:lastRenderedPageBreak/>
        <w:drawing>
          <wp:inline distT="0" distB="0" distL="0" distR="0" wp14:anchorId="6F8705FB" wp14:editId="0639C5C8">
            <wp:extent cx="5840083" cy="5364907"/>
            <wp:effectExtent l="0" t="0" r="8890" b="7620"/>
            <wp:docPr id="2111806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1806956" name="Picture 1"/>
                    <pic:cNvPicPr/>
                  </pic:nvPicPr>
                  <pic:blipFill>
                    <a:blip r:embed="rId26">
                      <a:extLst>
                        <a:ext uri="{28A0092B-C50C-407E-A947-70E740481C1C}">
                          <a14:useLocalDpi xmlns:a14="http://schemas.microsoft.com/office/drawing/2010/main" val="0"/>
                        </a:ext>
                      </a:extLst>
                    </a:blip>
                    <a:stretch>
                      <a:fillRect/>
                    </a:stretch>
                  </pic:blipFill>
                  <pic:spPr>
                    <a:xfrm>
                      <a:off x="0" y="0"/>
                      <a:ext cx="5850574" cy="5374545"/>
                    </a:xfrm>
                    <a:prstGeom prst="rect">
                      <a:avLst/>
                    </a:prstGeom>
                  </pic:spPr>
                </pic:pic>
              </a:graphicData>
            </a:graphic>
          </wp:inline>
        </w:drawing>
      </w:r>
    </w:p>
    <w:p w14:paraId="1FE47009" w14:textId="0B61F566" w:rsidR="00AD068B" w:rsidRDefault="00DD60AD" w:rsidP="00162A57">
      <w:pPr>
        <w:pStyle w:val="Caption"/>
        <w:jc w:val="both"/>
      </w:pPr>
      <w:bookmarkStart w:id="422" w:name="_Ref148451973"/>
      <w:r>
        <w:t xml:space="preserve">Figure </w:t>
      </w:r>
      <w:fldSimple w:instr=" SEQ Figure \* ARABIC ">
        <w:r>
          <w:rPr>
            <w:noProof/>
          </w:rPr>
          <w:t>10</w:t>
        </w:r>
      </w:fldSimple>
      <w:bookmarkEnd w:id="422"/>
      <w:r w:rsidR="0034024D">
        <w:t>:</w:t>
      </w:r>
      <w:r w:rsidR="00AD068B">
        <w:t xml:space="preserve"> The main panels show the </w:t>
      </w:r>
      <w:r w:rsidR="00AD068B" w:rsidRPr="00AD068B">
        <w:t>regression line</w:t>
      </w:r>
      <w:r w:rsidR="00AD068B">
        <w:t>s</w:t>
      </w:r>
      <w:r w:rsidR="00AD068B" w:rsidRPr="00AD068B">
        <w:t xml:space="preserve"> (in blue)</w:t>
      </w:r>
      <w:r w:rsidR="00AD068B">
        <w:t xml:space="preserve"> between the fitted effect of self-motion on accuracy (A, C) and precision (B, D) for Opposite Directions (A, B) and Same Direction (C, D) motion profiles in the prediction task (x axis) and the speed estimation task (y axis),</w:t>
      </w:r>
      <w:r w:rsidR="00AD068B" w:rsidRPr="00AD068B">
        <w:t xml:space="preserve"> fitted using the geom_smooth() function from ggplot2 with the argument method = “lm” which also generates a confidence band (grey shaded area)</w:t>
      </w:r>
      <w:r w:rsidR="00AD068B">
        <w:t>. The grey dots above the scatterplots indicate the distribution of fitted effects of self-motion in the prediction task, while the grey dots to the right of the scatterplots indicate the distribution of fitted effects of self-motion in the speed estimation task.</w:t>
      </w:r>
      <w:r w:rsidR="00162A57">
        <w:t xml:space="preserve"> We marked 0 </w:t>
      </w:r>
      <w:r w:rsidR="00EE147F">
        <w:t>with a black dashed line and the mean of the distribution with a red dashed line.</w:t>
      </w:r>
    </w:p>
    <w:p w14:paraId="5CDA9840" w14:textId="286D513D" w:rsidR="00430C62" w:rsidRDefault="00634A6B" w:rsidP="00162A57">
      <w:pPr>
        <w:jc w:val="both"/>
      </w:pPr>
      <w:r>
        <w:t>We then assessed whether the effects of self-motion were significantly different from zero for any of the domains using an intercept-only linear regression (equivalent to a one-sample t-test)</w:t>
      </w:r>
      <w:r w:rsidR="0072314C">
        <w:t xml:space="preserve">, the results of which you can find in </w:t>
      </w:r>
      <w:r w:rsidR="0072314C">
        <w:fldChar w:fldCharType="begin"/>
      </w:r>
      <w:r w:rsidR="0072314C">
        <w:instrText xml:space="preserve"> REF _Ref148751210 \h </w:instrText>
      </w:r>
      <w:r w:rsidR="0072314C">
        <w:fldChar w:fldCharType="separate"/>
      </w:r>
      <w:r w:rsidR="0072314C">
        <w:t xml:space="preserve">Table </w:t>
      </w:r>
      <w:r w:rsidR="0072314C">
        <w:rPr>
          <w:noProof/>
        </w:rPr>
        <w:t>2</w:t>
      </w:r>
      <w:r w:rsidR="0072314C">
        <w:fldChar w:fldCharType="end"/>
      </w:r>
      <w:r w:rsidR="0072314C">
        <w:t>.</w:t>
      </w:r>
      <w:r w:rsidR="00D91F4D">
        <w:t xml:space="preserve"> We also fitted linear regression</w:t>
      </w:r>
      <w:r w:rsidR="005A2B6B">
        <w:t>s</w:t>
      </w:r>
      <w:r w:rsidR="00D91F4D">
        <w:t xml:space="preserve"> </w:t>
      </w:r>
      <w:r w:rsidR="005A2B6B">
        <w:t>to gauge the correlation between the effect of self-motion in both tasks</w:t>
      </w:r>
      <w:r w:rsidR="0072314C">
        <w:t xml:space="preserve"> (see </w:t>
      </w:r>
      <w:r w:rsidR="0072314C">
        <w:fldChar w:fldCharType="begin"/>
      </w:r>
      <w:r w:rsidR="0072314C">
        <w:instrText xml:space="preserve"> REF _Ref148751222 \h </w:instrText>
      </w:r>
      <w:r w:rsidR="0072314C">
        <w:fldChar w:fldCharType="separate"/>
      </w:r>
      <w:r w:rsidR="0072314C">
        <w:t xml:space="preserve">Table </w:t>
      </w:r>
      <w:r w:rsidR="0072314C">
        <w:rPr>
          <w:noProof/>
        </w:rPr>
        <w:t>3</w:t>
      </w:r>
      <w:r w:rsidR="0072314C">
        <w:fldChar w:fldCharType="end"/>
      </w:r>
      <w:r w:rsidR="0072314C">
        <w:t>)</w:t>
      </w:r>
      <w:r w:rsidR="005A2B6B">
        <w:t>.</w:t>
      </w:r>
      <w:r w:rsidR="0072314C">
        <w:t xml:space="preserve"> Overall, when analyzing the fitted </w:t>
      </w:r>
      <w:r w:rsidR="00AF4607">
        <w:t>parameters,</w:t>
      </w:r>
      <w:r w:rsidR="0072314C">
        <w:t xml:space="preserve"> we found a pattern </w:t>
      </w:r>
      <w:r w:rsidR="00AF4607">
        <w:t>that was largely similar to what we found in the raw data</w:t>
      </w:r>
      <w:r w:rsidR="003267E2">
        <w:t>:</w:t>
      </w:r>
      <w:r w:rsidR="00C04D27">
        <w:t xml:space="preserve"> self-motion in the opposite direction increased the perceived speed underlying both in the prediction and in the speed estimation task and both were correlated significantly (Figure 10A). Precision was only decreased in the speed estimation task while no effect was detected in the prediction task. The parameter</w:t>
      </w:r>
      <w:r w:rsidR="00DA711F">
        <w:t>s</w:t>
      </w:r>
      <w:r w:rsidR="00930849">
        <w:t xml:space="preserve"> </w:t>
      </w:r>
      <w:r w:rsidR="00DA73BD">
        <w:t>were</w:t>
      </w:r>
      <w:r w:rsidR="00C04D27">
        <w:t xml:space="preserve"> also not correlated </w:t>
      </w:r>
      <w:r w:rsidR="00930849">
        <w:t xml:space="preserve">significantly </w:t>
      </w:r>
      <w:r w:rsidR="00C04D27">
        <w:t xml:space="preserve">between </w:t>
      </w:r>
      <w:r w:rsidR="00C04D27">
        <w:lastRenderedPageBreak/>
        <w:t>both tasks (Figure 10B). For the Same Direction motion profile, the fitted parameters were slightly negative, indicating an underestimation of speed.</w:t>
      </w:r>
      <w:r w:rsidR="00897571">
        <w:t xml:space="preserve"> This was not observed for the speed estimation task and the correlation between both was not significantly different from zero (Figure 10C). We further observed an increase in precision in the prediction task but no effect of self-motion in the speed estimation task and no correlation between prediction and speed estimation (Figure 10D).</w:t>
      </w:r>
    </w:p>
    <w:p w14:paraId="0D882AD3" w14:textId="5F312DBC" w:rsidR="00213923" w:rsidRPr="000F7675" w:rsidRDefault="00213923" w:rsidP="00162A57">
      <w:pPr>
        <w:pStyle w:val="Caption"/>
        <w:keepNext/>
        <w:jc w:val="both"/>
      </w:pPr>
      <w:bookmarkStart w:id="423" w:name="_Ref148751210"/>
      <w:r>
        <w:t xml:space="preserve">Table </w:t>
      </w:r>
      <w:fldSimple w:instr=" SEQ Table \* ARABIC ">
        <w:r w:rsidR="000F7675">
          <w:rPr>
            <w:noProof/>
          </w:rPr>
          <w:t>2</w:t>
        </w:r>
      </w:fldSimple>
      <w:bookmarkEnd w:id="423"/>
      <w:r w:rsidRPr="00213923">
        <w:t>: Results of the s</w:t>
      </w:r>
      <w:r>
        <w:t xml:space="preserve">tatistical tests </w:t>
      </w:r>
      <w:r w:rsidR="00396D34">
        <w:t xml:space="preserve">(in terms of means and p values) </w:t>
      </w:r>
      <w:r>
        <w:t>performed over the fitted parameters capturing the effect of self-motion on different dependent variables.</w:t>
      </w:r>
      <w:r w:rsidR="001E2379">
        <w:t xml:space="preserve"> We shaded the results in red when they are significantly different from zero and negative and blue when they are significantly different from zero and positive.</w:t>
      </w:r>
      <w:r w:rsidR="007C2BDA">
        <w:t xml:space="preserve"> For precision, values above zero signify an increase variability, i.e., a decrease in precision, and values below zero signify a decrease in variability, i.e., an increase in precision.</w:t>
      </w:r>
    </w:p>
    <w:tbl>
      <w:tblPr>
        <w:tblStyle w:val="TableGrid"/>
        <w:tblW w:w="0" w:type="auto"/>
        <w:tblLook w:val="04A0" w:firstRow="1" w:lastRow="0" w:firstColumn="1" w:lastColumn="0" w:noHBand="0" w:noVBand="1"/>
      </w:tblPr>
      <w:tblGrid>
        <w:gridCol w:w="3116"/>
        <w:gridCol w:w="3117"/>
        <w:gridCol w:w="3117"/>
      </w:tblGrid>
      <w:tr w:rsidR="00C20A67" w:rsidRPr="00C20A67" w14:paraId="2F38EB99" w14:textId="77777777" w:rsidTr="00AD13AD">
        <w:tc>
          <w:tcPr>
            <w:tcW w:w="3116" w:type="dxa"/>
            <w:tcBorders>
              <w:top w:val="nil"/>
              <w:left w:val="nil"/>
              <w:bottom w:val="double" w:sz="4" w:space="0" w:color="auto"/>
              <w:right w:val="double" w:sz="4" w:space="0" w:color="auto"/>
            </w:tcBorders>
          </w:tcPr>
          <w:p w14:paraId="783FC0CF" w14:textId="77777777" w:rsidR="00C20A67" w:rsidRPr="00C20A67" w:rsidRDefault="00C20A67" w:rsidP="00C20A67">
            <w:pPr>
              <w:jc w:val="both"/>
            </w:pPr>
          </w:p>
        </w:tc>
        <w:tc>
          <w:tcPr>
            <w:tcW w:w="3117" w:type="dxa"/>
            <w:tcBorders>
              <w:top w:val="nil"/>
              <w:left w:val="double" w:sz="4" w:space="0" w:color="auto"/>
              <w:bottom w:val="double" w:sz="4" w:space="0" w:color="auto"/>
              <w:right w:val="double" w:sz="4" w:space="0" w:color="auto"/>
            </w:tcBorders>
          </w:tcPr>
          <w:p w14:paraId="40D4C554" w14:textId="77777777" w:rsidR="00C20A67" w:rsidRPr="00C20A67" w:rsidRDefault="00C20A67" w:rsidP="00C20A67">
            <w:pPr>
              <w:jc w:val="both"/>
              <w:rPr>
                <w:b/>
                <w:bCs/>
              </w:rPr>
            </w:pPr>
            <w:r w:rsidRPr="00C20A67">
              <w:rPr>
                <w:b/>
                <w:bCs/>
              </w:rPr>
              <w:t>Mean</w:t>
            </w:r>
          </w:p>
        </w:tc>
        <w:tc>
          <w:tcPr>
            <w:tcW w:w="3117" w:type="dxa"/>
            <w:tcBorders>
              <w:top w:val="nil"/>
              <w:left w:val="double" w:sz="4" w:space="0" w:color="auto"/>
              <w:bottom w:val="double" w:sz="4" w:space="0" w:color="auto"/>
              <w:right w:val="nil"/>
            </w:tcBorders>
          </w:tcPr>
          <w:p w14:paraId="3DA2F25F" w14:textId="77777777" w:rsidR="00C20A67" w:rsidRPr="00C20A67" w:rsidRDefault="00C20A67" w:rsidP="00C20A67">
            <w:pPr>
              <w:jc w:val="both"/>
              <w:rPr>
                <w:b/>
                <w:bCs/>
              </w:rPr>
            </w:pPr>
            <w:r w:rsidRPr="00C20A67">
              <w:rPr>
                <w:b/>
                <w:bCs/>
              </w:rPr>
              <w:t>p value</w:t>
            </w:r>
          </w:p>
        </w:tc>
      </w:tr>
      <w:tr w:rsidR="00C20A67" w:rsidRPr="00C20A67" w14:paraId="1938C4F7" w14:textId="77777777" w:rsidTr="00AD13AD">
        <w:tc>
          <w:tcPr>
            <w:tcW w:w="3116" w:type="dxa"/>
            <w:tcBorders>
              <w:top w:val="double" w:sz="4" w:space="0" w:color="auto"/>
              <w:left w:val="nil"/>
              <w:bottom w:val="nil"/>
              <w:right w:val="double" w:sz="4" w:space="0" w:color="auto"/>
            </w:tcBorders>
          </w:tcPr>
          <w:p w14:paraId="35B31231" w14:textId="77777777" w:rsidR="00C20A67" w:rsidRPr="00C20A67" w:rsidRDefault="00C20A67" w:rsidP="00C20A67">
            <w:pPr>
              <w:jc w:val="both"/>
              <w:rPr>
                <w:b/>
                <w:bCs/>
              </w:rPr>
            </w:pPr>
            <w:r w:rsidRPr="00C20A67">
              <w:rPr>
                <w:b/>
                <w:bCs/>
              </w:rPr>
              <w:t>Prediction Task</w:t>
            </w:r>
          </w:p>
        </w:tc>
        <w:tc>
          <w:tcPr>
            <w:tcW w:w="3117" w:type="dxa"/>
            <w:tcBorders>
              <w:top w:val="double" w:sz="4" w:space="0" w:color="auto"/>
              <w:left w:val="double" w:sz="4" w:space="0" w:color="auto"/>
              <w:bottom w:val="nil"/>
              <w:right w:val="double" w:sz="4" w:space="0" w:color="auto"/>
            </w:tcBorders>
          </w:tcPr>
          <w:p w14:paraId="31CDB1D3" w14:textId="77777777" w:rsidR="00C20A67" w:rsidRPr="00C20A67" w:rsidRDefault="00C20A67" w:rsidP="00C20A67">
            <w:pPr>
              <w:jc w:val="both"/>
            </w:pPr>
          </w:p>
        </w:tc>
        <w:tc>
          <w:tcPr>
            <w:tcW w:w="3117" w:type="dxa"/>
            <w:tcBorders>
              <w:top w:val="double" w:sz="4" w:space="0" w:color="auto"/>
              <w:left w:val="double" w:sz="4" w:space="0" w:color="auto"/>
              <w:bottom w:val="nil"/>
              <w:right w:val="nil"/>
            </w:tcBorders>
          </w:tcPr>
          <w:p w14:paraId="3B2BC531" w14:textId="77777777" w:rsidR="00C20A67" w:rsidRPr="00C20A67" w:rsidRDefault="00C20A67" w:rsidP="00C20A67">
            <w:pPr>
              <w:jc w:val="both"/>
            </w:pPr>
          </w:p>
        </w:tc>
      </w:tr>
      <w:tr w:rsidR="00C20A67" w:rsidRPr="00C20A67" w14:paraId="61F54707" w14:textId="77777777" w:rsidTr="00AD13AD">
        <w:tc>
          <w:tcPr>
            <w:tcW w:w="3116" w:type="dxa"/>
            <w:tcBorders>
              <w:top w:val="nil"/>
              <w:left w:val="nil"/>
              <w:bottom w:val="nil"/>
              <w:right w:val="double" w:sz="4" w:space="0" w:color="auto"/>
            </w:tcBorders>
          </w:tcPr>
          <w:p w14:paraId="31E8FB3E" w14:textId="77777777" w:rsidR="00C20A67" w:rsidRPr="00C20A67" w:rsidRDefault="00C20A67" w:rsidP="00C20A67">
            <w:pPr>
              <w:jc w:val="both"/>
              <w:rPr>
                <w:i/>
                <w:iCs/>
              </w:rPr>
            </w:pPr>
            <w:r w:rsidRPr="00C20A67">
              <w:rPr>
                <w:i/>
                <w:iCs/>
              </w:rPr>
              <w:t>Opposite Directions</w:t>
            </w:r>
          </w:p>
        </w:tc>
        <w:tc>
          <w:tcPr>
            <w:tcW w:w="3117" w:type="dxa"/>
            <w:tcBorders>
              <w:top w:val="nil"/>
              <w:left w:val="double" w:sz="4" w:space="0" w:color="auto"/>
              <w:bottom w:val="nil"/>
              <w:right w:val="double" w:sz="4" w:space="0" w:color="auto"/>
            </w:tcBorders>
          </w:tcPr>
          <w:p w14:paraId="51FB4640" w14:textId="77777777" w:rsidR="00C20A67" w:rsidRPr="00C20A67" w:rsidRDefault="00C20A67" w:rsidP="00C20A67">
            <w:pPr>
              <w:jc w:val="both"/>
            </w:pPr>
          </w:p>
        </w:tc>
        <w:tc>
          <w:tcPr>
            <w:tcW w:w="3117" w:type="dxa"/>
            <w:tcBorders>
              <w:top w:val="nil"/>
              <w:left w:val="double" w:sz="4" w:space="0" w:color="auto"/>
              <w:bottom w:val="nil"/>
              <w:right w:val="nil"/>
            </w:tcBorders>
          </w:tcPr>
          <w:p w14:paraId="2FC2DF17" w14:textId="77777777" w:rsidR="00C20A67" w:rsidRPr="00C20A67" w:rsidRDefault="00C20A67" w:rsidP="00C20A67">
            <w:pPr>
              <w:jc w:val="both"/>
            </w:pPr>
          </w:p>
        </w:tc>
      </w:tr>
      <w:tr w:rsidR="00C20A67" w:rsidRPr="00C20A67" w14:paraId="293B6160" w14:textId="77777777" w:rsidTr="00AD13AD">
        <w:tc>
          <w:tcPr>
            <w:tcW w:w="3116" w:type="dxa"/>
            <w:tcBorders>
              <w:top w:val="nil"/>
              <w:left w:val="nil"/>
              <w:bottom w:val="nil"/>
              <w:right w:val="double" w:sz="4" w:space="0" w:color="auto"/>
            </w:tcBorders>
            <w:shd w:val="clear" w:color="auto" w:fill="D9E2F3" w:themeFill="accent1" w:themeFillTint="33"/>
          </w:tcPr>
          <w:p w14:paraId="19B2B0EF"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773A8F0C" w14:textId="77777777" w:rsidR="00C20A67" w:rsidRPr="00C20A67" w:rsidRDefault="00C20A67" w:rsidP="00C20A67">
            <w:pPr>
              <w:jc w:val="both"/>
            </w:pPr>
            <w:r w:rsidRPr="00C20A67">
              <w:t>0.16</w:t>
            </w:r>
          </w:p>
        </w:tc>
        <w:tc>
          <w:tcPr>
            <w:tcW w:w="3117" w:type="dxa"/>
            <w:tcBorders>
              <w:top w:val="nil"/>
              <w:left w:val="double" w:sz="4" w:space="0" w:color="auto"/>
              <w:bottom w:val="nil"/>
              <w:right w:val="nil"/>
            </w:tcBorders>
            <w:shd w:val="clear" w:color="auto" w:fill="D9E2F3" w:themeFill="accent1" w:themeFillTint="33"/>
          </w:tcPr>
          <w:p w14:paraId="1C8EB17A" w14:textId="77777777" w:rsidR="00C20A67" w:rsidRPr="00C20A67" w:rsidRDefault="00C20A67" w:rsidP="00C20A67">
            <w:pPr>
              <w:jc w:val="both"/>
            </w:pPr>
            <w:r w:rsidRPr="00C20A67">
              <w:t>&lt; 0.0001</w:t>
            </w:r>
          </w:p>
        </w:tc>
      </w:tr>
      <w:tr w:rsidR="00C20A67" w:rsidRPr="00C20A67" w14:paraId="4198C247" w14:textId="77777777" w:rsidTr="00AD13AD">
        <w:tc>
          <w:tcPr>
            <w:tcW w:w="3116" w:type="dxa"/>
            <w:tcBorders>
              <w:top w:val="nil"/>
              <w:left w:val="nil"/>
              <w:bottom w:val="dashSmallGap" w:sz="4" w:space="0" w:color="auto"/>
              <w:right w:val="double" w:sz="4" w:space="0" w:color="auto"/>
            </w:tcBorders>
          </w:tcPr>
          <w:p w14:paraId="6613615C" w14:textId="77777777" w:rsidR="00C20A67" w:rsidRPr="00C20A67" w:rsidRDefault="00C20A67" w:rsidP="00C20A67">
            <w:pPr>
              <w:jc w:val="both"/>
            </w:pPr>
            <w:r w:rsidRPr="00C20A67">
              <w:t>Precision</w:t>
            </w:r>
          </w:p>
        </w:tc>
        <w:tc>
          <w:tcPr>
            <w:tcW w:w="3117" w:type="dxa"/>
            <w:tcBorders>
              <w:top w:val="nil"/>
              <w:left w:val="double" w:sz="4" w:space="0" w:color="auto"/>
              <w:bottom w:val="dashSmallGap" w:sz="4" w:space="0" w:color="auto"/>
              <w:right w:val="double" w:sz="4" w:space="0" w:color="auto"/>
            </w:tcBorders>
          </w:tcPr>
          <w:p w14:paraId="108AFD30" w14:textId="77777777" w:rsidR="00C20A67" w:rsidRPr="00C20A67" w:rsidRDefault="00C20A67" w:rsidP="00C20A67">
            <w:pPr>
              <w:jc w:val="both"/>
              <w:rPr>
                <w:lang w:val="es-ES"/>
              </w:rPr>
            </w:pPr>
            <w:r w:rsidRPr="00C20A67">
              <w:t>0.06</w:t>
            </w:r>
          </w:p>
        </w:tc>
        <w:tc>
          <w:tcPr>
            <w:tcW w:w="3117" w:type="dxa"/>
            <w:tcBorders>
              <w:top w:val="nil"/>
              <w:left w:val="double" w:sz="4" w:space="0" w:color="auto"/>
              <w:bottom w:val="dashSmallGap" w:sz="4" w:space="0" w:color="auto"/>
              <w:right w:val="nil"/>
            </w:tcBorders>
          </w:tcPr>
          <w:p w14:paraId="3F1FCA18" w14:textId="77777777" w:rsidR="00C20A67" w:rsidRPr="00C20A67" w:rsidRDefault="00C20A67" w:rsidP="00C20A67">
            <w:pPr>
              <w:jc w:val="both"/>
            </w:pPr>
            <w:r w:rsidRPr="00C20A67">
              <w:t xml:space="preserve"> 0.49</w:t>
            </w:r>
          </w:p>
        </w:tc>
      </w:tr>
      <w:tr w:rsidR="00C20A67" w:rsidRPr="00C20A67" w14:paraId="1BB21A69" w14:textId="77777777" w:rsidTr="00AD13AD">
        <w:tc>
          <w:tcPr>
            <w:tcW w:w="3116" w:type="dxa"/>
            <w:tcBorders>
              <w:top w:val="dashSmallGap" w:sz="4" w:space="0" w:color="auto"/>
              <w:left w:val="nil"/>
              <w:bottom w:val="nil"/>
              <w:right w:val="double" w:sz="4" w:space="0" w:color="auto"/>
            </w:tcBorders>
          </w:tcPr>
          <w:p w14:paraId="1C61E32E" w14:textId="77777777" w:rsidR="00C20A67" w:rsidRPr="00C20A67" w:rsidRDefault="00C20A67" w:rsidP="00C20A67">
            <w:pPr>
              <w:jc w:val="both"/>
              <w:rPr>
                <w:i/>
                <w:iCs/>
              </w:rPr>
            </w:pPr>
            <w:r w:rsidRPr="00C20A67">
              <w:rPr>
                <w:i/>
                <w:iCs/>
              </w:rPr>
              <w:t>Same Direction</w:t>
            </w:r>
          </w:p>
        </w:tc>
        <w:tc>
          <w:tcPr>
            <w:tcW w:w="3117" w:type="dxa"/>
            <w:tcBorders>
              <w:top w:val="dashSmallGap" w:sz="4" w:space="0" w:color="auto"/>
              <w:left w:val="double" w:sz="4" w:space="0" w:color="auto"/>
              <w:bottom w:val="nil"/>
              <w:right w:val="double" w:sz="4" w:space="0" w:color="auto"/>
            </w:tcBorders>
          </w:tcPr>
          <w:p w14:paraId="725516D4" w14:textId="77777777" w:rsidR="00C20A67" w:rsidRPr="00C20A67" w:rsidRDefault="00C20A67" w:rsidP="00C20A67">
            <w:pPr>
              <w:jc w:val="both"/>
            </w:pPr>
          </w:p>
        </w:tc>
        <w:tc>
          <w:tcPr>
            <w:tcW w:w="3117" w:type="dxa"/>
            <w:tcBorders>
              <w:top w:val="dashSmallGap" w:sz="4" w:space="0" w:color="auto"/>
              <w:left w:val="double" w:sz="4" w:space="0" w:color="auto"/>
              <w:bottom w:val="nil"/>
              <w:right w:val="nil"/>
            </w:tcBorders>
          </w:tcPr>
          <w:p w14:paraId="4559A8EB" w14:textId="77777777" w:rsidR="00C20A67" w:rsidRPr="00C20A67" w:rsidRDefault="00C20A67" w:rsidP="00C20A67">
            <w:pPr>
              <w:jc w:val="both"/>
            </w:pPr>
          </w:p>
        </w:tc>
      </w:tr>
      <w:tr w:rsidR="00C20A67" w:rsidRPr="00C20A67" w14:paraId="20AD13B1" w14:textId="77777777" w:rsidTr="00AD13AD">
        <w:tc>
          <w:tcPr>
            <w:tcW w:w="3116" w:type="dxa"/>
            <w:tcBorders>
              <w:top w:val="nil"/>
              <w:left w:val="nil"/>
              <w:bottom w:val="nil"/>
              <w:right w:val="double" w:sz="4" w:space="0" w:color="auto"/>
            </w:tcBorders>
            <w:shd w:val="clear" w:color="auto" w:fill="FBE4D5" w:themeFill="accent2" w:themeFillTint="33"/>
          </w:tcPr>
          <w:p w14:paraId="1AABFC39"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FBE4D5" w:themeFill="accent2" w:themeFillTint="33"/>
          </w:tcPr>
          <w:p w14:paraId="52F7D486" w14:textId="77777777" w:rsidR="00C20A67" w:rsidRPr="00C20A67" w:rsidRDefault="00C20A67" w:rsidP="00C20A67">
            <w:pPr>
              <w:jc w:val="both"/>
            </w:pPr>
            <w:r w:rsidRPr="00C20A67">
              <w:t>-0.06</w:t>
            </w:r>
          </w:p>
        </w:tc>
        <w:tc>
          <w:tcPr>
            <w:tcW w:w="3117" w:type="dxa"/>
            <w:tcBorders>
              <w:top w:val="nil"/>
              <w:left w:val="double" w:sz="4" w:space="0" w:color="auto"/>
              <w:bottom w:val="nil"/>
              <w:right w:val="nil"/>
            </w:tcBorders>
            <w:shd w:val="clear" w:color="auto" w:fill="FBE4D5" w:themeFill="accent2" w:themeFillTint="33"/>
          </w:tcPr>
          <w:p w14:paraId="08A0ECE7" w14:textId="77777777" w:rsidR="00C20A67" w:rsidRPr="00C20A67" w:rsidRDefault="00C20A67" w:rsidP="00C20A67">
            <w:pPr>
              <w:jc w:val="both"/>
            </w:pPr>
            <w:r w:rsidRPr="00C20A67">
              <w:t xml:space="preserve"> 0.02</w:t>
            </w:r>
          </w:p>
        </w:tc>
      </w:tr>
      <w:tr w:rsidR="00C20A67" w:rsidRPr="00C20A67" w14:paraId="71E68C26" w14:textId="77777777" w:rsidTr="00AD13AD">
        <w:tc>
          <w:tcPr>
            <w:tcW w:w="3116" w:type="dxa"/>
            <w:tcBorders>
              <w:top w:val="nil"/>
              <w:left w:val="nil"/>
              <w:bottom w:val="double" w:sz="4" w:space="0" w:color="auto"/>
              <w:right w:val="double" w:sz="4" w:space="0" w:color="auto"/>
            </w:tcBorders>
            <w:shd w:val="clear" w:color="auto" w:fill="FBE4D5" w:themeFill="accent2" w:themeFillTint="33"/>
          </w:tcPr>
          <w:p w14:paraId="2AD92280" w14:textId="77777777" w:rsidR="00C20A67" w:rsidRPr="00C20A67" w:rsidRDefault="00C20A67" w:rsidP="00C20A67">
            <w:pPr>
              <w:jc w:val="both"/>
            </w:pPr>
            <w:r w:rsidRPr="00C20A67">
              <w:t>Precision</w:t>
            </w:r>
          </w:p>
        </w:tc>
        <w:tc>
          <w:tcPr>
            <w:tcW w:w="3117" w:type="dxa"/>
            <w:tcBorders>
              <w:top w:val="nil"/>
              <w:left w:val="double" w:sz="4" w:space="0" w:color="auto"/>
              <w:bottom w:val="double" w:sz="4" w:space="0" w:color="auto"/>
              <w:right w:val="double" w:sz="4" w:space="0" w:color="auto"/>
            </w:tcBorders>
            <w:shd w:val="clear" w:color="auto" w:fill="FBE4D5" w:themeFill="accent2" w:themeFillTint="33"/>
          </w:tcPr>
          <w:p w14:paraId="670D60FD" w14:textId="77777777" w:rsidR="00C20A67" w:rsidRPr="00C20A67" w:rsidRDefault="00C20A67" w:rsidP="00C20A67">
            <w:pPr>
              <w:jc w:val="both"/>
              <w:rPr>
                <w:lang w:val="es-ES"/>
              </w:rPr>
            </w:pPr>
            <w:r w:rsidRPr="00C20A67">
              <w:rPr>
                <w:lang w:val="es-ES"/>
              </w:rPr>
              <w:t>-0.24</w:t>
            </w:r>
          </w:p>
        </w:tc>
        <w:tc>
          <w:tcPr>
            <w:tcW w:w="3117" w:type="dxa"/>
            <w:tcBorders>
              <w:top w:val="nil"/>
              <w:left w:val="double" w:sz="4" w:space="0" w:color="auto"/>
              <w:bottom w:val="double" w:sz="4" w:space="0" w:color="auto"/>
              <w:right w:val="nil"/>
            </w:tcBorders>
            <w:shd w:val="clear" w:color="auto" w:fill="FBE4D5" w:themeFill="accent2" w:themeFillTint="33"/>
          </w:tcPr>
          <w:p w14:paraId="074EB79C" w14:textId="77777777" w:rsidR="00C20A67" w:rsidRPr="00C20A67" w:rsidRDefault="00C20A67" w:rsidP="00C20A67">
            <w:pPr>
              <w:jc w:val="both"/>
            </w:pPr>
            <w:r w:rsidRPr="00C20A67">
              <w:t>&lt; 0.001</w:t>
            </w:r>
          </w:p>
        </w:tc>
      </w:tr>
      <w:tr w:rsidR="00C20A67" w:rsidRPr="00C20A67" w14:paraId="3C52A3BE" w14:textId="77777777" w:rsidTr="00AD13AD">
        <w:tc>
          <w:tcPr>
            <w:tcW w:w="3116" w:type="dxa"/>
            <w:tcBorders>
              <w:top w:val="double" w:sz="4" w:space="0" w:color="auto"/>
              <w:left w:val="nil"/>
              <w:bottom w:val="nil"/>
              <w:right w:val="double" w:sz="4" w:space="0" w:color="auto"/>
            </w:tcBorders>
          </w:tcPr>
          <w:p w14:paraId="349B7BA7" w14:textId="77777777" w:rsidR="00C20A67" w:rsidRPr="00C20A67" w:rsidRDefault="00C20A67" w:rsidP="00C20A67">
            <w:pPr>
              <w:jc w:val="both"/>
              <w:rPr>
                <w:b/>
                <w:bCs/>
              </w:rPr>
            </w:pPr>
            <w:r w:rsidRPr="00C20A67">
              <w:rPr>
                <w:b/>
                <w:bCs/>
              </w:rPr>
              <w:t>Speed Estimation</w:t>
            </w:r>
          </w:p>
        </w:tc>
        <w:tc>
          <w:tcPr>
            <w:tcW w:w="3117" w:type="dxa"/>
            <w:tcBorders>
              <w:top w:val="double" w:sz="4" w:space="0" w:color="auto"/>
              <w:left w:val="double" w:sz="4" w:space="0" w:color="auto"/>
              <w:bottom w:val="nil"/>
              <w:right w:val="double" w:sz="4" w:space="0" w:color="auto"/>
            </w:tcBorders>
          </w:tcPr>
          <w:p w14:paraId="4BE3743C" w14:textId="77777777" w:rsidR="00C20A67" w:rsidRPr="00C20A67" w:rsidRDefault="00C20A67" w:rsidP="00C20A67">
            <w:pPr>
              <w:jc w:val="both"/>
            </w:pPr>
          </w:p>
        </w:tc>
        <w:tc>
          <w:tcPr>
            <w:tcW w:w="3117" w:type="dxa"/>
            <w:tcBorders>
              <w:top w:val="double" w:sz="4" w:space="0" w:color="auto"/>
              <w:left w:val="double" w:sz="4" w:space="0" w:color="auto"/>
              <w:bottom w:val="nil"/>
              <w:right w:val="nil"/>
            </w:tcBorders>
          </w:tcPr>
          <w:p w14:paraId="6FEEEEF8" w14:textId="77777777" w:rsidR="00C20A67" w:rsidRPr="00C20A67" w:rsidRDefault="00C20A67" w:rsidP="00C20A67">
            <w:pPr>
              <w:jc w:val="both"/>
            </w:pPr>
          </w:p>
        </w:tc>
      </w:tr>
      <w:tr w:rsidR="00C20A67" w:rsidRPr="00C20A67" w14:paraId="21FAC3EC" w14:textId="77777777" w:rsidTr="00AD13AD">
        <w:tc>
          <w:tcPr>
            <w:tcW w:w="3116" w:type="dxa"/>
            <w:tcBorders>
              <w:top w:val="nil"/>
              <w:left w:val="nil"/>
              <w:bottom w:val="nil"/>
              <w:right w:val="double" w:sz="4" w:space="0" w:color="auto"/>
            </w:tcBorders>
          </w:tcPr>
          <w:p w14:paraId="49608F68" w14:textId="77777777" w:rsidR="00C20A67" w:rsidRPr="00C20A67" w:rsidRDefault="00C20A67" w:rsidP="00C20A67">
            <w:pPr>
              <w:jc w:val="both"/>
              <w:rPr>
                <w:i/>
                <w:iCs/>
              </w:rPr>
            </w:pPr>
            <w:r w:rsidRPr="00C20A67">
              <w:rPr>
                <w:i/>
                <w:iCs/>
              </w:rPr>
              <w:t>Opposite Directions</w:t>
            </w:r>
          </w:p>
        </w:tc>
        <w:tc>
          <w:tcPr>
            <w:tcW w:w="3117" w:type="dxa"/>
            <w:tcBorders>
              <w:top w:val="nil"/>
              <w:left w:val="double" w:sz="4" w:space="0" w:color="auto"/>
              <w:bottom w:val="nil"/>
              <w:right w:val="double" w:sz="4" w:space="0" w:color="auto"/>
            </w:tcBorders>
          </w:tcPr>
          <w:p w14:paraId="186A6B64" w14:textId="77777777" w:rsidR="00C20A67" w:rsidRPr="00C20A67" w:rsidRDefault="00C20A67" w:rsidP="00C20A67">
            <w:pPr>
              <w:jc w:val="both"/>
            </w:pPr>
          </w:p>
        </w:tc>
        <w:tc>
          <w:tcPr>
            <w:tcW w:w="3117" w:type="dxa"/>
            <w:tcBorders>
              <w:top w:val="nil"/>
              <w:left w:val="double" w:sz="4" w:space="0" w:color="auto"/>
              <w:bottom w:val="nil"/>
              <w:right w:val="nil"/>
            </w:tcBorders>
          </w:tcPr>
          <w:p w14:paraId="45A6904D" w14:textId="77777777" w:rsidR="00C20A67" w:rsidRPr="00C20A67" w:rsidRDefault="00C20A67" w:rsidP="00C20A67">
            <w:pPr>
              <w:jc w:val="both"/>
            </w:pPr>
          </w:p>
        </w:tc>
      </w:tr>
      <w:tr w:rsidR="00C20A67" w:rsidRPr="00C20A67" w14:paraId="2F6EABEC" w14:textId="77777777" w:rsidTr="00AD13AD">
        <w:tc>
          <w:tcPr>
            <w:tcW w:w="3116" w:type="dxa"/>
            <w:tcBorders>
              <w:top w:val="nil"/>
              <w:left w:val="nil"/>
              <w:bottom w:val="nil"/>
              <w:right w:val="double" w:sz="4" w:space="0" w:color="auto"/>
            </w:tcBorders>
            <w:shd w:val="clear" w:color="auto" w:fill="D9E2F3" w:themeFill="accent1" w:themeFillTint="33"/>
          </w:tcPr>
          <w:p w14:paraId="2C3B086E"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6FBF39AD" w14:textId="77777777" w:rsidR="00C20A67" w:rsidRPr="00C20A67" w:rsidRDefault="00C20A67" w:rsidP="00C20A67">
            <w:pPr>
              <w:jc w:val="both"/>
            </w:pPr>
            <w:r w:rsidRPr="00C20A67">
              <w:t>0.3</w:t>
            </w:r>
          </w:p>
        </w:tc>
        <w:tc>
          <w:tcPr>
            <w:tcW w:w="3117" w:type="dxa"/>
            <w:tcBorders>
              <w:top w:val="nil"/>
              <w:left w:val="double" w:sz="4" w:space="0" w:color="auto"/>
              <w:bottom w:val="nil"/>
              <w:right w:val="nil"/>
            </w:tcBorders>
            <w:shd w:val="clear" w:color="auto" w:fill="D9E2F3" w:themeFill="accent1" w:themeFillTint="33"/>
          </w:tcPr>
          <w:p w14:paraId="16149A43" w14:textId="77777777" w:rsidR="00C20A67" w:rsidRPr="00C20A67" w:rsidRDefault="00C20A67" w:rsidP="00C20A67">
            <w:pPr>
              <w:jc w:val="both"/>
            </w:pPr>
            <w:r w:rsidRPr="00C20A67">
              <w:t>&lt; 0.0001</w:t>
            </w:r>
          </w:p>
        </w:tc>
      </w:tr>
      <w:tr w:rsidR="00C20A67" w:rsidRPr="00C20A67" w14:paraId="04633025" w14:textId="77777777" w:rsidTr="00AD13AD">
        <w:tc>
          <w:tcPr>
            <w:tcW w:w="3116" w:type="dxa"/>
            <w:tcBorders>
              <w:top w:val="nil"/>
              <w:left w:val="nil"/>
              <w:bottom w:val="dashSmallGap" w:sz="4" w:space="0" w:color="auto"/>
              <w:right w:val="double" w:sz="4" w:space="0" w:color="auto"/>
            </w:tcBorders>
            <w:shd w:val="clear" w:color="auto" w:fill="D9E2F3" w:themeFill="accent1" w:themeFillTint="33"/>
          </w:tcPr>
          <w:p w14:paraId="43C63D53" w14:textId="77777777" w:rsidR="00C20A67" w:rsidRPr="00C20A67" w:rsidRDefault="00C20A67" w:rsidP="00C20A67">
            <w:pPr>
              <w:jc w:val="both"/>
            </w:pPr>
            <w:r w:rsidRPr="00C20A67">
              <w:t>Precision</w:t>
            </w:r>
          </w:p>
        </w:tc>
        <w:tc>
          <w:tcPr>
            <w:tcW w:w="3117" w:type="dxa"/>
            <w:tcBorders>
              <w:top w:val="nil"/>
              <w:left w:val="double" w:sz="4" w:space="0" w:color="auto"/>
              <w:bottom w:val="dashSmallGap" w:sz="4" w:space="0" w:color="auto"/>
              <w:right w:val="double" w:sz="4" w:space="0" w:color="auto"/>
            </w:tcBorders>
            <w:shd w:val="clear" w:color="auto" w:fill="D9E2F3" w:themeFill="accent1" w:themeFillTint="33"/>
          </w:tcPr>
          <w:p w14:paraId="272B62A9" w14:textId="77777777" w:rsidR="00C20A67" w:rsidRPr="00C20A67" w:rsidRDefault="00C20A67" w:rsidP="00C20A67">
            <w:pPr>
              <w:jc w:val="both"/>
            </w:pPr>
            <w:r w:rsidRPr="00C20A67">
              <w:t>0.3</w:t>
            </w:r>
          </w:p>
        </w:tc>
        <w:tc>
          <w:tcPr>
            <w:tcW w:w="3117" w:type="dxa"/>
            <w:tcBorders>
              <w:top w:val="nil"/>
              <w:left w:val="double" w:sz="4" w:space="0" w:color="auto"/>
              <w:bottom w:val="dashSmallGap" w:sz="4" w:space="0" w:color="auto"/>
              <w:right w:val="nil"/>
            </w:tcBorders>
            <w:shd w:val="clear" w:color="auto" w:fill="D9E2F3" w:themeFill="accent1" w:themeFillTint="33"/>
          </w:tcPr>
          <w:p w14:paraId="4674A823" w14:textId="77777777" w:rsidR="00C20A67" w:rsidRPr="00C20A67" w:rsidRDefault="00C20A67" w:rsidP="00C20A67">
            <w:pPr>
              <w:jc w:val="both"/>
            </w:pPr>
            <w:r w:rsidRPr="00C20A67">
              <w:t>&lt; 0.001</w:t>
            </w:r>
          </w:p>
        </w:tc>
      </w:tr>
      <w:tr w:rsidR="00C20A67" w:rsidRPr="00C20A67" w14:paraId="22CCE140" w14:textId="77777777" w:rsidTr="00AD13AD">
        <w:tc>
          <w:tcPr>
            <w:tcW w:w="3116" w:type="dxa"/>
            <w:tcBorders>
              <w:top w:val="dashSmallGap" w:sz="4" w:space="0" w:color="auto"/>
              <w:left w:val="nil"/>
              <w:bottom w:val="nil"/>
              <w:right w:val="double" w:sz="4" w:space="0" w:color="auto"/>
            </w:tcBorders>
          </w:tcPr>
          <w:p w14:paraId="6C3A9E5B" w14:textId="77777777" w:rsidR="00C20A67" w:rsidRPr="00C20A67" w:rsidRDefault="00C20A67" w:rsidP="00C20A67">
            <w:pPr>
              <w:jc w:val="both"/>
              <w:rPr>
                <w:i/>
                <w:iCs/>
              </w:rPr>
            </w:pPr>
            <w:r w:rsidRPr="00C20A67">
              <w:rPr>
                <w:i/>
                <w:iCs/>
              </w:rPr>
              <w:t>Same Direction</w:t>
            </w:r>
          </w:p>
        </w:tc>
        <w:tc>
          <w:tcPr>
            <w:tcW w:w="3117" w:type="dxa"/>
            <w:tcBorders>
              <w:top w:val="dashSmallGap" w:sz="4" w:space="0" w:color="auto"/>
              <w:left w:val="double" w:sz="4" w:space="0" w:color="auto"/>
              <w:bottom w:val="nil"/>
              <w:right w:val="double" w:sz="4" w:space="0" w:color="auto"/>
            </w:tcBorders>
          </w:tcPr>
          <w:p w14:paraId="1FD9FBA0" w14:textId="77777777" w:rsidR="00C20A67" w:rsidRPr="00C20A67" w:rsidRDefault="00C20A67" w:rsidP="00C20A67">
            <w:pPr>
              <w:jc w:val="both"/>
            </w:pPr>
          </w:p>
        </w:tc>
        <w:tc>
          <w:tcPr>
            <w:tcW w:w="3117" w:type="dxa"/>
            <w:tcBorders>
              <w:top w:val="dashSmallGap" w:sz="4" w:space="0" w:color="auto"/>
              <w:left w:val="double" w:sz="4" w:space="0" w:color="auto"/>
              <w:bottom w:val="nil"/>
              <w:right w:val="nil"/>
            </w:tcBorders>
          </w:tcPr>
          <w:p w14:paraId="0896F8A1" w14:textId="77777777" w:rsidR="00C20A67" w:rsidRPr="00C20A67" w:rsidRDefault="00C20A67" w:rsidP="00C20A67">
            <w:pPr>
              <w:jc w:val="both"/>
            </w:pPr>
          </w:p>
        </w:tc>
      </w:tr>
      <w:tr w:rsidR="00C20A67" w:rsidRPr="00C20A67" w14:paraId="6B190695" w14:textId="77777777" w:rsidTr="00AD13AD">
        <w:tc>
          <w:tcPr>
            <w:tcW w:w="3116" w:type="dxa"/>
            <w:tcBorders>
              <w:top w:val="nil"/>
              <w:left w:val="nil"/>
              <w:bottom w:val="nil"/>
              <w:right w:val="double" w:sz="4" w:space="0" w:color="auto"/>
            </w:tcBorders>
            <w:shd w:val="clear" w:color="auto" w:fill="D9E2F3" w:themeFill="accent1" w:themeFillTint="33"/>
          </w:tcPr>
          <w:p w14:paraId="28EA26E6" w14:textId="77777777" w:rsidR="00C20A67" w:rsidRPr="00C20A67" w:rsidRDefault="00C20A67" w:rsidP="00C20A67">
            <w:pPr>
              <w:jc w:val="both"/>
            </w:pPr>
            <w:r w:rsidRPr="00C20A67">
              <w:t>Accuracy</w:t>
            </w:r>
          </w:p>
        </w:tc>
        <w:tc>
          <w:tcPr>
            <w:tcW w:w="3117" w:type="dxa"/>
            <w:tcBorders>
              <w:top w:val="nil"/>
              <w:left w:val="double" w:sz="4" w:space="0" w:color="auto"/>
              <w:bottom w:val="nil"/>
              <w:right w:val="double" w:sz="4" w:space="0" w:color="auto"/>
            </w:tcBorders>
            <w:shd w:val="clear" w:color="auto" w:fill="D9E2F3" w:themeFill="accent1" w:themeFillTint="33"/>
          </w:tcPr>
          <w:p w14:paraId="39E30671" w14:textId="77777777" w:rsidR="00C20A67" w:rsidRPr="00C20A67" w:rsidRDefault="00C20A67" w:rsidP="00C20A67">
            <w:pPr>
              <w:jc w:val="both"/>
            </w:pPr>
            <w:r w:rsidRPr="00C20A67">
              <w:t>0.04</w:t>
            </w:r>
          </w:p>
        </w:tc>
        <w:tc>
          <w:tcPr>
            <w:tcW w:w="3117" w:type="dxa"/>
            <w:tcBorders>
              <w:top w:val="nil"/>
              <w:left w:val="double" w:sz="4" w:space="0" w:color="auto"/>
              <w:bottom w:val="nil"/>
              <w:right w:val="nil"/>
            </w:tcBorders>
            <w:shd w:val="clear" w:color="auto" w:fill="D9E2F3" w:themeFill="accent1" w:themeFillTint="33"/>
          </w:tcPr>
          <w:p w14:paraId="557B026E" w14:textId="77777777" w:rsidR="00C20A67" w:rsidRPr="00C20A67" w:rsidRDefault="00C20A67" w:rsidP="00C20A67">
            <w:pPr>
              <w:jc w:val="both"/>
            </w:pPr>
            <w:r w:rsidRPr="00C20A67">
              <w:t>0.04</w:t>
            </w:r>
          </w:p>
        </w:tc>
      </w:tr>
      <w:tr w:rsidR="00C20A67" w:rsidRPr="00C20A67" w14:paraId="7C449F90" w14:textId="77777777" w:rsidTr="00AD13AD">
        <w:tc>
          <w:tcPr>
            <w:tcW w:w="3116" w:type="dxa"/>
            <w:tcBorders>
              <w:top w:val="nil"/>
              <w:left w:val="nil"/>
              <w:bottom w:val="nil"/>
              <w:right w:val="double" w:sz="4" w:space="0" w:color="auto"/>
            </w:tcBorders>
            <w:shd w:val="clear" w:color="auto" w:fill="FFFFFF" w:themeFill="background1"/>
          </w:tcPr>
          <w:p w14:paraId="3A1E6D0D" w14:textId="77777777" w:rsidR="00C20A67" w:rsidRPr="00C20A67" w:rsidRDefault="00C20A67" w:rsidP="00C20A67">
            <w:pPr>
              <w:jc w:val="both"/>
            </w:pPr>
            <w:r w:rsidRPr="00C20A67">
              <w:t>Precision</w:t>
            </w:r>
          </w:p>
        </w:tc>
        <w:tc>
          <w:tcPr>
            <w:tcW w:w="3117" w:type="dxa"/>
            <w:tcBorders>
              <w:top w:val="nil"/>
              <w:left w:val="double" w:sz="4" w:space="0" w:color="auto"/>
              <w:bottom w:val="nil"/>
              <w:right w:val="double" w:sz="4" w:space="0" w:color="auto"/>
            </w:tcBorders>
            <w:shd w:val="clear" w:color="auto" w:fill="FFFFFF" w:themeFill="background1"/>
          </w:tcPr>
          <w:p w14:paraId="3C4A6D5B" w14:textId="77777777" w:rsidR="00C20A67" w:rsidRPr="00C20A67" w:rsidRDefault="00C20A67" w:rsidP="00C20A67">
            <w:pPr>
              <w:jc w:val="both"/>
            </w:pPr>
            <w:r w:rsidRPr="00C20A67">
              <w:t>0.08</w:t>
            </w:r>
          </w:p>
        </w:tc>
        <w:tc>
          <w:tcPr>
            <w:tcW w:w="3117" w:type="dxa"/>
            <w:tcBorders>
              <w:top w:val="nil"/>
              <w:left w:val="double" w:sz="4" w:space="0" w:color="auto"/>
              <w:bottom w:val="nil"/>
              <w:right w:val="nil"/>
            </w:tcBorders>
            <w:shd w:val="clear" w:color="auto" w:fill="FFFFFF" w:themeFill="background1"/>
          </w:tcPr>
          <w:p w14:paraId="0E52098A" w14:textId="77777777" w:rsidR="00C20A67" w:rsidRPr="00C20A67" w:rsidRDefault="00C20A67" w:rsidP="00C20A67">
            <w:pPr>
              <w:jc w:val="both"/>
            </w:pPr>
            <w:r w:rsidRPr="00C20A67">
              <w:t>0.4</w:t>
            </w:r>
          </w:p>
        </w:tc>
      </w:tr>
    </w:tbl>
    <w:p w14:paraId="657DF97F" w14:textId="77777777" w:rsidR="00DE16B6" w:rsidRDefault="00DE16B6" w:rsidP="00162A57">
      <w:pPr>
        <w:jc w:val="both"/>
      </w:pPr>
    </w:p>
    <w:p w14:paraId="52EF1929" w14:textId="18B1626B" w:rsidR="000F7675" w:rsidRDefault="000F7675" w:rsidP="00162A57">
      <w:pPr>
        <w:pStyle w:val="Caption"/>
        <w:keepNext/>
        <w:jc w:val="both"/>
      </w:pPr>
      <w:bookmarkStart w:id="424" w:name="_Ref148751222"/>
      <w:r>
        <w:t xml:space="preserve">Table </w:t>
      </w:r>
      <w:fldSimple w:instr=" SEQ Table \* ARABIC ">
        <w:r>
          <w:rPr>
            <w:noProof/>
          </w:rPr>
          <w:t>3</w:t>
        </w:r>
      </w:fldSimple>
      <w:bookmarkEnd w:id="424"/>
      <w:r>
        <w:t>: Regression coefficients and p values for the correlations between the fitted parameters for the prediction task and the speed estimation task.</w:t>
      </w:r>
      <w:r w:rsidR="001E2379">
        <w:t xml:space="preserve"> </w:t>
      </w:r>
      <w:r w:rsidR="001E2379" w:rsidRPr="001E2379">
        <w:t>We shaded the results in red when they are significantly different from zero and negative and blue when they are significantly different from zero and positive.</w:t>
      </w:r>
    </w:p>
    <w:tbl>
      <w:tblPr>
        <w:tblStyle w:val="TableGrid"/>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3116"/>
        <w:gridCol w:w="3117"/>
        <w:gridCol w:w="3117"/>
      </w:tblGrid>
      <w:tr w:rsidR="00C20A67" w:rsidRPr="00C20A67" w14:paraId="655AFA04" w14:textId="77777777" w:rsidTr="00AD13AD">
        <w:tc>
          <w:tcPr>
            <w:tcW w:w="3116" w:type="dxa"/>
            <w:tcBorders>
              <w:bottom w:val="double" w:sz="4" w:space="0" w:color="auto"/>
              <w:right w:val="double" w:sz="4" w:space="0" w:color="auto"/>
            </w:tcBorders>
          </w:tcPr>
          <w:p w14:paraId="065EC6B2" w14:textId="77777777" w:rsidR="00C20A67" w:rsidRPr="00C20A67" w:rsidRDefault="00C20A67" w:rsidP="00C20A67">
            <w:pPr>
              <w:jc w:val="both"/>
            </w:pPr>
          </w:p>
        </w:tc>
        <w:tc>
          <w:tcPr>
            <w:tcW w:w="3117" w:type="dxa"/>
            <w:tcBorders>
              <w:left w:val="double" w:sz="4" w:space="0" w:color="auto"/>
              <w:bottom w:val="double" w:sz="4" w:space="0" w:color="auto"/>
            </w:tcBorders>
          </w:tcPr>
          <w:p w14:paraId="7CF9588D" w14:textId="77777777" w:rsidR="00C20A67" w:rsidRPr="00C20A67" w:rsidRDefault="00C20A67" w:rsidP="00C20A67">
            <w:pPr>
              <w:jc w:val="both"/>
              <w:rPr>
                <w:b/>
                <w:bCs/>
              </w:rPr>
            </w:pPr>
            <w:r w:rsidRPr="00C20A67">
              <w:rPr>
                <w:b/>
                <w:bCs/>
              </w:rPr>
              <w:t>Regression Coefficient</w:t>
            </w:r>
          </w:p>
        </w:tc>
        <w:tc>
          <w:tcPr>
            <w:tcW w:w="3117" w:type="dxa"/>
            <w:tcBorders>
              <w:bottom w:val="double" w:sz="4" w:space="0" w:color="auto"/>
            </w:tcBorders>
          </w:tcPr>
          <w:p w14:paraId="04C71AC7" w14:textId="77777777" w:rsidR="00C20A67" w:rsidRPr="00C20A67" w:rsidRDefault="00C20A67" w:rsidP="00C20A67">
            <w:pPr>
              <w:jc w:val="both"/>
              <w:rPr>
                <w:b/>
                <w:bCs/>
              </w:rPr>
            </w:pPr>
            <w:r w:rsidRPr="00C20A67">
              <w:rPr>
                <w:b/>
                <w:bCs/>
              </w:rPr>
              <w:t>p value</w:t>
            </w:r>
          </w:p>
        </w:tc>
      </w:tr>
      <w:tr w:rsidR="00C20A67" w:rsidRPr="00C20A67" w14:paraId="1344F679" w14:textId="77777777" w:rsidTr="00AD13AD">
        <w:tc>
          <w:tcPr>
            <w:tcW w:w="3116" w:type="dxa"/>
            <w:tcBorders>
              <w:top w:val="double" w:sz="4" w:space="0" w:color="auto"/>
              <w:bottom w:val="nil"/>
              <w:right w:val="double" w:sz="4" w:space="0" w:color="auto"/>
            </w:tcBorders>
          </w:tcPr>
          <w:p w14:paraId="6E364E5B" w14:textId="77777777" w:rsidR="00C20A67" w:rsidRPr="00C20A67" w:rsidRDefault="00C20A67" w:rsidP="00C20A67">
            <w:pPr>
              <w:jc w:val="both"/>
            </w:pPr>
            <w:r w:rsidRPr="00C20A67">
              <w:rPr>
                <w:i/>
                <w:iCs/>
              </w:rPr>
              <w:t>Opposite Directions</w:t>
            </w:r>
          </w:p>
        </w:tc>
        <w:tc>
          <w:tcPr>
            <w:tcW w:w="3117" w:type="dxa"/>
            <w:tcBorders>
              <w:top w:val="double" w:sz="4" w:space="0" w:color="auto"/>
              <w:left w:val="double" w:sz="4" w:space="0" w:color="auto"/>
              <w:bottom w:val="nil"/>
            </w:tcBorders>
          </w:tcPr>
          <w:p w14:paraId="3468F045" w14:textId="77777777" w:rsidR="00C20A67" w:rsidRPr="00C20A67" w:rsidRDefault="00C20A67" w:rsidP="00C20A67">
            <w:pPr>
              <w:jc w:val="both"/>
            </w:pPr>
          </w:p>
        </w:tc>
        <w:tc>
          <w:tcPr>
            <w:tcW w:w="3117" w:type="dxa"/>
            <w:tcBorders>
              <w:top w:val="double" w:sz="4" w:space="0" w:color="auto"/>
              <w:bottom w:val="nil"/>
            </w:tcBorders>
          </w:tcPr>
          <w:p w14:paraId="38D6609B" w14:textId="77777777" w:rsidR="00C20A67" w:rsidRPr="00C20A67" w:rsidRDefault="00C20A67" w:rsidP="00C20A67">
            <w:pPr>
              <w:jc w:val="both"/>
            </w:pPr>
          </w:p>
        </w:tc>
      </w:tr>
      <w:tr w:rsidR="00C20A67" w:rsidRPr="00C20A67" w14:paraId="0F15002A" w14:textId="77777777" w:rsidTr="00AD13AD">
        <w:tc>
          <w:tcPr>
            <w:tcW w:w="3116" w:type="dxa"/>
            <w:tcBorders>
              <w:top w:val="nil"/>
              <w:bottom w:val="nil"/>
              <w:right w:val="double" w:sz="4" w:space="0" w:color="auto"/>
            </w:tcBorders>
            <w:shd w:val="clear" w:color="auto" w:fill="D9E2F3" w:themeFill="accent1" w:themeFillTint="33"/>
          </w:tcPr>
          <w:p w14:paraId="57B04377" w14:textId="77777777" w:rsidR="00C20A67" w:rsidRPr="00C20A67" w:rsidRDefault="00C20A67" w:rsidP="00C20A67">
            <w:pPr>
              <w:jc w:val="both"/>
            </w:pPr>
            <w:r w:rsidRPr="00C20A67">
              <w:t>Accuracy</w:t>
            </w:r>
          </w:p>
        </w:tc>
        <w:tc>
          <w:tcPr>
            <w:tcW w:w="3117" w:type="dxa"/>
            <w:tcBorders>
              <w:top w:val="nil"/>
              <w:left w:val="double" w:sz="4" w:space="0" w:color="auto"/>
              <w:bottom w:val="nil"/>
            </w:tcBorders>
            <w:shd w:val="clear" w:color="auto" w:fill="D9E2F3" w:themeFill="accent1" w:themeFillTint="33"/>
          </w:tcPr>
          <w:p w14:paraId="20191F53" w14:textId="77777777" w:rsidR="00C20A67" w:rsidRPr="00C20A67" w:rsidRDefault="00C20A67" w:rsidP="00C20A67">
            <w:pPr>
              <w:jc w:val="both"/>
            </w:pPr>
            <w:r w:rsidRPr="00C20A67">
              <w:t>0.43</w:t>
            </w:r>
          </w:p>
        </w:tc>
        <w:tc>
          <w:tcPr>
            <w:tcW w:w="3117" w:type="dxa"/>
            <w:tcBorders>
              <w:top w:val="nil"/>
              <w:bottom w:val="nil"/>
            </w:tcBorders>
            <w:shd w:val="clear" w:color="auto" w:fill="D9E2F3" w:themeFill="accent1" w:themeFillTint="33"/>
          </w:tcPr>
          <w:p w14:paraId="7ED366A0" w14:textId="77777777" w:rsidR="00C20A67" w:rsidRPr="00C20A67" w:rsidRDefault="00C20A67" w:rsidP="00C20A67">
            <w:pPr>
              <w:jc w:val="both"/>
            </w:pPr>
            <w:r w:rsidRPr="00C20A67">
              <w:t>0.001</w:t>
            </w:r>
          </w:p>
        </w:tc>
      </w:tr>
      <w:tr w:rsidR="00C20A67" w:rsidRPr="00C20A67" w14:paraId="2F76D476" w14:textId="77777777" w:rsidTr="00AD13AD">
        <w:tc>
          <w:tcPr>
            <w:tcW w:w="3116" w:type="dxa"/>
            <w:tcBorders>
              <w:top w:val="nil"/>
              <w:bottom w:val="dotted" w:sz="4" w:space="0" w:color="auto"/>
              <w:right w:val="double" w:sz="4" w:space="0" w:color="auto"/>
            </w:tcBorders>
          </w:tcPr>
          <w:p w14:paraId="33B3FE6F" w14:textId="77777777" w:rsidR="00C20A67" w:rsidRPr="00C20A67" w:rsidRDefault="00C20A67" w:rsidP="00C20A67">
            <w:pPr>
              <w:jc w:val="both"/>
            </w:pPr>
            <w:r w:rsidRPr="00C20A67">
              <w:t>Precision</w:t>
            </w:r>
          </w:p>
        </w:tc>
        <w:tc>
          <w:tcPr>
            <w:tcW w:w="3117" w:type="dxa"/>
            <w:tcBorders>
              <w:top w:val="nil"/>
              <w:left w:val="double" w:sz="4" w:space="0" w:color="auto"/>
              <w:bottom w:val="dotted" w:sz="4" w:space="0" w:color="auto"/>
            </w:tcBorders>
          </w:tcPr>
          <w:p w14:paraId="1B34C47D" w14:textId="77777777" w:rsidR="00C20A67" w:rsidRPr="00C20A67" w:rsidRDefault="00C20A67" w:rsidP="00C20A67">
            <w:pPr>
              <w:jc w:val="both"/>
            </w:pPr>
            <w:r w:rsidRPr="00C20A67">
              <w:t>0.13</w:t>
            </w:r>
          </w:p>
        </w:tc>
        <w:tc>
          <w:tcPr>
            <w:tcW w:w="3117" w:type="dxa"/>
            <w:tcBorders>
              <w:top w:val="nil"/>
              <w:bottom w:val="dotted" w:sz="4" w:space="0" w:color="auto"/>
            </w:tcBorders>
          </w:tcPr>
          <w:p w14:paraId="5262B2EB" w14:textId="77777777" w:rsidR="00C20A67" w:rsidRPr="00C20A67" w:rsidRDefault="00C20A67" w:rsidP="00C20A67">
            <w:pPr>
              <w:jc w:val="both"/>
            </w:pPr>
            <w:r w:rsidRPr="00C20A67">
              <w:t>0.47</w:t>
            </w:r>
          </w:p>
        </w:tc>
      </w:tr>
      <w:tr w:rsidR="00C20A67" w:rsidRPr="00C20A67" w14:paraId="711722E0" w14:textId="77777777" w:rsidTr="00AD13AD">
        <w:tc>
          <w:tcPr>
            <w:tcW w:w="3116" w:type="dxa"/>
            <w:tcBorders>
              <w:top w:val="dotted" w:sz="4" w:space="0" w:color="auto"/>
              <w:bottom w:val="nil"/>
              <w:right w:val="double" w:sz="4" w:space="0" w:color="auto"/>
            </w:tcBorders>
          </w:tcPr>
          <w:p w14:paraId="7CC18CB4" w14:textId="77777777" w:rsidR="00C20A67" w:rsidRPr="00C20A67" w:rsidRDefault="00C20A67" w:rsidP="00C20A67">
            <w:pPr>
              <w:jc w:val="both"/>
            </w:pPr>
            <w:r w:rsidRPr="00C20A67">
              <w:rPr>
                <w:i/>
                <w:iCs/>
              </w:rPr>
              <w:t>Same Direction</w:t>
            </w:r>
          </w:p>
        </w:tc>
        <w:tc>
          <w:tcPr>
            <w:tcW w:w="3117" w:type="dxa"/>
            <w:tcBorders>
              <w:top w:val="dotted" w:sz="4" w:space="0" w:color="auto"/>
              <w:left w:val="double" w:sz="4" w:space="0" w:color="auto"/>
              <w:bottom w:val="nil"/>
            </w:tcBorders>
          </w:tcPr>
          <w:p w14:paraId="283FCD6D" w14:textId="77777777" w:rsidR="00C20A67" w:rsidRPr="00C20A67" w:rsidRDefault="00C20A67" w:rsidP="00C20A67">
            <w:pPr>
              <w:jc w:val="both"/>
            </w:pPr>
          </w:p>
        </w:tc>
        <w:tc>
          <w:tcPr>
            <w:tcW w:w="3117" w:type="dxa"/>
            <w:tcBorders>
              <w:top w:val="dotted" w:sz="4" w:space="0" w:color="auto"/>
              <w:bottom w:val="nil"/>
            </w:tcBorders>
          </w:tcPr>
          <w:p w14:paraId="32B8A823" w14:textId="77777777" w:rsidR="00C20A67" w:rsidRPr="00C20A67" w:rsidRDefault="00C20A67" w:rsidP="00C20A67">
            <w:pPr>
              <w:jc w:val="both"/>
            </w:pPr>
          </w:p>
        </w:tc>
      </w:tr>
      <w:tr w:rsidR="00C20A67" w:rsidRPr="00C20A67" w14:paraId="26CF82F5" w14:textId="77777777" w:rsidTr="00AD13AD">
        <w:tc>
          <w:tcPr>
            <w:tcW w:w="3116" w:type="dxa"/>
            <w:tcBorders>
              <w:top w:val="nil"/>
              <w:bottom w:val="nil"/>
              <w:right w:val="double" w:sz="4" w:space="0" w:color="auto"/>
            </w:tcBorders>
          </w:tcPr>
          <w:p w14:paraId="1FA1D540" w14:textId="77777777" w:rsidR="00C20A67" w:rsidRPr="00C20A67" w:rsidRDefault="00C20A67" w:rsidP="00C20A67">
            <w:pPr>
              <w:jc w:val="both"/>
              <w:rPr>
                <w:i/>
                <w:iCs/>
              </w:rPr>
            </w:pPr>
            <w:r w:rsidRPr="00C20A67">
              <w:t>Accuracy</w:t>
            </w:r>
          </w:p>
        </w:tc>
        <w:tc>
          <w:tcPr>
            <w:tcW w:w="3117" w:type="dxa"/>
            <w:tcBorders>
              <w:top w:val="nil"/>
              <w:left w:val="double" w:sz="4" w:space="0" w:color="auto"/>
              <w:bottom w:val="nil"/>
            </w:tcBorders>
          </w:tcPr>
          <w:p w14:paraId="1E7EC50E" w14:textId="77777777" w:rsidR="00C20A67" w:rsidRPr="00C20A67" w:rsidRDefault="00C20A67" w:rsidP="00C20A67">
            <w:pPr>
              <w:jc w:val="both"/>
            </w:pPr>
            <w:r w:rsidRPr="00C20A67">
              <w:t>0.06</w:t>
            </w:r>
          </w:p>
        </w:tc>
        <w:tc>
          <w:tcPr>
            <w:tcW w:w="3117" w:type="dxa"/>
            <w:tcBorders>
              <w:top w:val="nil"/>
              <w:bottom w:val="nil"/>
            </w:tcBorders>
          </w:tcPr>
          <w:p w14:paraId="005A6489" w14:textId="77777777" w:rsidR="00C20A67" w:rsidRPr="00C20A67" w:rsidRDefault="00C20A67" w:rsidP="00C20A67">
            <w:pPr>
              <w:jc w:val="both"/>
            </w:pPr>
            <w:r w:rsidRPr="00C20A67">
              <w:t>0.8</w:t>
            </w:r>
          </w:p>
        </w:tc>
      </w:tr>
      <w:tr w:rsidR="00C20A67" w:rsidRPr="00C20A67" w14:paraId="3790239F" w14:textId="77777777" w:rsidTr="00AD13AD">
        <w:tc>
          <w:tcPr>
            <w:tcW w:w="3116" w:type="dxa"/>
            <w:tcBorders>
              <w:top w:val="nil"/>
              <w:right w:val="double" w:sz="4" w:space="0" w:color="auto"/>
            </w:tcBorders>
          </w:tcPr>
          <w:p w14:paraId="01DFCAC6" w14:textId="77777777" w:rsidR="00C20A67" w:rsidRPr="00C20A67" w:rsidRDefault="00C20A67" w:rsidP="00C20A67">
            <w:pPr>
              <w:jc w:val="both"/>
            </w:pPr>
            <w:r w:rsidRPr="00C20A67">
              <w:t>Precision</w:t>
            </w:r>
          </w:p>
        </w:tc>
        <w:tc>
          <w:tcPr>
            <w:tcW w:w="3117" w:type="dxa"/>
            <w:tcBorders>
              <w:top w:val="nil"/>
              <w:left w:val="double" w:sz="4" w:space="0" w:color="auto"/>
            </w:tcBorders>
          </w:tcPr>
          <w:p w14:paraId="0172C0A9" w14:textId="77777777" w:rsidR="00C20A67" w:rsidRPr="00C20A67" w:rsidRDefault="00C20A67" w:rsidP="00C20A67">
            <w:pPr>
              <w:jc w:val="both"/>
            </w:pPr>
            <w:r w:rsidRPr="00C20A67">
              <w:t>-0.05</w:t>
            </w:r>
          </w:p>
        </w:tc>
        <w:tc>
          <w:tcPr>
            <w:tcW w:w="3117" w:type="dxa"/>
            <w:tcBorders>
              <w:top w:val="nil"/>
            </w:tcBorders>
          </w:tcPr>
          <w:p w14:paraId="2A55C5C0" w14:textId="77777777" w:rsidR="00C20A67" w:rsidRPr="00C20A67" w:rsidRDefault="00C20A67" w:rsidP="00C20A67">
            <w:pPr>
              <w:jc w:val="both"/>
            </w:pPr>
            <w:r w:rsidRPr="00C20A67">
              <w:t>0.67</w:t>
            </w:r>
          </w:p>
        </w:tc>
      </w:tr>
    </w:tbl>
    <w:p w14:paraId="32AB7F03" w14:textId="77777777" w:rsidR="00634A6B" w:rsidRDefault="00634A6B" w:rsidP="00162A57">
      <w:pPr>
        <w:jc w:val="both"/>
      </w:pPr>
    </w:p>
    <w:p w14:paraId="61A7005B" w14:textId="77777777" w:rsidR="00634A6B" w:rsidRPr="00430C62" w:rsidRDefault="00634A6B" w:rsidP="00162A57">
      <w:pPr>
        <w:jc w:val="both"/>
      </w:pPr>
    </w:p>
    <w:p w14:paraId="7C7D6101" w14:textId="09021AAF" w:rsidR="001A5913" w:rsidRDefault="001A5913" w:rsidP="00162A57">
      <w:pPr>
        <w:pStyle w:val="Heading1"/>
        <w:jc w:val="both"/>
      </w:pPr>
      <w:r>
        <w:t>Discussion</w:t>
      </w:r>
    </w:p>
    <w:p w14:paraId="39AD7807" w14:textId="2C53AA0D" w:rsidR="003A0310" w:rsidRDefault="003A0310" w:rsidP="00162A57">
      <w:pPr>
        <w:jc w:val="both"/>
      </w:pPr>
      <w:r>
        <w:t xml:space="preserve">Overall, we </w:t>
      </w:r>
      <w:r w:rsidR="008A7EC7">
        <w:t xml:space="preserve">found </w:t>
      </w:r>
      <w:r>
        <w:t>support for most of our hypotheses when observer and target moved in opposite directions: participants underestimated time-to-contact</w:t>
      </w:r>
      <w:r w:rsidR="00B75410">
        <w:t xml:space="preserve"> (mirroring other studies that showed biased time-to-contact estimates due to manipulations of perceived stimulus speed </w:t>
      </w:r>
      <w:r w:rsidR="00B75410">
        <w:fldChar w:fldCharType="begin" w:fldLock="1"/>
      </w:r>
      <w:r w:rsidR="000C3FCF">
        <w:instrText>ADDIN CSL_CITATION {"citationItems":[{"id":"ITEM-1","itemData":{"DOI":"10.31234/osf.io/exp93","ISBN":"1111111111","ISSN":"19326203","PMID":"32813686","author":[{"dropping-particle":"","family":"Jörges","given":"Björn","non-dropping-particle":"","parse-names":false,"suffix":""},{"dropping-particle":"","family":"López-Moliner","given":"Joan","non-dropping-particle":"","parse-names":false,"suffix":""}],"container-title":"PLOS One","id":"ITEM-1","issued":{"date-parts":[["2020"]]},"page":"1-19","title":"Determining Mean and Standard Deviation of the Strong Gravity Prior through Simulations","type":"article-journal"},"uris":["http://www.mendeley.com/documents/?uuid=7f11cf85-062f-42fe-9797-eed25300f63a"]},{"id":"ITEM-2","itemData":{"DOI":"10.1016/j.visres.2018.11.004","ISSN":"18785646","abstract":"Accurate motion prediction is fundamental for survival. How does this reconcile with the well-known speed underestimation of low-contrast stimuli? Here we asked whether this contrast-dependent perceptual bias is retained in motion prediction under two different saccadic planning conditions: making a saccade to an occluded moving target, and real-time gaze interaction with multiple moving targets. In a first experiment, observers made a saccade to the mentally extrapolated position of a moving target (imagery condition). In a second experiment, observers had to prevent collisions among multiple moving targets by glancing at them through a gaze-contingent display or by hitting them with the touchpad cursor (interaction condition). In both experiments, target contrast was manipulated. We found that, whereas saccades to the imagined moving target were systematically biased by contrast, the gaze interaction performance, as measured by missed collisions, was generally unaffected – even though low-contrast targets looked slower. Interceptive actions increased at low contrast, but only when the gaze was used for interaction. Thus, perceptual speed underestimation transfers to saccades made to imagined low-contrast targets, without however necessarily being detrimental to effective performance when real-time interaction with multiple targets is required. This differential effect of stimulus contrast suggests that in complex dynamic conditions saccades are rather tolerant to visual speed biases.","author":[{"dropping-particle":"","family":"de'Sperati","given":"Claudio","non-dropping-particle":"","parse-names":false,"suffix":""},{"dropping-particle":"","family":"Thornton","given":"Ian M.","non-dropping-particle":"","parse-names":false,"suffix":""}],"container-title":"Vision Research","id":"ITEM-2","issue":"October 2018","issued":{"date-parts":[["2019"]]},"page":"85-96","publisher":"Elsevier","title":"Motion prediction at low contrast","type":"article-journal","volume":"154"},"uris":["http://www.mendeley.com/documents/?uuid=3c38dec0-1761-4b14-9890-886f964f46b9"]}],"mendeley":{"formattedCitation":"[31,32]","plainTextFormattedCitation":"[31,32]","previouslyFormattedCitation":"[31,32]"},"properties":{"noteIndex":0},"schema":"https://github.com/citation-style-language/schema/raw/master/csl-citation.json"}</w:instrText>
      </w:r>
      <w:r w:rsidR="00B75410">
        <w:fldChar w:fldCharType="separate"/>
      </w:r>
      <w:r w:rsidR="00B75410" w:rsidRPr="00B75410">
        <w:rPr>
          <w:noProof/>
        </w:rPr>
        <w:t>[31,32]</w:t>
      </w:r>
      <w:r w:rsidR="00B75410">
        <w:fldChar w:fldCharType="end"/>
      </w:r>
      <w:r w:rsidR="00B75410">
        <w:t>)</w:t>
      </w:r>
      <w:r>
        <w:t>, the</w:t>
      </w:r>
      <w:r w:rsidR="00801BA0">
        <w:t>y</w:t>
      </w:r>
      <w:r>
        <w:t xml:space="preserve"> overestimated the speed, and participants who underestimated time-to-contact more tended to overestimate the speed of the target more.</w:t>
      </w:r>
      <w:r w:rsidR="009C0CB1">
        <w:t xml:space="preserve"> </w:t>
      </w:r>
      <w:r w:rsidR="005B29C4">
        <w:t>These</w:t>
      </w:r>
      <w:r w:rsidR="009C0CB1">
        <w:t xml:space="preserve"> results are therefore in line with a series of other </w:t>
      </w:r>
      <w:r w:rsidR="00EF1C5B">
        <w:t>studies</w:t>
      </w:r>
      <w:r w:rsidR="009C0CB1">
        <w:t xml:space="preserve"> reporting incomplete </w:t>
      </w:r>
      <w:r w:rsidR="009C0CB1">
        <w:lastRenderedPageBreak/>
        <w:t xml:space="preserve">flow parsing </w:t>
      </w:r>
      <w:r w:rsidR="009C0CB1">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id":"ITEM-2","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2","issue":"3","issued":{"date-parts":[["2015"]]},"page":"619-630","title":"Multisensory self-motion compensation during object trajectory judgments","type":"article-journal","volume":"25"},"uris":["http://www.mendeley.com/documents/?uuid=b7be0a59-ffbe-4966-b5d7-4c30441a5a15"]},{"id":"ITEM-3","itemData":{"DOI":"10.1167/jov.20.10.15","ISSN":"15347362","PMID":"33052410","abstract":"Perceiving object motion during self-movement is an essential ability of humans. Previous studies have reported that the visual system can use both visual information (such as optic flow) and non-visual information (such as vestibular, somatosensory, and proprioceptive information) to identify and globally subtract the retinal motion component due to self-movement to recover scene-relative object motion. In this study, we used a motion-nulling method to directly measure and quantify the contribution of visual and non-visual information to the perception of scene-relative object motion during walking. We found that about 50% of the retinal motion component of the probe due to translational self-movement was removed with non-visual information alone and about 80% with visual information alone. With combined visual and non-visual information, the self-movement component was removed almost completely. Although non-visual information played an important role in the removal of self-movement-induced retinal motion, it was associated with decreased precision of probe motion estimates. We conclude that neither non-visual nor visual information alone is sufficient for the accurate perception of scene-relative object motion during walking, which instead requires the integration of both sources of information.","author":[{"dropping-particle":"","family":"Xie","given":"Mingyang","non-dropping-particle":"","parse-names":false,"suffix":""},{"dropping-particle":"","family":"Niehorster","given":"Diederick C.","non-dropping-particle":"","parse-names":false,"suffix":""},{"dropping-particle":"","family":"Lappe","given":"Markus","non-dropping-particle":"","parse-names":false,"suffix":""},{"dropping-particle":"","family":"Li","given":"Li","non-dropping-particle":"","parse-names":false,"suffix":""}],"container-title":"Journal of Vision","id":"ITEM-3","issue":"10","issued":{"date-parts":[["2020"]]},"page":"1-11","title":"Roles of visual and non-visual information in the perception of scene-relative object motion during walking","type":"article-journal","volume":"20"},"uris":["http://www.mendeley.com/documents/?uuid=09388b13-9bec-430c-95f1-7180fbc0651f"]},{"id":"ITEM-4","itemData":{"DOI":"10.1007/s00221-009-1741-5","ISBN":"0022100917415","ISSN":"00144819","PMID":"19305984","abstract":"We measured the effect of the orientation of the visual background on the perceptual upright (PU) under different levels of gravity. Brief periods of micro- and hypergravity conditions were created using two series of parabolic flights. Control measures were taken in the laboratory under normal gravity with subjects upright, right side down and supine. Participants viewed a polarized, natural scene presented at various orientations on a laptop viewed through a hood which occluded all other visual cues. Superimposed on the screen was a character the identity of which depended on its orientation. The orientations at which the character was maximally ambiguous were measured and the perceptual upright was defined as half way between these orientations. The visual background affected the orientation of the PU less when in microgravity than when upright in normal gravity and more when supine than when upright in normal gravity. A weighted vector sum model was used to quantify the relative influence of the orientations of gravity, vision and the body in determining the perceptual upright.","author":[{"dropping-particle":"","family":"Dyde","given":"Richard T.","non-dropping-particle":"","parse-names":false,"suffix":""},{"dropping-particle":"","family":"Jenkin","given":"Michael R.","non-dropping-particle":"","parse-names":false,"suffix":""},{"dropping-particle":"","family":"Jenkin","given":"Heather L.","non-dropping-particle":"","parse-names":false,"suffix":""},{"dropping-particle":"","family":"Zacher","given":"James E.","non-dropping-particle":"","parse-names":false,"suffix":""},{"dropping-particle":"","family":"Harris","given":"Laurence R.","non-dropping-particle":"","parse-names":false,"suffix":""}],"container-title":"Experimental Brain Research","id":"ITEM-4","issue":"4","issued":{"date-parts":[["2009"]]},"page":"647-660","title":"The effect of altered gravity states on the perception of orientation","type":"article-journal","volume":"194"},"uris":["http://www.mendeley.com/documents/?uuid=4763f9e4-6b6c-418a-b2ac-39017d9d4e03"]},{"id":"ITEM-5","itemData":{"DOI":"10.1167/8.14.5","ISSN":"15347362","PMID":"19146306","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5","issue":"14","issued":{"date-parts":[["2008"]]},"page":"1-10","title":"The influence of retinal and extra-retinal motion cues on perceived object motion during self-motion","type":"article-journal","volume":"8"},"uris":["http://www.mendeley.com/documents/?uuid=0b5bf4f2-848d-4fbc-bccd-55b6ef1b8770"]},{"id":"ITEM-6","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6","issue":"13","issued":{"date-parts":[["2018"]]},"page":"1-9","title":"Insufficient compensation for self-motion during perception of object speed: The vestibular Aubert-Fleischl phenomenon","type":"article-journal","volume":"18"},"uris":["http://www.mendeley.com/documents/?uuid=b4ae205d-a232-46e2-8f58-a1d37d8ca654"]},{"id":"ITEM-7","itemData":{"DOI":"10.1016/0166-4328(95)80003-4","ISSN":"01664328","PMID":"8561904","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7","issue":"2","issued":{"date-parts":[["1995"]]},"page":"133-144","title":"Processing of visual motion direction in the fronto-parallel plane in the stationary or moving observer","type":"article-journal","volume":"70"},"uris":["http://www.mendeley.com/documents/?uuid=c20c16f5-d4a1-3a50-9937-d3d625cd998d"]},{"id":"ITEM-8","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ion of the flow pattern. In Experiments 3 and 4 we found that the erroneous biases in perceived speed and direction produced by simulated self-motion were significantly reduced when binocular information about MID was added. These findings suggest that the large body of research that has studied motion perception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8","issue":"2","issued":{"date-parts":[["2004"]]},"page":"179-195","title":"Long range interactions between object-motion and self-motion in the perception of movement in depth","type":"article-journal","volume":"44"},"uris":["http://www.mendeley.com/documents/?uuid=04545aea-3f08-490b-ba7d-dd20a9356178"]},{"id":"ITEM-9","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9","issued":{"date-parts":[["2017"]]},"page":"12-17","title":"Velocity perception in a moving observer","type":"article-journal","volume":"138"},"uris":["http://www.mendeley.com/documents/?uuid=05caccfa-22f1-4148-8183-9fdb03fad8c0"]}],"mendeley":{"formattedCitation":"[20,22–24,26,30,49–51]","plainTextFormattedCitation":"[20,22–24,26,30,49–51]","previouslyFormattedCitation":"[20,22–24,26,30,49–51]"},"properties":{"noteIndex":0},"schema":"https://github.com/citation-style-language/schema/raw/master/csl-citation.json"}</w:instrText>
      </w:r>
      <w:r w:rsidR="009C0CB1">
        <w:fldChar w:fldCharType="separate"/>
      </w:r>
      <w:r w:rsidR="00AC6668" w:rsidRPr="00AC6668">
        <w:rPr>
          <w:noProof/>
        </w:rPr>
        <w:t>[20,22–24,26,30,49–51]</w:t>
      </w:r>
      <w:r w:rsidR="009C0CB1">
        <w:fldChar w:fldCharType="end"/>
      </w:r>
      <w:r w:rsidR="009C0CB1">
        <w:t>.</w:t>
      </w:r>
      <w:r>
        <w:t xml:space="preserve"> Further, speed was estimated less precisely and participants who displayed a stronger increase in variability in motion extrapolation were also less precise in their speed judgements.</w:t>
      </w:r>
      <w:r w:rsidR="00A97938">
        <w:t xml:space="preserve"> The latter was only the case in the raw data, while no such relation rose to statistical significance when </w:t>
      </w:r>
      <w:r w:rsidR="00A07F73">
        <w:t>analyzing</w:t>
      </w:r>
      <w:r w:rsidR="00A97938">
        <w:t xml:space="preserve"> the fitted model parameters.</w:t>
      </w:r>
      <w:r>
        <w:t xml:space="preserve"> The only hypothesis not supported </w:t>
      </w:r>
      <w:r w:rsidR="00A97938">
        <w:t>in either raw data or modelling</w:t>
      </w:r>
      <w:r>
        <w:t xml:space="preserve"> was Hypothesis 1b, where we found no differences between visual self-motion and a static observer</w:t>
      </w:r>
      <w:r w:rsidR="00801BA0">
        <w:t xml:space="preserve"> in terms of variability in motion extrapolation</w:t>
      </w:r>
      <w:r>
        <w:t>.</w:t>
      </w:r>
    </w:p>
    <w:p w14:paraId="47F3E438" w14:textId="3764ECC8" w:rsidR="00137A8E" w:rsidRDefault="009563BE" w:rsidP="00162A57">
      <w:pPr>
        <w:jc w:val="both"/>
      </w:pPr>
      <w:r>
        <w:t>When participants were moving in the same direction as the target, we found much more mixed and even surprising results: in line with our hypothesis, participants overestimated time-to-contact and displayed increased variability in speed judgements</w:t>
      </w:r>
      <w:r w:rsidR="00BE65C7">
        <w:t xml:space="preserve"> when analyzing the raw data (but not when analyzing the fitted model parameters)</w:t>
      </w:r>
      <w:r>
        <w:t xml:space="preserve">. </w:t>
      </w:r>
      <w:r w:rsidR="007E6E4E">
        <w:t>On the other hand, w</w:t>
      </w:r>
      <w:r>
        <w:t xml:space="preserve">e found no difference between a static observer and visual self-motion </w:t>
      </w:r>
      <w:r w:rsidR="007E6E4E">
        <w:t>in perceived speed</w:t>
      </w:r>
      <w:r w:rsidR="00A07F73">
        <w:t xml:space="preserve"> in the raw data, whereas a very small, barely significant increase of perceived speed was found in the fitted model parameters. B</w:t>
      </w:r>
      <w:r w:rsidR="007E6E4E">
        <w:t xml:space="preserve">iases or differences in precision </w:t>
      </w:r>
      <w:r w:rsidR="00A07F73">
        <w:t xml:space="preserve">were not correlated significantly </w:t>
      </w:r>
      <w:r w:rsidR="007E6E4E">
        <w:t>between motion extrapolation and speed perception.</w:t>
      </w:r>
      <w:r w:rsidR="00CB6213">
        <w:t xml:space="preserve"> Finally, and surprisingly, we found that precision in motion extrapolation was </w:t>
      </w:r>
      <w:r w:rsidR="00CB6213" w:rsidRPr="00CB6213">
        <w:rPr>
          <w:i/>
          <w:iCs/>
        </w:rPr>
        <w:t>higher</w:t>
      </w:r>
      <w:r w:rsidR="00CB6213">
        <w:t xml:space="preserve"> during visual self-motion than for static observers.</w:t>
      </w:r>
      <w:r w:rsidR="00FC088A">
        <w:t xml:space="preserve"> </w:t>
      </w:r>
      <w:r w:rsidR="00FC088A" w:rsidRPr="00FC088A">
        <w:t>It should be noted that the fitted model parameters are likely to give a more accurate picture of the underlying processes when it comes to precision because they are fitted before the expected changes in (absolute) standard deviations due to changes in accuracy come into play.</w:t>
      </w:r>
    </w:p>
    <w:p w14:paraId="6629F941" w14:textId="74EB81C8" w:rsidR="00FC088A" w:rsidRPr="00137A8E" w:rsidRDefault="00CB6213" w:rsidP="00162A57">
      <w:pPr>
        <w:jc w:val="both"/>
      </w:pPr>
      <w:r>
        <w:t xml:space="preserve">Please refer to </w:t>
      </w:r>
      <w:r w:rsidR="00C42347">
        <w:fldChar w:fldCharType="begin"/>
      </w:r>
      <w:r w:rsidR="00C42347">
        <w:instrText xml:space="preserve"> REF _Ref146058438 \h </w:instrText>
      </w:r>
      <w:r w:rsidR="00162A57">
        <w:instrText xml:space="preserve"> \* MERGEFORMAT </w:instrText>
      </w:r>
      <w:r w:rsidR="00C42347">
        <w:fldChar w:fldCharType="separate"/>
      </w:r>
      <w:r w:rsidR="00C42347">
        <w:t xml:space="preserve">Table </w:t>
      </w:r>
      <w:r w:rsidR="00C42347">
        <w:rPr>
          <w:noProof/>
        </w:rPr>
        <w:t>2</w:t>
      </w:r>
      <w:r w:rsidR="00C42347">
        <w:fldChar w:fldCharType="end"/>
      </w:r>
      <w:r w:rsidR="00C42347">
        <w:t xml:space="preserve"> for an overview over the results relating to all hypotheses.</w:t>
      </w:r>
    </w:p>
    <w:p w14:paraId="67577CBF" w14:textId="6D9A9549" w:rsidR="00C42347" w:rsidRDefault="00C42347" w:rsidP="00162A57">
      <w:pPr>
        <w:pStyle w:val="Caption"/>
        <w:keepNext/>
        <w:jc w:val="both"/>
      </w:pPr>
      <w:bookmarkStart w:id="425" w:name="_Ref146058438"/>
      <w:r>
        <w:t xml:space="preserve">Table </w:t>
      </w:r>
      <w:fldSimple w:instr=" SEQ Table \* ARABIC ">
        <w:r w:rsidR="000F7675">
          <w:rPr>
            <w:noProof/>
          </w:rPr>
          <w:t>4</w:t>
        </w:r>
      </w:fldSimple>
      <w:bookmarkEnd w:id="425"/>
      <w:r>
        <w:t xml:space="preserve">: </w:t>
      </w:r>
      <w:r w:rsidR="00801BA0">
        <w:t>Overview</w:t>
      </w:r>
      <w:r w:rsidR="00DC6C19">
        <w:t xml:space="preserve"> over the results relating to all hypotheses.</w:t>
      </w:r>
    </w:p>
    <w:tbl>
      <w:tblPr>
        <w:tblStyle w:val="TableGrid"/>
        <w:tblW w:w="0" w:type="auto"/>
        <w:tblLook w:val="04A0" w:firstRow="1" w:lastRow="0" w:firstColumn="1" w:lastColumn="0" w:noHBand="0" w:noVBand="1"/>
      </w:tblPr>
      <w:tblGrid>
        <w:gridCol w:w="1123"/>
        <w:gridCol w:w="1419"/>
        <w:gridCol w:w="1419"/>
        <w:gridCol w:w="1324"/>
        <w:gridCol w:w="1237"/>
        <w:gridCol w:w="1419"/>
        <w:gridCol w:w="1419"/>
      </w:tblGrid>
      <w:tr w:rsidR="00C20A67" w:rsidRPr="00C20A67" w14:paraId="21CB956D" w14:textId="77777777" w:rsidTr="00AD13AD">
        <w:tc>
          <w:tcPr>
            <w:tcW w:w="1123" w:type="dxa"/>
            <w:tcBorders>
              <w:top w:val="nil"/>
              <w:left w:val="nil"/>
              <w:bottom w:val="nil"/>
            </w:tcBorders>
          </w:tcPr>
          <w:p w14:paraId="67DF126E" w14:textId="77777777" w:rsidR="00C20A67" w:rsidRPr="00C20A67" w:rsidRDefault="00C20A67" w:rsidP="00C20A67">
            <w:pPr>
              <w:jc w:val="both"/>
            </w:pPr>
          </w:p>
        </w:tc>
        <w:tc>
          <w:tcPr>
            <w:tcW w:w="1419" w:type="dxa"/>
            <w:tcBorders>
              <w:top w:val="nil"/>
              <w:bottom w:val="nil"/>
              <w:right w:val="dashed" w:sz="4" w:space="0" w:color="auto"/>
            </w:tcBorders>
          </w:tcPr>
          <w:p w14:paraId="73D2F0E1" w14:textId="77777777" w:rsidR="00C20A67" w:rsidRPr="00C20A67" w:rsidRDefault="00C20A67" w:rsidP="00C20A67">
            <w:pPr>
              <w:jc w:val="both"/>
              <w:rPr>
                <w:b/>
                <w:bCs/>
              </w:rPr>
            </w:pPr>
            <w:r w:rsidRPr="00C20A67">
              <w:rPr>
                <w:b/>
                <w:bCs/>
              </w:rPr>
              <w:t>Hypothesis 1a</w:t>
            </w:r>
          </w:p>
        </w:tc>
        <w:tc>
          <w:tcPr>
            <w:tcW w:w="1148" w:type="dxa"/>
            <w:tcBorders>
              <w:top w:val="nil"/>
              <w:left w:val="dashed" w:sz="4" w:space="0" w:color="auto"/>
              <w:bottom w:val="nil"/>
            </w:tcBorders>
          </w:tcPr>
          <w:p w14:paraId="7E6FEFA8" w14:textId="77777777" w:rsidR="00C20A67" w:rsidRPr="00C20A67" w:rsidRDefault="00C20A67" w:rsidP="00C20A67">
            <w:pPr>
              <w:jc w:val="both"/>
              <w:rPr>
                <w:b/>
                <w:bCs/>
              </w:rPr>
            </w:pPr>
            <w:r w:rsidRPr="00C20A67">
              <w:rPr>
                <w:b/>
                <w:bCs/>
              </w:rPr>
              <w:t>Hypothesis 1b</w:t>
            </w:r>
          </w:p>
        </w:tc>
        <w:tc>
          <w:tcPr>
            <w:tcW w:w="1595" w:type="dxa"/>
            <w:tcBorders>
              <w:top w:val="nil"/>
              <w:bottom w:val="nil"/>
              <w:right w:val="dashed" w:sz="4" w:space="0" w:color="auto"/>
            </w:tcBorders>
          </w:tcPr>
          <w:p w14:paraId="2749ED0E" w14:textId="77777777" w:rsidR="00C20A67" w:rsidRPr="00C20A67" w:rsidRDefault="00C20A67" w:rsidP="00C20A67">
            <w:pPr>
              <w:jc w:val="both"/>
              <w:rPr>
                <w:b/>
                <w:bCs/>
              </w:rPr>
            </w:pPr>
            <w:r w:rsidRPr="00C20A67">
              <w:rPr>
                <w:b/>
                <w:bCs/>
              </w:rPr>
              <w:t>Hypothesis 2a</w:t>
            </w:r>
          </w:p>
        </w:tc>
        <w:tc>
          <w:tcPr>
            <w:tcW w:w="1237" w:type="dxa"/>
            <w:tcBorders>
              <w:top w:val="nil"/>
              <w:left w:val="dashed" w:sz="4" w:space="0" w:color="auto"/>
              <w:bottom w:val="nil"/>
            </w:tcBorders>
          </w:tcPr>
          <w:p w14:paraId="5A17F0A6" w14:textId="77777777" w:rsidR="00C20A67" w:rsidRPr="00C20A67" w:rsidRDefault="00C20A67" w:rsidP="00C20A67">
            <w:pPr>
              <w:jc w:val="both"/>
              <w:rPr>
                <w:b/>
                <w:bCs/>
              </w:rPr>
            </w:pPr>
            <w:r w:rsidRPr="00C20A67">
              <w:rPr>
                <w:b/>
                <w:bCs/>
              </w:rPr>
              <w:t>Hypothesis 2b</w:t>
            </w:r>
          </w:p>
        </w:tc>
        <w:tc>
          <w:tcPr>
            <w:tcW w:w="1419" w:type="dxa"/>
            <w:tcBorders>
              <w:top w:val="nil"/>
              <w:bottom w:val="nil"/>
              <w:right w:val="dashed" w:sz="4" w:space="0" w:color="auto"/>
            </w:tcBorders>
          </w:tcPr>
          <w:p w14:paraId="637803D8" w14:textId="77777777" w:rsidR="00C20A67" w:rsidRPr="00C20A67" w:rsidRDefault="00C20A67" w:rsidP="00C20A67">
            <w:pPr>
              <w:jc w:val="both"/>
              <w:rPr>
                <w:b/>
                <w:bCs/>
              </w:rPr>
            </w:pPr>
            <w:r w:rsidRPr="00C20A67">
              <w:rPr>
                <w:b/>
                <w:bCs/>
              </w:rPr>
              <w:t>Hypothesis 3a</w:t>
            </w:r>
          </w:p>
        </w:tc>
        <w:tc>
          <w:tcPr>
            <w:tcW w:w="1419" w:type="dxa"/>
            <w:tcBorders>
              <w:top w:val="nil"/>
              <w:left w:val="dashed" w:sz="4" w:space="0" w:color="auto"/>
              <w:bottom w:val="nil"/>
              <w:right w:val="nil"/>
            </w:tcBorders>
          </w:tcPr>
          <w:p w14:paraId="0E3852C2" w14:textId="77777777" w:rsidR="00C20A67" w:rsidRPr="00C20A67" w:rsidRDefault="00C20A67" w:rsidP="00C20A67">
            <w:pPr>
              <w:jc w:val="both"/>
              <w:rPr>
                <w:b/>
                <w:bCs/>
              </w:rPr>
            </w:pPr>
            <w:r w:rsidRPr="00C20A67">
              <w:rPr>
                <w:b/>
                <w:bCs/>
              </w:rPr>
              <w:t>Hypothesis 3b</w:t>
            </w:r>
          </w:p>
        </w:tc>
      </w:tr>
      <w:tr w:rsidR="00C20A67" w:rsidRPr="00C20A67" w14:paraId="7AD7B41E" w14:textId="77777777" w:rsidTr="00AD13AD">
        <w:tc>
          <w:tcPr>
            <w:tcW w:w="1123" w:type="dxa"/>
            <w:tcBorders>
              <w:top w:val="nil"/>
              <w:left w:val="nil"/>
            </w:tcBorders>
          </w:tcPr>
          <w:p w14:paraId="1A302BE0" w14:textId="77777777" w:rsidR="00C20A67" w:rsidRPr="00C20A67" w:rsidRDefault="00C20A67" w:rsidP="00C20A67">
            <w:pPr>
              <w:jc w:val="both"/>
            </w:pPr>
          </w:p>
        </w:tc>
        <w:tc>
          <w:tcPr>
            <w:tcW w:w="1419" w:type="dxa"/>
            <w:tcBorders>
              <w:top w:val="nil"/>
              <w:right w:val="dashed" w:sz="4" w:space="0" w:color="auto"/>
            </w:tcBorders>
          </w:tcPr>
          <w:p w14:paraId="450FE978" w14:textId="77777777" w:rsidR="00C20A67" w:rsidRPr="00C20A67" w:rsidRDefault="00C20A67" w:rsidP="00C20A67">
            <w:pPr>
              <w:jc w:val="both"/>
              <w:rPr>
                <w:i/>
                <w:iCs/>
              </w:rPr>
            </w:pPr>
            <w:r w:rsidRPr="00C20A67">
              <w:rPr>
                <w:i/>
                <w:iCs/>
              </w:rPr>
              <w:t>Self-motion biases motion extrapolation</w:t>
            </w:r>
          </w:p>
        </w:tc>
        <w:tc>
          <w:tcPr>
            <w:tcW w:w="1148" w:type="dxa"/>
            <w:tcBorders>
              <w:top w:val="nil"/>
              <w:left w:val="dashed" w:sz="4" w:space="0" w:color="auto"/>
            </w:tcBorders>
          </w:tcPr>
          <w:p w14:paraId="0E7C8A2C" w14:textId="77777777" w:rsidR="00C20A67" w:rsidRPr="00C20A67" w:rsidRDefault="00C20A67" w:rsidP="00C20A67">
            <w:pPr>
              <w:jc w:val="both"/>
              <w:rPr>
                <w:i/>
                <w:iCs/>
              </w:rPr>
            </w:pPr>
            <w:r w:rsidRPr="00C20A67">
              <w:rPr>
                <w:i/>
                <w:iCs/>
              </w:rPr>
              <w:t>Self-motion increases variability in motion extrapolation</w:t>
            </w:r>
          </w:p>
        </w:tc>
        <w:tc>
          <w:tcPr>
            <w:tcW w:w="1595" w:type="dxa"/>
            <w:tcBorders>
              <w:top w:val="nil"/>
              <w:right w:val="dashed" w:sz="4" w:space="0" w:color="auto"/>
            </w:tcBorders>
          </w:tcPr>
          <w:p w14:paraId="5ACD6AD6" w14:textId="77777777" w:rsidR="00C20A67" w:rsidRPr="00C20A67" w:rsidRDefault="00C20A67" w:rsidP="00C20A67">
            <w:pPr>
              <w:jc w:val="both"/>
              <w:rPr>
                <w:i/>
                <w:iCs/>
              </w:rPr>
            </w:pPr>
            <w:r w:rsidRPr="00C20A67">
              <w:rPr>
                <w:i/>
                <w:iCs/>
              </w:rPr>
              <w:t>Self-motion biases perceived speed</w:t>
            </w:r>
          </w:p>
        </w:tc>
        <w:tc>
          <w:tcPr>
            <w:tcW w:w="1237" w:type="dxa"/>
            <w:tcBorders>
              <w:top w:val="nil"/>
              <w:left w:val="dashed" w:sz="4" w:space="0" w:color="auto"/>
            </w:tcBorders>
          </w:tcPr>
          <w:p w14:paraId="15887E11" w14:textId="77777777" w:rsidR="00C20A67" w:rsidRPr="00C20A67" w:rsidRDefault="00C20A67" w:rsidP="00C20A67">
            <w:pPr>
              <w:jc w:val="both"/>
              <w:rPr>
                <w:i/>
                <w:iCs/>
              </w:rPr>
            </w:pPr>
            <w:r w:rsidRPr="00C20A67">
              <w:rPr>
                <w:i/>
                <w:iCs/>
              </w:rPr>
              <w:t>Self-motion increases variability in perceived speed</w:t>
            </w:r>
          </w:p>
        </w:tc>
        <w:tc>
          <w:tcPr>
            <w:tcW w:w="1419" w:type="dxa"/>
            <w:tcBorders>
              <w:top w:val="nil"/>
              <w:bottom w:val="single" w:sz="4" w:space="0" w:color="auto"/>
              <w:right w:val="dashed" w:sz="4" w:space="0" w:color="auto"/>
            </w:tcBorders>
          </w:tcPr>
          <w:p w14:paraId="3059225A" w14:textId="77777777" w:rsidR="00C20A67" w:rsidRPr="00C20A67" w:rsidRDefault="00C20A67" w:rsidP="00C20A67">
            <w:pPr>
              <w:jc w:val="both"/>
              <w:rPr>
                <w:i/>
                <w:iCs/>
              </w:rPr>
            </w:pPr>
            <w:r w:rsidRPr="00C20A67">
              <w:rPr>
                <w:i/>
                <w:iCs/>
              </w:rPr>
              <w:t>Biases in perceived speed correlate with biases in motion extrapolation</w:t>
            </w:r>
          </w:p>
        </w:tc>
        <w:tc>
          <w:tcPr>
            <w:tcW w:w="1419" w:type="dxa"/>
            <w:tcBorders>
              <w:top w:val="nil"/>
              <w:left w:val="dashed" w:sz="4" w:space="0" w:color="auto"/>
              <w:bottom w:val="single" w:sz="4" w:space="0" w:color="auto"/>
              <w:right w:val="nil"/>
            </w:tcBorders>
          </w:tcPr>
          <w:p w14:paraId="668797CE" w14:textId="77777777" w:rsidR="00C20A67" w:rsidRPr="00C20A67" w:rsidRDefault="00C20A67" w:rsidP="00C20A67">
            <w:pPr>
              <w:jc w:val="both"/>
              <w:rPr>
                <w:i/>
                <w:iCs/>
              </w:rPr>
            </w:pPr>
            <w:r w:rsidRPr="00C20A67">
              <w:rPr>
                <w:i/>
                <w:iCs/>
              </w:rPr>
              <w:t>Variability increases in perceived speed correlated with variability increases in motion extrapolation</w:t>
            </w:r>
          </w:p>
        </w:tc>
      </w:tr>
      <w:tr w:rsidR="00C20A67" w:rsidRPr="00C20A67" w14:paraId="202A8541" w14:textId="77777777" w:rsidTr="00AD13AD">
        <w:tc>
          <w:tcPr>
            <w:tcW w:w="1123" w:type="dxa"/>
            <w:tcBorders>
              <w:left w:val="nil"/>
              <w:bottom w:val="dashed" w:sz="4" w:space="0" w:color="auto"/>
            </w:tcBorders>
            <w:shd w:val="clear" w:color="auto" w:fill="FFC000" w:themeFill="accent4"/>
          </w:tcPr>
          <w:p w14:paraId="4025CD86" w14:textId="77777777" w:rsidR="00C20A67" w:rsidRPr="00C20A67" w:rsidRDefault="00C20A67" w:rsidP="00C20A67">
            <w:pPr>
              <w:jc w:val="both"/>
            </w:pPr>
            <w:r w:rsidRPr="00C20A67">
              <w:t>Opposite Directions</w:t>
            </w:r>
          </w:p>
        </w:tc>
        <w:tc>
          <w:tcPr>
            <w:tcW w:w="1419" w:type="dxa"/>
            <w:tcBorders>
              <w:bottom w:val="dashed" w:sz="4" w:space="0" w:color="auto"/>
              <w:right w:val="dashed" w:sz="4" w:space="0" w:color="auto"/>
            </w:tcBorders>
            <w:shd w:val="clear" w:color="auto" w:fill="FFE48F"/>
          </w:tcPr>
          <w:p w14:paraId="054A5371" w14:textId="77777777" w:rsidR="00C20A67" w:rsidRPr="00C20A67" w:rsidRDefault="00C20A67" w:rsidP="00C20A67">
            <w:pPr>
              <w:jc w:val="both"/>
            </w:pPr>
            <w:r w:rsidRPr="00C20A67">
              <w:t>Supported</w:t>
            </w:r>
          </w:p>
        </w:tc>
        <w:tc>
          <w:tcPr>
            <w:tcW w:w="1148" w:type="dxa"/>
            <w:tcBorders>
              <w:left w:val="dashed" w:sz="4" w:space="0" w:color="auto"/>
              <w:bottom w:val="dashed" w:sz="4" w:space="0" w:color="auto"/>
            </w:tcBorders>
            <w:shd w:val="clear" w:color="auto" w:fill="FFE48F"/>
          </w:tcPr>
          <w:p w14:paraId="0F6FCDA7" w14:textId="77777777" w:rsidR="00C20A67" w:rsidRPr="00C20A67" w:rsidRDefault="00C20A67" w:rsidP="00C20A67">
            <w:pPr>
              <w:jc w:val="both"/>
            </w:pPr>
            <w:r w:rsidRPr="00C20A67">
              <w:t>Not supported</w:t>
            </w:r>
          </w:p>
        </w:tc>
        <w:tc>
          <w:tcPr>
            <w:tcW w:w="1595" w:type="dxa"/>
            <w:tcBorders>
              <w:bottom w:val="dashed" w:sz="4" w:space="0" w:color="auto"/>
              <w:right w:val="dashed" w:sz="4" w:space="0" w:color="auto"/>
            </w:tcBorders>
            <w:shd w:val="clear" w:color="auto" w:fill="FFE48F"/>
          </w:tcPr>
          <w:p w14:paraId="4F312A9A" w14:textId="77777777" w:rsidR="00C20A67" w:rsidRPr="00C20A67" w:rsidRDefault="00C20A67" w:rsidP="00C20A67">
            <w:pPr>
              <w:jc w:val="both"/>
            </w:pPr>
            <w:r w:rsidRPr="00C20A67">
              <w:t>Supported</w:t>
            </w:r>
          </w:p>
        </w:tc>
        <w:tc>
          <w:tcPr>
            <w:tcW w:w="1237" w:type="dxa"/>
            <w:tcBorders>
              <w:left w:val="dashed" w:sz="4" w:space="0" w:color="auto"/>
              <w:bottom w:val="dashed" w:sz="4" w:space="0" w:color="auto"/>
            </w:tcBorders>
            <w:shd w:val="clear" w:color="auto" w:fill="FFE48F"/>
          </w:tcPr>
          <w:p w14:paraId="2C3C32DC" w14:textId="77777777" w:rsidR="00C20A67" w:rsidRPr="00C20A67" w:rsidRDefault="00C20A67" w:rsidP="00C20A67">
            <w:pPr>
              <w:jc w:val="both"/>
            </w:pPr>
            <w:r w:rsidRPr="00C20A67">
              <w:t>Supported</w:t>
            </w:r>
          </w:p>
        </w:tc>
        <w:tc>
          <w:tcPr>
            <w:tcW w:w="1419" w:type="dxa"/>
            <w:tcBorders>
              <w:top w:val="single" w:sz="4" w:space="0" w:color="auto"/>
              <w:bottom w:val="dashed" w:sz="4" w:space="0" w:color="auto"/>
              <w:right w:val="dashed" w:sz="4" w:space="0" w:color="auto"/>
            </w:tcBorders>
            <w:shd w:val="clear" w:color="auto" w:fill="FFE48F"/>
          </w:tcPr>
          <w:p w14:paraId="1C77DE64" w14:textId="77777777" w:rsidR="00C20A67" w:rsidRPr="00C20A67" w:rsidRDefault="00C20A67" w:rsidP="00C20A67">
            <w:pPr>
              <w:jc w:val="both"/>
            </w:pPr>
            <w:r w:rsidRPr="00C20A67">
              <w:t>Supported</w:t>
            </w:r>
          </w:p>
          <w:p w14:paraId="3D9B6C35" w14:textId="77777777" w:rsidR="00C20A67" w:rsidRPr="00C20A67" w:rsidRDefault="00C20A67" w:rsidP="00C20A67">
            <w:pPr>
              <w:jc w:val="both"/>
            </w:pPr>
          </w:p>
        </w:tc>
        <w:tc>
          <w:tcPr>
            <w:tcW w:w="1419" w:type="dxa"/>
            <w:tcBorders>
              <w:top w:val="single" w:sz="4" w:space="0" w:color="auto"/>
              <w:left w:val="dashed" w:sz="4" w:space="0" w:color="auto"/>
              <w:bottom w:val="dashed" w:sz="4" w:space="0" w:color="auto"/>
              <w:right w:val="nil"/>
            </w:tcBorders>
            <w:shd w:val="clear" w:color="auto" w:fill="FFE48F"/>
          </w:tcPr>
          <w:p w14:paraId="0E930AD8" w14:textId="330488E2" w:rsidR="00C20A67" w:rsidRPr="00C20A67" w:rsidRDefault="00C20A67" w:rsidP="00C20A67">
            <w:pPr>
              <w:jc w:val="both"/>
            </w:pPr>
            <w:r w:rsidRPr="00C20A67">
              <w:t>Supported</w:t>
            </w:r>
            <w:r>
              <w:t xml:space="preserve"> (raw data)</w:t>
            </w:r>
          </w:p>
          <w:p w14:paraId="3A13AEED" w14:textId="77777777" w:rsidR="00C20A67" w:rsidRPr="00C20A67" w:rsidRDefault="00C20A67" w:rsidP="00C20A67">
            <w:pPr>
              <w:jc w:val="both"/>
            </w:pPr>
            <w:r w:rsidRPr="00C20A67">
              <w:t>Not Supported (modelling)</w:t>
            </w:r>
          </w:p>
        </w:tc>
      </w:tr>
      <w:tr w:rsidR="00C20A67" w:rsidRPr="00C20A67" w14:paraId="5F02F359" w14:textId="77777777" w:rsidTr="00AD13AD">
        <w:tc>
          <w:tcPr>
            <w:tcW w:w="1123" w:type="dxa"/>
            <w:tcBorders>
              <w:top w:val="dashed" w:sz="4" w:space="0" w:color="auto"/>
              <w:left w:val="nil"/>
              <w:bottom w:val="nil"/>
            </w:tcBorders>
            <w:shd w:val="clear" w:color="auto" w:fill="A1C6E7"/>
          </w:tcPr>
          <w:p w14:paraId="1A46C936" w14:textId="77777777" w:rsidR="00C20A67" w:rsidRPr="00C20A67" w:rsidRDefault="00C20A67" w:rsidP="00C20A67">
            <w:pPr>
              <w:jc w:val="both"/>
            </w:pPr>
            <w:r w:rsidRPr="00C20A67">
              <w:t>Same Directions</w:t>
            </w:r>
          </w:p>
        </w:tc>
        <w:tc>
          <w:tcPr>
            <w:tcW w:w="1419" w:type="dxa"/>
            <w:tcBorders>
              <w:top w:val="dashed" w:sz="4" w:space="0" w:color="auto"/>
              <w:bottom w:val="nil"/>
              <w:right w:val="dashed" w:sz="4" w:space="0" w:color="auto"/>
            </w:tcBorders>
            <w:shd w:val="clear" w:color="auto" w:fill="BCD6EE"/>
          </w:tcPr>
          <w:p w14:paraId="28A1D1BE" w14:textId="77777777" w:rsidR="00C20A67" w:rsidRPr="00C20A67" w:rsidRDefault="00C20A67" w:rsidP="00C20A67">
            <w:pPr>
              <w:jc w:val="both"/>
            </w:pPr>
            <w:r w:rsidRPr="00C20A67">
              <w:t>Supported</w:t>
            </w:r>
          </w:p>
        </w:tc>
        <w:tc>
          <w:tcPr>
            <w:tcW w:w="1148" w:type="dxa"/>
            <w:tcBorders>
              <w:top w:val="dashed" w:sz="4" w:space="0" w:color="auto"/>
              <w:left w:val="dashed" w:sz="4" w:space="0" w:color="auto"/>
              <w:bottom w:val="nil"/>
            </w:tcBorders>
            <w:shd w:val="clear" w:color="auto" w:fill="BCD6EE"/>
          </w:tcPr>
          <w:p w14:paraId="62F8378B" w14:textId="77777777" w:rsidR="00C20A67" w:rsidRPr="00C20A67" w:rsidRDefault="00C20A67" w:rsidP="00C20A67">
            <w:pPr>
              <w:jc w:val="both"/>
            </w:pPr>
            <w:r w:rsidRPr="00C20A67">
              <w:t>Opposite supported</w:t>
            </w:r>
          </w:p>
        </w:tc>
        <w:tc>
          <w:tcPr>
            <w:tcW w:w="1595" w:type="dxa"/>
            <w:tcBorders>
              <w:top w:val="dashed" w:sz="4" w:space="0" w:color="auto"/>
              <w:bottom w:val="nil"/>
              <w:right w:val="dashed" w:sz="4" w:space="0" w:color="auto"/>
            </w:tcBorders>
            <w:shd w:val="clear" w:color="auto" w:fill="BCD6EE"/>
          </w:tcPr>
          <w:p w14:paraId="6777C14F" w14:textId="77777777" w:rsidR="00C20A67" w:rsidRPr="00C20A67" w:rsidRDefault="00C20A67" w:rsidP="00C20A67">
            <w:pPr>
              <w:jc w:val="both"/>
            </w:pPr>
            <w:r w:rsidRPr="00C20A67">
              <w:t>Not supported (raw data)</w:t>
            </w:r>
          </w:p>
          <w:p w14:paraId="783FF087" w14:textId="77777777" w:rsidR="00C20A67" w:rsidRPr="00C20A67" w:rsidRDefault="00C20A67" w:rsidP="00C20A67">
            <w:pPr>
              <w:jc w:val="both"/>
            </w:pPr>
            <w:r w:rsidRPr="00C20A67">
              <w:t>Opposite supported (modelling)</w:t>
            </w:r>
          </w:p>
        </w:tc>
        <w:tc>
          <w:tcPr>
            <w:tcW w:w="1237" w:type="dxa"/>
            <w:tcBorders>
              <w:top w:val="dashed" w:sz="4" w:space="0" w:color="auto"/>
              <w:left w:val="dashed" w:sz="4" w:space="0" w:color="auto"/>
              <w:bottom w:val="nil"/>
            </w:tcBorders>
            <w:shd w:val="clear" w:color="auto" w:fill="BCD6EE"/>
          </w:tcPr>
          <w:p w14:paraId="47FB5C69" w14:textId="77777777" w:rsidR="00C20A67" w:rsidRPr="00C20A67" w:rsidRDefault="00C20A67" w:rsidP="00C20A67">
            <w:pPr>
              <w:jc w:val="both"/>
            </w:pPr>
            <w:r w:rsidRPr="00C20A67">
              <w:t>Supported (raw data)</w:t>
            </w:r>
          </w:p>
          <w:p w14:paraId="1114FB3E" w14:textId="77777777" w:rsidR="00C20A67" w:rsidRPr="00C20A67" w:rsidRDefault="00C20A67" w:rsidP="00C20A67">
            <w:pPr>
              <w:jc w:val="both"/>
            </w:pPr>
            <w:r w:rsidRPr="00C20A67">
              <w:t>Not supported (modelling)</w:t>
            </w:r>
          </w:p>
        </w:tc>
        <w:tc>
          <w:tcPr>
            <w:tcW w:w="1419" w:type="dxa"/>
            <w:tcBorders>
              <w:top w:val="dashed" w:sz="4" w:space="0" w:color="auto"/>
              <w:bottom w:val="nil"/>
              <w:right w:val="dashed" w:sz="4" w:space="0" w:color="auto"/>
            </w:tcBorders>
            <w:shd w:val="clear" w:color="auto" w:fill="BCD6EE"/>
          </w:tcPr>
          <w:p w14:paraId="6CF73DDB" w14:textId="77777777" w:rsidR="00C20A67" w:rsidRPr="00C20A67" w:rsidRDefault="00C20A67" w:rsidP="00C20A67">
            <w:pPr>
              <w:jc w:val="both"/>
            </w:pPr>
            <w:r w:rsidRPr="00C20A67">
              <w:t>Not supported</w:t>
            </w:r>
          </w:p>
        </w:tc>
        <w:tc>
          <w:tcPr>
            <w:tcW w:w="1419" w:type="dxa"/>
            <w:tcBorders>
              <w:top w:val="dashed" w:sz="4" w:space="0" w:color="auto"/>
              <w:left w:val="dashed" w:sz="4" w:space="0" w:color="auto"/>
              <w:bottom w:val="nil"/>
              <w:right w:val="nil"/>
            </w:tcBorders>
            <w:shd w:val="clear" w:color="auto" w:fill="BCD6EE"/>
          </w:tcPr>
          <w:p w14:paraId="640CED92" w14:textId="77777777" w:rsidR="00C20A67" w:rsidRPr="00C20A67" w:rsidRDefault="00C20A67" w:rsidP="00C20A67">
            <w:pPr>
              <w:jc w:val="both"/>
            </w:pPr>
            <w:r w:rsidRPr="00C20A67">
              <w:t>Not supported</w:t>
            </w:r>
          </w:p>
        </w:tc>
      </w:tr>
    </w:tbl>
    <w:p w14:paraId="442E4D54" w14:textId="77777777" w:rsidR="00AB4D00" w:rsidRDefault="00AB4D00" w:rsidP="00162A57">
      <w:pPr>
        <w:jc w:val="both"/>
      </w:pPr>
    </w:p>
    <w:p w14:paraId="425683CC" w14:textId="176A2808" w:rsidR="00C478D8" w:rsidRDefault="00F73C23" w:rsidP="00162A57">
      <w:pPr>
        <w:jc w:val="both"/>
      </w:pPr>
      <w:r>
        <w:lastRenderedPageBreak/>
        <w:t xml:space="preserve">As per our previous results </w:t>
      </w:r>
      <w:r>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30]","plainTextFormattedCitation":"[30]","previouslyFormattedCitation":"[30]"},"properties":{"noteIndex":0},"schema":"https://github.com/citation-style-language/schema/raw/master/csl-citation.json"}</w:instrText>
      </w:r>
      <w:r>
        <w:fldChar w:fldCharType="separate"/>
      </w:r>
      <w:r w:rsidR="00AC6668" w:rsidRPr="00AC6668">
        <w:rPr>
          <w:noProof/>
        </w:rPr>
        <w:t>[30]</w:t>
      </w:r>
      <w:r>
        <w:fldChar w:fldCharType="end"/>
      </w:r>
      <w:r>
        <w:t xml:space="preserve">, we were more likely to find our hypotheses supported when target and observer </w:t>
      </w:r>
      <w:r w:rsidR="00DA711F">
        <w:t xml:space="preserve">visually </w:t>
      </w:r>
      <w:r>
        <w:t>moved in opposite directions. This was largely the case, with the notable exception of Hypothesis 1b, i.e., self-motion did not lead to higher variability in time-to-contact estimates</w:t>
      </w:r>
      <w:r w:rsidR="009640AB">
        <w:t xml:space="preserve"> – despite the presence of self-motion</w:t>
      </w:r>
      <w:r w:rsidR="002A051E">
        <w:t xml:space="preserve"> </w:t>
      </w:r>
      <w:r w:rsidR="009640AB" w:rsidRPr="009640AB">
        <w:rPr>
          <w:i/>
          <w:iCs/>
        </w:rPr>
        <w:t>and</w:t>
      </w:r>
      <w:r w:rsidR="009640AB">
        <w:t xml:space="preserve"> higher retinal speeds caused by self-motion.</w:t>
      </w:r>
      <w:r w:rsidR="002A051E">
        <w:t xml:space="preserve"> This suggests that there may be compensatory effects at play that allow participants to perform fairly precisely, even though such compensatory effects are unable to overcome the </w:t>
      </w:r>
      <w:r w:rsidR="002A051E" w:rsidRPr="002A051E">
        <w:rPr>
          <w:i/>
          <w:iCs/>
        </w:rPr>
        <w:t>biases</w:t>
      </w:r>
      <w:r w:rsidR="002A051E">
        <w:t xml:space="preserve"> introduced by self-motion. One possibility is a Bayesian combination of immediate sensory input with a regression-to-the-mean like prior:</w:t>
      </w:r>
      <w:r w:rsidR="0083574B">
        <w:t xml:space="preserve"> over the course of the 278 trials in the prediction task, participants could build up a fairly precise expectation of the average time it took the object to reach the target. This would have two effects: firstly and perhaps more obviously, it would bias responses towards this average time across all conditions (target speeds, occlusion times, motion profiles). And in fact, while this does not overrule the expected effects of self-motion, it appears that longer occlusion times lead to somewhat earlier button presses</w:t>
      </w:r>
      <w:r w:rsidR="00DA711F">
        <w:t xml:space="preserve"> relative to the correct time-to-contact</w:t>
      </w:r>
      <w:r w:rsidR="0083574B">
        <w:t xml:space="preserve"> and vice-versa</w:t>
      </w:r>
      <w:r w:rsidR="00DA711F">
        <w:t xml:space="preserve"> – in line with a regression to the mean</w:t>
      </w:r>
      <w:r w:rsidR="0083574B">
        <w:t>. Secondly, integrating sensory information</w:t>
      </w:r>
      <w:r w:rsidR="002E781E">
        <w:t xml:space="preserve"> (i.e., the likelihood in a Bayesian framework)</w:t>
      </w:r>
      <w:r w:rsidR="0083574B">
        <w:t xml:space="preserve"> with this prior would increase the overall precision of the data, which would lead to lower differences between the conditions than those predicted as per our (simple, non-Bayesian) model described in Appendix A. Since our power analysis was based on this model, this study may have been underpowered to detect subtle differences in precision</w:t>
      </w:r>
      <w:r w:rsidR="002E781E">
        <w:t>s if the visual system integrates sensory information with a regression-to-the-mean-like prior. The reason why this might be stronger in the prediction task than in the speed estimation task (where we do find differences in precision between the motion profiles) is that in the prediction task, such priors could come into play twice: once when estimating the speed of the object, and again when using this speed information to predict the further trajectory of the motion</w:t>
      </w:r>
      <w:r w:rsidR="00723378">
        <w:t xml:space="preserve"> (see an updated schematic of our model in</w:t>
      </w:r>
      <w:r w:rsidR="002E29FF">
        <w:t xml:space="preserve"> </w:t>
      </w:r>
      <w:r w:rsidR="002E29FF">
        <w:fldChar w:fldCharType="begin"/>
      </w:r>
      <w:r w:rsidR="002E29FF">
        <w:instrText xml:space="preserve"> REF _Ref146753645 \h </w:instrText>
      </w:r>
      <w:r w:rsidR="00162A57">
        <w:instrText xml:space="preserve"> \* MERGEFORMAT </w:instrText>
      </w:r>
      <w:r w:rsidR="002E29FF">
        <w:fldChar w:fldCharType="separate"/>
      </w:r>
      <w:r w:rsidR="002E29FF">
        <w:t xml:space="preserve">Figure </w:t>
      </w:r>
      <w:r w:rsidR="002E29FF">
        <w:rPr>
          <w:noProof/>
        </w:rPr>
        <w:t>10</w:t>
      </w:r>
      <w:r w:rsidR="002E29FF">
        <w:fldChar w:fldCharType="end"/>
      </w:r>
      <w:r w:rsidR="00723378">
        <w:t>)</w:t>
      </w:r>
      <w:r w:rsidR="002E781E">
        <w:t>.</w:t>
      </w:r>
      <w:r w:rsidR="003F65AE">
        <w:t xml:space="preserve"> Conceptually, this should also lead to a stronger regression to the mean for motion extrapolation than for speed perception.</w:t>
      </w:r>
      <w:r w:rsidR="00C478D8">
        <w:t xml:space="preserve"> </w:t>
      </w:r>
      <w:r w:rsidR="003F65AE">
        <w:t xml:space="preserve">However, our data does not lend itself to </w:t>
      </w:r>
      <w:r w:rsidR="002E29FF">
        <w:t xml:space="preserve">evaluate this consequence of </w:t>
      </w:r>
      <w:r w:rsidR="00DA711F">
        <w:t>the updated model</w:t>
      </w:r>
      <w:r w:rsidR="003F65AE">
        <w:t xml:space="preserve">: </w:t>
      </w:r>
      <w:r w:rsidR="00DA711F">
        <w:t xml:space="preserve">the </w:t>
      </w:r>
      <w:r w:rsidR="003F65AE">
        <w:t xml:space="preserve">speed perception task was much harder than the prediction task because participants needed to hold one motion in their memory before making the judgement, and they further compared speeds across two different types of motion (a single sphere and a sphere cloud). </w:t>
      </w:r>
      <w:r w:rsidR="005343AA">
        <w:t xml:space="preserve">A higher degree of difficulty is likely to result in a </w:t>
      </w:r>
      <w:r w:rsidR="00640D17">
        <w:t xml:space="preserve">less </w:t>
      </w:r>
      <w:r w:rsidR="005343AA">
        <w:t xml:space="preserve">reliable estimate, which in turn </w:t>
      </w:r>
      <w:r w:rsidR="00081B81">
        <w:t>makes</w:t>
      </w:r>
      <w:r w:rsidR="003F65AE">
        <w:t xml:space="preserve"> the speed estimation task </w:t>
      </w:r>
      <w:r w:rsidR="00995D72">
        <w:t xml:space="preserve">much </w:t>
      </w:r>
      <w:r w:rsidR="003F65AE">
        <w:t>more susceptible</w:t>
      </w:r>
      <w:r w:rsidR="00995D72">
        <w:t xml:space="preserve"> to this prior.</w:t>
      </w:r>
    </w:p>
    <w:p w14:paraId="34F5D9FF" w14:textId="77777777" w:rsidR="00723378" w:rsidRDefault="00723378" w:rsidP="00162A57">
      <w:pPr>
        <w:keepNext/>
        <w:jc w:val="both"/>
      </w:pPr>
      <w:r w:rsidRPr="00723378">
        <w:rPr>
          <w:noProof/>
        </w:rPr>
        <w:lastRenderedPageBreak/>
        <w:drawing>
          <wp:inline distT="0" distB="0" distL="0" distR="0" wp14:anchorId="594351D6" wp14:editId="12EF3BBB">
            <wp:extent cx="5943600" cy="2771775"/>
            <wp:effectExtent l="0" t="0" r="0" b="9525"/>
            <wp:docPr id="819561677" name="Picture 1" descr="A diagram of a multisensory approac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9561677" name="Picture 1" descr="A diagram of a multisensory approach&#10;&#10;Description automatically generated"/>
                    <pic:cNvPicPr/>
                  </pic:nvPicPr>
                  <pic:blipFill>
                    <a:blip r:embed="rId27"/>
                    <a:stretch>
                      <a:fillRect/>
                    </a:stretch>
                  </pic:blipFill>
                  <pic:spPr>
                    <a:xfrm>
                      <a:off x="0" y="0"/>
                      <a:ext cx="5943600" cy="2771775"/>
                    </a:xfrm>
                    <a:prstGeom prst="rect">
                      <a:avLst/>
                    </a:prstGeom>
                  </pic:spPr>
                </pic:pic>
              </a:graphicData>
            </a:graphic>
          </wp:inline>
        </w:drawing>
      </w:r>
    </w:p>
    <w:p w14:paraId="7B9F2C74" w14:textId="53DE1A3F" w:rsidR="00723378" w:rsidRDefault="00723378" w:rsidP="00162A57">
      <w:pPr>
        <w:pStyle w:val="Caption"/>
        <w:jc w:val="both"/>
      </w:pPr>
      <w:bookmarkStart w:id="426" w:name="_Ref146753645"/>
      <w:r>
        <w:t xml:space="preserve">Figure </w:t>
      </w:r>
      <w:fldSimple w:instr=" SEQ Figure \* ARABIC ">
        <w:r w:rsidR="00DD60AD">
          <w:rPr>
            <w:noProof/>
          </w:rPr>
          <w:t>11</w:t>
        </w:r>
      </w:fldSimple>
      <w:bookmarkEnd w:id="426"/>
      <w:r>
        <w:t>: A schematic of our model of the data generating processes at play, updated with the two places in which</w:t>
      </w:r>
      <w:r w:rsidR="002E29FF">
        <w:t xml:space="preserve"> </w:t>
      </w:r>
      <w:r>
        <w:t>regression-to-the-mean-like prior</w:t>
      </w:r>
      <w:r w:rsidR="002E29FF">
        <w:t>s</w:t>
      </w:r>
      <w:r>
        <w:t xml:space="preserve"> could come into play.</w:t>
      </w:r>
    </w:p>
    <w:p w14:paraId="311ECB73" w14:textId="4AE02A7E" w:rsidR="000742C7" w:rsidRDefault="00FA6FA6" w:rsidP="00162A57">
      <w:pPr>
        <w:jc w:val="both"/>
      </w:pPr>
      <w:r>
        <w:t xml:space="preserve">A further complication for our </w:t>
      </w:r>
      <w:r w:rsidR="006922E9">
        <w:t xml:space="preserve">initial </w:t>
      </w:r>
      <w:r>
        <w:t>model is that the effects found for the Opposite Directions motion profile were not present in a roughly symmetrical fashion for the Same Directions motion profile</w:t>
      </w:r>
      <w:r w:rsidR="0085273D">
        <w:t xml:space="preserve"> in the speed estimation tas</w:t>
      </w:r>
      <w:r w:rsidR="000742C7">
        <w:t xml:space="preserve">k, while results </w:t>
      </w:r>
      <w:r w:rsidR="000742C7" w:rsidRPr="000742C7">
        <w:rPr>
          <w:i/>
          <w:iCs/>
        </w:rPr>
        <w:t>were</w:t>
      </w:r>
      <w:r w:rsidR="000742C7">
        <w:t xml:space="preserve"> symmetrical for the motion extrapolation task.</w:t>
      </w:r>
      <w:r>
        <w:t xml:space="preserve"> </w:t>
      </w:r>
      <w:r w:rsidR="000742C7">
        <w:t>A potential explanation might be found in an interaction with the self-motion profile we used and the speed estimation task: to provide a more realistic experience, the participants’ self-motion speed ramped up over</w:t>
      </w:r>
      <w:r w:rsidR="004F24FC">
        <w:t xml:space="preserve"> the first 50</w:t>
      </w:r>
      <w:r w:rsidR="00AE48AB">
        <w:t> </w:t>
      </w:r>
      <w:r w:rsidR="004F24FC">
        <w:t>ms of the 500</w:t>
      </w:r>
      <w:r w:rsidR="00AE48AB">
        <w:t> </w:t>
      </w:r>
      <w:r w:rsidR="004F24FC">
        <w:t xml:space="preserve">ms motion duration, and then slowed down until coming to a halt over the last 50 ms. Participants may then have relied more on those parts of the trial with a larger relative speed between target and observer. For example, it has been shown that higher speed increases saliency in visual search </w:t>
      </w:r>
      <w:r w:rsidR="004F24FC">
        <w:fldChar w:fldCharType="begin" w:fldLock="1"/>
      </w:r>
      <w:r w:rsidR="00B75410">
        <w:instrText>ADDIN CSL_CITATION {"citationItems":[{"id":"ITEM-1","itemData":{"author":[{"dropping-particle":"","family":"Rosenholz","given":"Ruth","non-dropping-particle":"","parse-names":false,"suffix":""}],"container-title":"Vision research","id":"ITEM-1","issued":{"date-parts":[["1999"]]},"page":"3157-3163","title":"A simple saliency model predicts a number of motion popout phenomena","type":"article-journal","volume":"39"},"uris":["http://www.mendeley.com/documents/?uuid=6d0929e2-f012-40b0-a72b-356a1616a702"]}],"mendeley":{"formattedCitation":"[52]","plainTextFormattedCitation":"[52]","previouslyFormattedCitation":"[52]"},"properties":{"noteIndex":0},"schema":"https://github.com/citation-style-language/schema/raw/master/csl-citation.json"}</w:instrText>
      </w:r>
      <w:r w:rsidR="004F24FC">
        <w:fldChar w:fldCharType="separate"/>
      </w:r>
      <w:r w:rsidR="0058389A" w:rsidRPr="0058389A">
        <w:rPr>
          <w:noProof/>
        </w:rPr>
        <w:t>[52]</w:t>
      </w:r>
      <w:r w:rsidR="004F24FC">
        <w:fldChar w:fldCharType="end"/>
      </w:r>
      <w:r w:rsidR="004F24FC">
        <w:t xml:space="preserve">. While speed judgements over such time periods are generally very unreliable </w:t>
      </w:r>
      <w:r w:rsidR="004F24FC">
        <w:fldChar w:fldCharType="begin" w:fldLock="1"/>
      </w:r>
      <w:r w:rsidR="00B75410">
        <w:instrText>ADDIN CSL_CITATION {"citationItems":[{"id":"ITEM-1","itemData":{"DOI":"10.1364/josaa.2.000243","ISSN":"1084-7529","PMID":"3973756","abstract":"Human observers can discriminate a 5% difference in velocity for a wide range of velocities. Using an apparent-motion stimulus, we demonstrated that velocity discrimination depends on the detection of small changes in asynchrony, changes of the order of 1 msec or less. The simplest component of an apparent-motion stimulus is a pair of spatially separate lines presented asynchronously. Generally the incremental asynchrony threshold for a single pair of lines is much too large to account for velocity discrimination. A sequence of five to eight asynchronously presented targets, equivalent to continuous motion viewed for a duration of 80–100 msec, is required to reach asymptotic velocity discrimination. Our experiments rule out probability summation as the explanation for the enhanced temporal sensitivity observed with the sequential presentation of multiple asynchronous targets. Sequential recruitment, a descriptive term for this enhanced temporal sensitivity, depends on the summation of a velocity-specific signal within the physiological network responding to motion.","author":[{"dropping-particle":"","family":"McKee","given":"Suzanne P.","non-dropping-particle":"","parse-names":false,"suffix":""},{"dropping-particle":"","family":"Welch","given":"Leslie","non-dropping-particle":"","parse-names":false,"suffix":""}],"container-title":"Journal of the Optical Society of America A","id":"ITEM-1","issue":"2","issued":{"date-parts":[["1985"]]},"page":"243","title":"Sequential recruitment in the discrimination of velocity","type":"article-journal","volume":"2"},"uris":["http://www.mendeley.com/documents/?uuid=9fef7434-af48-4cb4-9c35-09114ac6347d"]}],"mendeley":{"formattedCitation":"[53]","plainTextFormattedCitation":"[53]","previouslyFormattedCitation":"[53]"},"properties":{"noteIndex":0},"schema":"https://github.com/citation-style-language/schema/raw/master/csl-citation.json"}</w:instrText>
      </w:r>
      <w:r w:rsidR="004F24FC">
        <w:fldChar w:fldCharType="separate"/>
      </w:r>
      <w:r w:rsidR="0058389A" w:rsidRPr="0058389A">
        <w:rPr>
          <w:noProof/>
        </w:rPr>
        <w:t>[53]</w:t>
      </w:r>
      <w:r w:rsidR="004F24FC">
        <w:fldChar w:fldCharType="end"/>
      </w:r>
      <w:r w:rsidR="004F24FC">
        <w:t>, having two periods of higher relative speed</w:t>
      </w:r>
      <w:r w:rsidR="00DA711F">
        <w:t xml:space="preserve"> (in the beginning and end of the motion)</w:t>
      </w:r>
      <w:r w:rsidR="004F24FC">
        <w:t xml:space="preserve"> may have compensated for this. Our results in the speed discrimination could thus be explained by participants relying on those parts of the </w:t>
      </w:r>
      <w:r w:rsidR="00B76EB0">
        <w:t>trial with the highest relative speed between themselves and the target. For the more action-oriented prediction task, participants may have integrated all information available to them over the course of the trial, leading to biased results in both self-motion profiles. Given this explanation, it would seem that the discrepancy between the predictions of our model and our results is due to shortcomings in the speed discrimination methodology, rather than an issue with our model</w:t>
      </w:r>
      <w:r w:rsidR="00B12A64">
        <w:t xml:space="preserve"> itself</w:t>
      </w:r>
      <w:r w:rsidR="00607F5E">
        <w:t>; i.e., (at least partially) different mechanisms might be at</w:t>
      </w:r>
      <w:r w:rsidR="006D3A72">
        <w:t xml:space="preserve"> play for the more perceptual speed judgements than for the more action-oriented time-to-contact estimates, similar to perception-action divides that have been found in other domains like the perception of slant </w:t>
      </w:r>
      <w:r w:rsidR="006D3A72">
        <w:fldChar w:fldCharType="begin" w:fldLock="1"/>
      </w:r>
      <w:r w:rsidR="006D3A72">
        <w:instrText>ADDIN CSL_CITATION {"citationItems":[{"id":"ITEM-1","itemData":{"DOI":"10.1068/p5449","ISSN":"03010066","PMID":"17402666","abstract":"Perceived slant is grossly overestimated, such that 5° hills look to be about 20°. However, overestimation is found only in visual and verbal measures of apparent slant; action measures are accurate. This dissociation is consistent with several lines of research that suggest that there exist two perceptual processes, one for visually guided actions and another for explicit awareness. However, studies in other contexts have shown that analogous effects can be the result of differences in the task demands associated with the responses themselves as opposed to the processes underlying the responses. Two experiments are reported in which these alternatives were tested. Our results are consistent with the hypothesis that two perceptual processes underlie the dissociation between explicit awareness and visuomotor assessments of perceived slant. © 2007 a Pion publication.","author":[{"dropping-particle":"","family":"Witt","given":"Jessica K.","non-dropping-particle":"","parse-names":false,"suffix":""},{"dropping-particle":"","family":"Proffitt","given":"Dennis R.","non-dropping-particle":"","parse-names":false,"suffix":""}],"container-title":"Perception","id":"ITEM-1","issue":"2","issued":{"date-parts":[["2007"]]},"page":"249-257","title":"Perceived slant: A dissociation between perception and action","type":"article-journal","volume":"36"},"uris":["http://www.mendeley.com/documents/?uuid=a7121007-b846-4e14-b540-8c705c92879b"]}],"mendeley":{"formattedCitation":"[34]","plainTextFormattedCitation":"[34]","previouslyFormattedCitation":"[34]"},"properties":{"noteIndex":0},"schema":"https://github.com/citation-style-language/schema/raw/master/csl-citation.json"}</w:instrText>
      </w:r>
      <w:r w:rsidR="006D3A72">
        <w:fldChar w:fldCharType="separate"/>
      </w:r>
      <w:r w:rsidR="006D3A72" w:rsidRPr="006D3A72">
        <w:rPr>
          <w:noProof/>
        </w:rPr>
        <w:t>[34]</w:t>
      </w:r>
      <w:r w:rsidR="006D3A72">
        <w:fldChar w:fldCharType="end"/>
      </w:r>
      <w:r w:rsidR="006D3A72">
        <w:t xml:space="preserve">, the reproduction of remembered locations </w:t>
      </w:r>
      <w:r w:rsidR="006D3A72">
        <w:fldChar w:fldCharType="begin" w:fldLock="1"/>
      </w:r>
      <w:r w:rsidR="006D3A72">
        <w:instrText>ADDIN CSL_CITATION {"citationItems":[{"id":"ITEM-1","itemData":{"DOI":"10.1016/S0028-3932(02)00039-8","ISSN":"00283932","PMID":"12062888","abstract":"Neuropsychological results support the proposal that the human visual system is organised into distinct processing pathways, one for conscious perception and one for the control of action. Here, we compare perceptual and action responses following a pre-response-delay. Experiment 1 required participants to reproduce remembered locations and found that although perceptual matches were unaffected by delays of up to 4s, pointing responses were significantly biased after only 2s. Experiment 2 examined whether both the transport and grasp components of a natural prehensile movement were similarly affected by delay. Both peak wrist velocities and peak grip-apertures were affected equivalently by delay, suggesting that the two components of a prehensile movement have similar temporal constraints. The results from both experiments are consistent with the general perception-action dichotomy as originally proposed by Milner and Goodale [The visual brain in action, Oxford: Oxford University Press, 1995]. © 2002 Elsevier Science Ltd. All rights reserved.","author":[{"dropping-particle":"","family":"Bradshaw","given":"Mark F.","non-dropping-particle":"","parse-names":false,"suffix":""},{"dropping-particle":"","family":"Watt","given":"Simon J.","non-dropping-particle":"","parse-names":false,"suffix":""}],"container-title":"Neuropsychologia","id":"ITEM-1","issue":"11","issued":{"date-parts":[["2002"]]},"page":"1766-1778","title":"A dissociation of perception and action in normal human observers: The effect of temporal-delay","type":"article-journal","volume":"40"},"uris":["http://www.mendeley.com/documents/?uuid=c24cf813-9478-4823-90ac-18b3dcea28b6"]}],"mendeley":{"formattedCitation":"[35]","plainTextFormattedCitation":"[35]","previouslyFormattedCitation":"[35]"},"properties":{"noteIndex":0},"schema":"https://github.com/citation-style-language/schema/raw/master/csl-citation.json"}</w:instrText>
      </w:r>
      <w:r w:rsidR="006D3A72">
        <w:fldChar w:fldCharType="separate"/>
      </w:r>
      <w:r w:rsidR="006D3A72" w:rsidRPr="006D3A72">
        <w:rPr>
          <w:noProof/>
        </w:rPr>
        <w:t>[35]</w:t>
      </w:r>
      <w:r w:rsidR="006D3A72">
        <w:fldChar w:fldCharType="end"/>
      </w:r>
      <w:r w:rsidR="006D3A72">
        <w:t xml:space="preserve"> or kinaesthetic illusions </w:t>
      </w:r>
      <w:r w:rsidR="006D3A72">
        <w:fldChar w:fldCharType="begin" w:fldLock="1"/>
      </w:r>
      <w:r w:rsidR="002255B7">
        <w:instrText>ADDIN CSL_CITATION {"citationItems":[{"id":"ITEM-1","itemData":{"DOI":"10.1016/j.neuropsychologia.2006.04.009","ISSN":"00283932","PMID":"16750227","abstract":"Evidence from neuropsychological patients suggests that multiple body representations exist. The most common dissociation is between body schema to guide limb movements, and body image used to make perceptual judgements. In the current study we employed a kinaesthetic illusion in two experiments to dissociate body representations in healthy individuals. Tendon vibration creates an illusory lengthening of the muscle and an illusive displacement of the limb. In Experiment 1 two conditions were used. In the 'direct' condition the biceps of the dominant right arm of blindfolded participants was vibrated, creating illusory elbow extension. In the 'indirect' condition the right knee was held with the vibrated right arm, creating illusive lowering of the leg and knee. In both conditions, subjects performed with the non-vibrated arm a reaching as well as a matching response, theorized to be based on the body schema and body image, respectively. Results showed that the illusion was significantly larger for the matching as compared to the reaching response, with the most pronounced difference observed in the direct condition. In Experiment 2 reaching and matching without vibration and a passive matching response were implemented in the direct condition. The same differential effect of the illusion was found. Results further showed that passive and active matching were statistically similar but significantly different from the reaching response. In conclusion, these findings suggest that the effect of the kinaesthetic illusion on reaching and matching differed, consistent with the idea of separate underlying body representations for both responses. © 2006 Elsevier Ltd. All rights reserved.","author":[{"dropping-particle":"","family":"Kammers","given":"M. P.M.","non-dropping-particle":"","parse-names":false,"suffix":""},{"dropping-particle":"","family":"Ham","given":"I. J.M.","non-dropping-particle":"van der","parse-names":false,"suffix":""},{"dropping-particle":"","family":"Dijkerman","given":"H. C.","non-dropping-particle":"","parse-names":false,"suffix":""}],"container-title":"Neuropsychologia","id":"ITEM-1","issue":"12","issued":{"date-parts":[["2006"]]},"page":"2430-2436","title":"Dissociating body representations in healthy individuals: Differential effects of a kinaesthetic illusion on perception and action","type":"article-journal","volume":"44"},"uris":["http://www.mendeley.com/documents/?uuid=decc727f-4415-4cff-9bc1-52e613d9d87f"]}],"mendeley":{"formattedCitation":"[33]","plainTextFormattedCitation":"[33]","previouslyFormattedCitation":"[33]"},"properties":{"noteIndex":0},"schema":"https://github.com/citation-style-language/schema/raw/master/csl-citation.json"}</w:instrText>
      </w:r>
      <w:r w:rsidR="006D3A72">
        <w:fldChar w:fldCharType="separate"/>
      </w:r>
      <w:r w:rsidR="006D3A72" w:rsidRPr="006D3A72">
        <w:rPr>
          <w:noProof/>
        </w:rPr>
        <w:t>[33]</w:t>
      </w:r>
      <w:r w:rsidR="006D3A72">
        <w:fldChar w:fldCharType="end"/>
      </w:r>
      <w:r w:rsidR="002255B7">
        <w:t xml:space="preserve">, and also reminiscent of the vision-for-action versus vision-for-perception divide proposed by Milner and Goodale </w:t>
      </w:r>
      <w:r w:rsidR="002255B7">
        <w:fldChar w:fldCharType="begin" w:fldLock="1"/>
      </w:r>
      <w:r w:rsidR="00981F41">
        <w:instrText>ADDIN CSL_CITATION {"citationItems":[{"id":"ITEM-1","itemData":{"DOI":"10.1093/acprof:oso/9780198524724.001.0001","ISBN":"9780191689239","abstract":"First published in 1995, this book presents a model for understanding the visual processing underlying perception and action, proposing a broad distinction within the brain between two kinds of vision: conscious perception and unconscious 'online' vision. It argues that each kind of vision can occur quasi-independently of the other, and is separately handled by a quite different processing system. For this new edition, the text from the original edition has been left untouched, standing as a coherent statement of the authors' position. However, a very substantial epilogue has been added to the book, which reviews some of the key developments that support or challenge the views that were put forward in the first edition. The new chapter summarizes developments in various relevant areas of psychology, neuroscience, and behaviour. It supplements the main text by updating the reader on the contributions that have emerged from the use of functional neuroimaging, which was in its infancy when the first edition was written. Neuroimaging, and functional MRI in particular, has revolutionized the field by allowing investigators to plot in detail the patterns of activity within the visual brains of behaving and perceiving humans. The authors show how its use now allows scientists to test and confirm their proposals, based largely on evidence accrued from primate neuroscience in conjunction with studies of neurological patients.","author":[{"dropping-particle":"","family":"Milner","given":"David","non-dropping-particle":"","parse-names":false,"suffix":""},{"dropping-particle":"","family":"Goodale","given":"Mel","non-dropping-particle":"","parse-names":false,"suffix":""}],"container-title":"The Visual Brain in Action","id":"ITEM-1","issued":{"date-parts":[["2006"]]},"number-of-pages":"1-320","title":"The Visual Brain in Action","type":"book","volume":"9780198524"},"uris":["http://www.mendeley.com/documents/?uuid=9124bc9c-30eb-391a-8c35-72f35db66fbd"]},{"id":"ITEM-2","itemData":{"DOI":"10.1016/j.rehab.2017.02.002","ISSN":"18770665","PMID":"28545844","abstract":"Among the many dissociations describing the visual system, the dual theory of two visual systems, respectively dedicated to perception and action, has yielded a lot of support. There are psychophysical, anatomical and neuropsychological arguments in favor of this theory. Several behavioral studies that used sensory and motor psychophysical parameters observed differences between perceptive and motor responses. The anatomical network of the visual system in the non-human primate was very readily organized according to two major pathways, dorsal and ventral. Neuropsychological studies, exploring optic ataxia and visual agnosia as characteristic deficits of these two pathways, led to the proposal of a functional double dissociation between visuomotor and visual perceptual functions. After a major wave of popularity that promoted great advances, particularly in knowledge of visuomotor functions, the guiding theory is now being reconsidered. Firstly, the idea of a double dissociation between optic ataxia and visual form agnosia, as cleanly separating visuomotor from visual perceptual functions, is no longer tenable; optic ataxia does not support a dissociation between perception and action and might be more accurately viewed as a negative image of action blindsight. Secondly, dissociations between perceptive and motor responses highlighted in the framework of this theory concern a very elementary level of action, even automatically guided action routines. Thirdly, the very rich interconnected network of the visual brain yields few arguments in favor of a strict perception/action dissociation. Overall, the dissociation between motor function and perceptive function explored by these behavioral and neuropsychological studies can help define an automatic level of action organization deficient in optic ataxia and preserved in action blindsight, and underlines the renewed need to consider the perception-action circle as a functional ensemble.","author":[{"dropping-particle":"","family":"Rossetti","given":"Yves","non-dropping-particle":"","parse-names":false,"suffix":""},{"dropping-particle":"","family":"Pisella","given":"Laure","non-dropping-particle":"","parse-names":false,"suffix":""},{"dropping-particle":"","family":"McIntosh","given":"Robert D.","non-dropping-particle":"","parse-names":false,"suffix":""}],"container-title":"Annals of Physical and Rehabilitation Medicine","id":"ITEM-2","issue":"3","issued":{"date-parts":[["2017"]]},"page":"130-140","publisher":"Elsevier Masson SAS","title":"Rise and fall of the two visual systems theory","type":"article-journal","volume":"60"},"uris":["http://www.mendeley.com/documents/?uuid=b5804c75-377f-4d6a-86bf-6e8e82271f46"]}],"mendeley":{"formattedCitation":"[54,55]","plainTextFormattedCitation":"[54,55]","previouslyFormattedCitation":"[54,55]"},"properties":{"noteIndex":0},"schema":"https://github.com/citation-style-language/schema/raw/master/csl-citation.json"}</w:instrText>
      </w:r>
      <w:r w:rsidR="002255B7">
        <w:fldChar w:fldCharType="separate"/>
      </w:r>
      <w:r w:rsidR="002255B7" w:rsidRPr="002255B7">
        <w:rPr>
          <w:noProof/>
        </w:rPr>
        <w:t>[54,55]</w:t>
      </w:r>
      <w:r w:rsidR="002255B7">
        <w:fldChar w:fldCharType="end"/>
      </w:r>
      <w:r w:rsidR="002255B7">
        <w:t>.</w:t>
      </w:r>
      <w:r w:rsidR="0029357B">
        <w:t xml:space="preserve"> This would then also explain why we were unable to detect a correlation in biases between our two tasks for the same directions motion profile.</w:t>
      </w:r>
      <w:r w:rsidR="00607F5E">
        <w:t xml:space="preserve"> From an ecological perspective </w:t>
      </w:r>
      <w:r w:rsidR="00607F5E">
        <w:fldChar w:fldCharType="begin" w:fldLock="1"/>
      </w:r>
      <w:r w:rsidR="00981F41">
        <w:instrText>ADDIN CSL_CITATION {"citationItems":[{"id":"ITEM-1","itemData":{"author":[{"dropping-particle":"","family":"Gibson","given":"James J","non-dropping-particle":"","parse-names":false,"suffix":""}],"id":"ITEM-1","issued":{"date-parts":[["1986"]]},"publisher":"Taylor &amp; Francis","publisher-place":"New York","title":"The Ecological Approach to Visual Perception","type":"book"},"uris":["http://www.mendeley.com/documents/?uuid=ff5687c0-f4b0-41f2-940b-869e2a855d9e"]}],"mendeley":{"formattedCitation":"[56]","plainTextFormattedCitation":"[56]","previouslyFormattedCitation":"[56]"},"properties":{"noteIndex":0},"schema":"https://github.com/citation-style-language/schema/raw/master/csl-citation.json"}</w:instrText>
      </w:r>
      <w:r w:rsidR="00607F5E">
        <w:fldChar w:fldCharType="separate"/>
      </w:r>
      <w:r w:rsidR="002255B7" w:rsidRPr="002255B7">
        <w:rPr>
          <w:noProof/>
        </w:rPr>
        <w:t>[56]</w:t>
      </w:r>
      <w:r w:rsidR="00607F5E">
        <w:fldChar w:fldCharType="end"/>
      </w:r>
      <w:r w:rsidR="00607F5E">
        <w:t>, this would make sense as speed judgements, other than the more intuitive, action-oriented and automatic time-to-contact judgements, require a higher degree of awareness and cognitive control.</w:t>
      </w:r>
    </w:p>
    <w:p w14:paraId="76CADE22" w14:textId="194DC10C" w:rsidR="00F73C23" w:rsidRDefault="00F20C0A" w:rsidP="00162A57">
      <w:pPr>
        <w:jc w:val="both"/>
      </w:pPr>
      <w:r>
        <w:lastRenderedPageBreak/>
        <w:t>A final</w:t>
      </w:r>
      <w:r w:rsidR="00B12A64">
        <w:t xml:space="preserve"> discrepancy between predicted and observed results is that variability was actually </w:t>
      </w:r>
      <w:r w:rsidR="00B12A64" w:rsidRPr="00640D17">
        <w:rPr>
          <w:i/>
          <w:iCs/>
        </w:rPr>
        <w:t>lower</w:t>
      </w:r>
      <w:r w:rsidR="00B12A64">
        <w:t xml:space="preserve"> for self-motion in the same direction as the observer in the prediction task. </w:t>
      </w:r>
      <w:r w:rsidR="00FA6FA6">
        <w:t xml:space="preserve">An </w:t>
      </w:r>
      <w:r w:rsidR="000742C7">
        <w:t xml:space="preserve">initially </w:t>
      </w:r>
      <w:r w:rsidR="009B0CA0">
        <w:t>appealing</w:t>
      </w:r>
      <w:r w:rsidR="00FA6FA6">
        <w:t xml:space="preserve"> explanation</w:t>
      </w:r>
      <w:r w:rsidR="009B0CA0">
        <w:t xml:space="preserve"> is the large difference in retinal speeds between the motion profiles: the</w:t>
      </w:r>
      <w:r w:rsidR="0040584B" w:rsidRPr="0040584B">
        <w:t>y</w:t>
      </w:r>
      <w:r w:rsidR="009B0CA0">
        <w:t xml:space="preserve"> are vastly higher in the Opposite Directions condition than for a static observer, and much lower for the Same Direction condition.</w:t>
      </w:r>
      <w:r w:rsidR="001D7675">
        <w:t xml:space="preserve"> Higher retinal speeds should, per Weber’s Law, lead to vastly higher variability (in absolute terms) when target and observer moved in opposite directions. </w:t>
      </w:r>
      <w:r w:rsidR="00B12A64">
        <w:t xml:space="preserve">If this was the only effect influencing variability, we should see large differences between the three motion profiles. However, </w:t>
      </w:r>
      <w:r w:rsidR="001D7675">
        <w:t>wherever we found any differences in variability between the conditions, the</w:t>
      </w:r>
      <w:r w:rsidR="0040584B">
        <w:t>y</w:t>
      </w:r>
      <w:r w:rsidR="001D7675">
        <w:t xml:space="preserve"> were extremely small.</w:t>
      </w:r>
      <w:r w:rsidR="0040584B">
        <w:t xml:space="preserve"> </w:t>
      </w:r>
      <w:r w:rsidR="00981F41">
        <w:t>While t</w:t>
      </w:r>
      <w:r w:rsidR="001D7675">
        <w:t>his is in line with results from our previous study</w:t>
      </w:r>
      <w:r w:rsidR="001D7675">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2"]]},"page":"25-46","publisher":"Attention, Perception, &amp; Psychophysics","title":"Object speed perception during lateral visual self-motion","type":"article-journal","volume":"84"},"uris":["http://www.mendeley.com/documents/?uuid=2cfdcfa2-85c1-45e0-ab15-5d57c49a03f4"]}],"mendeley":{"formattedCitation":"[30]","plainTextFormattedCitation":"[30]","previouslyFormattedCitation":"[30]"},"properties":{"noteIndex":0},"schema":"https://github.com/citation-style-language/schema/raw/master/csl-citation.json"}</w:instrText>
      </w:r>
      <w:r w:rsidR="001D7675">
        <w:fldChar w:fldCharType="separate"/>
      </w:r>
      <w:r w:rsidR="00AC6668" w:rsidRPr="00AC6668">
        <w:rPr>
          <w:noProof/>
        </w:rPr>
        <w:t>[30]</w:t>
      </w:r>
      <w:r w:rsidR="001D7675">
        <w:fldChar w:fldCharType="end"/>
      </w:r>
      <w:r w:rsidR="001D7675">
        <w:t xml:space="preserve">, where we similarly found negligible </w:t>
      </w:r>
      <w:r w:rsidR="0040584B">
        <w:t xml:space="preserve">variability </w:t>
      </w:r>
      <w:r w:rsidR="001D7675">
        <w:t>differences in response to different retinal speeds</w:t>
      </w:r>
      <w:r w:rsidR="00BB1BB5">
        <w:t xml:space="preserve"> and only minor differences in response to self-motion</w:t>
      </w:r>
      <w:r w:rsidR="00DD533D">
        <w:t>,</w:t>
      </w:r>
      <w:r w:rsidR="00981F41">
        <w:t xml:space="preserve"> this is a surprising finding both in terms of results</w:t>
      </w:r>
      <w:r w:rsidR="00DA711F">
        <w:t xml:space="preserve"> from different paradigms studying similar questions</w:t>
      </w:r>
      <w:r w:rsidR="00981F41">
        <w:t xml:space="preserve"> </w:t>
      </w:r>
      <w:r w:rsidR="00981F41">
        <w:fldChar w:fldCharType="begin" w:fldLock="1"/>
      </w:r>
      <w:r w:rsidR="00AC6668">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20]","plainTextFormattedCitation":"[20]","previouslyFormattedCitation":"[20]"},"properties":{"noteIndex":0},"schema":"https://github.com/citation-style-language/schema/raw/master/csl-citation.json"}</w:instrText>
      </w:r>
      <w:r w:rsidR="00981F41">
        <w:fldChar w:fldCharType="separate"/>
      </w:r>
      <w:r w:rsidR="00981F41" w:rsidRPr="00981F41">
        <w:rPr>
          <w:noProof/>
        </w:rPr>
        <w:t>[20]</w:t>
      </w:r>
      <w:r w:rsidR="00981F41">
        <w:fldChar w:fldCharType="end"/>
      </w:r>
      <w:r w:rsidR="00981F41">
        <w:t xml:space="preserve"> and in terms of the proposed theoretical background: mathematically, subtracting self-motion information </w:t>
      </w:r>
      <w:r w:rsidR="00981F41" w:rsidRPr="00981F41">
        <w:t>(with its associated noise)</w:t>
      </w:r>
      <w:r w:rsidR="00981F41">
        <w:t xml:space="preserve"> from a global optic flow estimate (with its own associated noise) to obtain an estimate of object speed should </w:t>
      </w:r>
      <w:r w:rsidR="00BB1BB5">
        <w:t>lead to vastly increased noise compared to a scenario where the observer is static</w:t>
      </w:r>
      <w:r w:rsidR="00DD533D">
        <w:t>.</w:t>
      </w:r>
      <w:r w:rsidR="00FC776F">
        <w:t xml:space="preserve"> </w:t>
      </w:r>
      <w:r w:rsidR="00DD533D">
        <w:t xml:space="preserve">Two potential explanations come to mind: first, it might be that other sources of variability (e.g., relating to the memory component or the </w:t>
      </w:r>
      <w:r w:rsidR="00FC776F">
        <w:t>t</w:t>
      </w:r>
      <w:r w:rsidR="00DD533D">
        <w:t xml:space="preserve">ransfer between two types of motion in the speed task, or the motor component or even a lack of attention due to the boring nature of the experiment in both tasks) might dominate the overall variability in the measure. Changes in variability due to self-motion might then </w:t>
      </w:r>
      <w:r w:rsidR="00DA711F">
        <w:t xml:space="preserve">be a metaphorical drop in the ocean and </w:t>
      </w:r>
      <w:r w:rsidR="00DD533D">
        <w:t>go undetected.</w:t>
      </w:r>
      <w:r w:rsidR="00996C8A">
        <w:t xml:space="preserve"> However, the pattern observed in the prediction task (lower variability for Same Direction and equal variability for Opposite Directions) suggests that</w:t>
      </w:r>
      <w:r w:rsidR="00DA711F">
        <w:t xml:space="preserve">, rather, there </w:t>
      </w:r>
      <w:r w:rsidR="00996C8A">
        <w:t>might be some kind of compensatory mechanism at play that allows to decrease variability in the presence of self-motion to below the levels of variability observed for a static observ</w:t>
      </w:r>
      <w:r w:rsidR="00510FF0">
        <w:t>er. This may be fairly useful as, when interacting with moving objects, humans are more often than not in motion themselves. While we can’t draw any firm conclusions about such mechanism, this represents a promising direction for future research.</w:t>
      </w:r>
    </w:p>
    <w:p w14:paraId="580CFF55" w14:textId="2CD010E5" w:rsidR="00097BF7" w:rsidRPr="00A97938" w:rsidRDefault="00097BF7" w:rsidP="00097BF7">
      <w:pPr>
        <w:pStyle w:val="Heading1"/>
        <w:jc w:val="both"/>
      </w:pPr>
      <w:r>
        <w:t>Conclusions</w:t>
      </w:r>
    </w:p>
    <w:p w14:paraId="7C2E64B8" w14:textId="38835983" w:rsidR="005B29C4" w:rsidRDefault="00765F77" w:rsidP="00162A57">
      <w:pPr>
        <w:jc w:val="both"/>
      </w:pPr>
      <w:r>
        <w:t>Our initial model for motion prediction during self-motion was based on the idea that incomplete (multisensory) flow parsing biases perceived speed which in turn translates to biases in estimated time-to-contact. However, it appears that this model is only appropriate when it comes to explaining differences in accuracy in response to self-motion. The predicted changes in variability could not be observed and some ad hoc extensions of the model that we have considered in the discussion, e.g., via the incorporation of one or two stages in which a regression-to-the-mean-like prior comes into play, are unable to explain the full range of results. It is particularly striking that the presence of self-motion can lead to a decrease in variability when the relative speed between target and observer is low without leading to an increase in variability when the relative speed between target and observer is high. Shedding light on this paradoxical finding is what we would deem the most interesting and fruitful direction for future research.</w:t>
      </w:r>
    </w:p>
    <w:p w14:paraId="65165AF3" w14:textId="77777777" w:rsidR="00765F77" w:rsidRDefault="00765F77" w:rsidP="00162A57">
      <w:pPr>
        <w:jc w:val="both"/>
      </w:pPr>
    </w:p>
    <w:p w14:paraId="3F83BEF1" w14:textId="77777777" w:rsidR="00FE0A7E" w:rsidRDefault="00FE0A7E" w:rsidP="00FE0A7E">
      <w:pPr>
        <w:pStyle w:val="Heading1"/>
      </w:pPr>
      <w:r>
        <w:t>Acknowledgements</w:t>
      </w:r>
    </w:p>
    <w:p w14:paraId="3C4104E2" w14:textId="77777777" w:rsidR="00FE0A7E" w:rsidRDefault="00FE0A7E" w:rsidP="00FE0A7E">
      <w:r>
        <w:t xml:space="preserve">BJ and LRH are supported by the Canadian Space Agency (CSA) (CSA: 15ILSRA1-York). LRH is supported by a Discovery Grant from the Natural Sciences and Engineering Research Council (NSERC) of Canada </w:t>
      </w:r>
      <w:r>
        <w:lastRenderedPageBreak/>
        <w:t>(NSERC: RGPIN-2020-06093). The funders did not play any role in the study design, data collection and analysis, decision to publish, or preparation of the manuscript.</w:t>
      </w:r>
    </w:p>
    <w:p w14:paraId="7E133C22" w14:textId="77777777" w:rsidR="00411FA4" w:rsidRDefault="00411FA4" w:rsidP="00FE0A7E"/>
    <w:p w14:paraId="25652A12" w14:textId="77777777" w:rsidR="00AA566A" w:rsidRDefault="00AA566A" w:rsidP="00AA566A">
      <w:pPr>
        <w:pStyle w:val="Heading1"/>
      </w:pPr>
      <w:r>
        <w:t>Competing Interests</w:t>
      </w:r>
    </w:p>
    <w:p w14:paraId="350BB175" w14:textId="77777777" w:rsidR="00AA566A" w:rsidRDefault="008E517D" w:rsidP="00AA566A">
      <w:r>
        <w:t xml:space="preserve">The authors </w:t>
      </w:r>
      <w:r w:rsidR="00AA566A">
        <w:t>declare no competing interests.</w:t>
      </w:r>
    </w:p>
    <w:p w14:paraId="508EC41F" w14:textId="77777777" w:rsidR="00411FA4" w:rsidRDefault="00411FA4" w:rsidP="00AA566A"/>
    <w:p w14:paraId="1CA3A2D5" w14:textId="77777777" w:rsidR="00AA566A" w:rsidRDefault="00AA566A" w:rsidP="008E517D">
      <w:pPr>
        <w:pStyle w:val="Heading1"/>
      </w:pPr>
      <w:r>
        <w:t>Data Availability and Open Science</w:t>
      </w:r>
    </w:p>
    <w:p w14:paraId="4CAA8A3D" w14:textId="6EA81412" w:rsidR="00AA566A" w:rsidRPr="00AA566A" w:rsidRDefault="00AA566A" w:rsidP="00AA566A">
      <w:r>
        <w:t xml:space="preserve">All scripts and all data obtained with regards to this project </w:t>
      </w:r>
      <w:del w:id="427" w:author="Bjoern Jan Joerges" w:date="2023-10-21T13:54:00Z">
        <w:r w:rsidDel="00640D17">
          <w:delText>will be</w:delText>
        </w:r>
      </w:del>
      <w:ins w:id="428" w:author="Bjoern Jan Joerges" w:date="2023-10-21T13:54:00Z">
        <w:r w:rsidR="00640D17">
          <w:t>are</w:t>
        </w:r>
      </w:ins>
      <w:r>
        <w:t xml:space="preserve"> made available in the </w:t>
      </w:r>
      <w:r w:rsidR="000A1E0C" w:rsidRPr="00162606">
        <w:t>project GitHub repository</w:t>
      </w:r>
      <w:r w:rsidR="000A1E0C">
        <w:t xml:space="preserve"> (</w:t>
      </w:r>
      <w:r w:rsidR="000A1E0C" w:rsidRPr="000A1E0C">
        <w:t>https://github.com/b-jorges/Predicting-while-Moving/</w:t>
      </w:r>
      <w:r w:rsidR="000A1E0C">
        <w:t>)</w:t>
      </w:r>
      <w:r>
        <w:t xml:space="preserve">. Larger files such as the programs used to present stimuli and the respective Unity projects are </w:t>
      </w:r>
      <w:r w:rsidR="000A1E0C" w:rsidRPr="00162606">
        <w:t>hosted on OSF</w:t>
      </w:r>
      <w:r w:rsidR="000A1E0C">
        <w:t xml:space="preserve"> (</w:t>
      </w:r>
      <w:r w:rsidR="000A1E0C" w:rsidRPr="000A1E0C">
        <w:t>https://osf.io/eayf7/</w:t>
      </w:r>
      <w:r w:rsidR="000A1E0C">
        <w:t>)</w:t>
      </w:r>
      <w:r>
        <w:t>.</w:t>
      </w:r>
    </w:p>
    <w:p w14:paraId="45861D3A" w14:textId="77777777" w:rsidR="0019449D" w:rsidRDefault="0019449D" w:rsidP="00FE0A7E"/>
    <w:p w14:paraId="451C1675" w14:textId="719CE7CC" w:rsidR="006E4D15" w:rsidRDefault="00D11FDE">
      <w:pPr>
        <w:pStyle w:val="Heading1"/>
      </w:pPr>
      <w:r>
        <w:t>References</w:t>
      </w:r>
    </w:p>
    <w:p w14:paraId="4534B91A" w14:textId="246B452B"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Pr>
          <w:rFonts w:ascii="Calibri" w:hAnsi="Calibri" w:cs="Calibri"/>
          <w:noProof/>
          <w:szCs w:val="24"/>
        </w:rPr>
        <w:fldChar w:fldCharType="begin" w:fldLock="1"/>
      </w:r>
      <w:r>
        <w:rPr>
          <w:rFonts w:ascii="Calibri" w:hAnsi="Calibri" w:cs="Calibri"/>
          <w:noProof/>
          <w:szCs w:val="24"/>
        </w:rPr>
        <w:instrText xml:space="preserve">ADDIN Mendeley Bibliography CSL_BIBLIOGRAPHY </w:instrText>
      </w:r>
      <w:r>
        <w:rPr>
          <w:rFonts w:ascii="Calibri" w:hAnsi="Calibri" w:cs="Calibri"/>
          <w:noProof/>
          <w:szCs w:val="24"/>
        </w:rPr>
        <w:fldChar w:fldCharType="separate"/>
      </w:r>
      <w:r w:rsidRPr="006D399E">
        <w:rPr>
          <w:rFonts w:ascii="Calibri" w:hAnsi="Calibri" w:cs="Calibri"/>
          <w:noProof/>
          <w:szCs w:val="24"/>
        </w:rPr>
        <w:t xml:space="preserve">1. </w:t>
      </w:r>
      <w:r w:rsidRPr="006D399E">
        <w:rPr>
          <w:rFonts w:ascii="Calibri" w:hAnsi="Calibri" w:cs="Calibri"/>
          <w:noProof/>
          <w:szCs w:val="24"/>
        </w:rPr>
        <w:tab/>
        <w:t>Schmolesky MT, Wang Y, Hanes DP, Thompson KG, Leutgeb S, Schall JD, et al. Signal timing access the macaque visual system. J Neurophysiol. 1998;79: 3272–3278. doi:10.1152/jn.1998.79.6.3272</w:t>
      </w:r>
    </w:p>
    <w:p w14:paraId="12ADE5D4"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 </w:t>
      </w:r>
      <w:r w:rsidRPr="006D399E">
        <w:rPr>
          <w:rFonts w:ascii="Calibri" w:hAnsi="Calibri" w:cs="Calibri"/>
          <w:noProof/>
          <w:szCs w:val="24"/>
        </w:rPr>
        <w:tab/>
        <w:t>Maunsell JHR, Gibson JR. Visual response latencies in striate cortex of the macaque monkey. J Neurophysiol. 1992;68: 1332–1344. doi:10.1152/jn.1992.68.4.1332</w:t>
      </w:r>
    </w:p>
    <w:p w14:paraId="34569F27"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 </w:t>
      </w:r>
      <w:r w:rsidRPr="006D399E">
        <w:rPr>
          <w:rFonts w:ascii="Calibri" w:hAnsi="Calibri" w:cs="Calibri"/>
          <w:noProof/>
          <w:szCs w:val="24"/>
        </w:rPr>
        <w:tab/>
        <w:t>DiCarlo JJ, Maunsell JHR. Using neuronal latency to determine sensory-motor processing pathways in reaction time tasks. J Neurophysiol. 2005;93: 2974–2986. doi:10.1152/jn.00508.2004</w:t>
      </w:r>
    </w:p>
    <w:p w14:paraId="7A246A4A"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 </w:t>
      </w:r>
      <w:r w:rsidRPr="006D399E">
        <w:rPr>
          <w:rFonts w:ascii="Calibri" w:hAnsi="Calibri" w:cs="Calibri"/>
          <w:noProof/>
          <w:szCs w:val="24"/>
        </w:rPr>
        <w:tab/>
        <w:t>de Rugy A, Marinovic W, Wallis G. Neural prediction of complex accelerations for object interception. J Neurophysiol. 2012;107: 766–771. doi:10.1152/jn.00854.2011</w:t>
      </w:r>
    </w:p>
    <w:p w14:paraId="620E91E4"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 </w:t>
      </w:r>
      <w:r w:rsidRPr="006D399E">
        <w:rPr>
          <w:rFonts w:ascii="Calibri" w:hAnsi="Calibri" w:cs="Calibri"/>
          <w:noProof/>
          <w:szCs w:val="24"/>
        </w:rPr>
        <w:tab/>
        <w:t>Zago M, McIntyre J, Senot P, Lacquaniti F. Internal models and prediction of visual gravitational motion. Vision Res. 2008;48: 1532–1538. doi:10.1016/j.visres.2008.04.005</w:t>
      </w:r>
    </w:p>
    <w:p w14:paraId="63FFBF27"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6. </w:t>
      </w:r>
      <w:r w:rsidRPr="006D399E">
        <w:rPr>
          <w:rFonts w:ascii="Calibri" w:hAnsi="Calibri" w:cs="Calibri"/>
          <w:noProof/>
          <w:szCs w:val="24"/>
        </w:rPr>
        <w:tab/>
        <w:t>Foxe JJ, Simpson G V. Flow of activation from V1 to frontal cortex in humans: A framework for defining “early” visual processing. Exp Brain Res. 2002;142: 139–150. doi:10.1007/s00221-001-0906-7</w:t>
      </w:r>
    </w:p>
    <w:p w14:paraId="65552783"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7. </w:t>
      </w:r>
      <w:r w:rsidRPr="006D399E">
        <w:rPr>
          <w:rFonts w:ascii="Calibri" w:hAnsi="Calibri" w:cs="Calibri"/>
          <w:noProof/>
          <w:szCs w:val="24"/>
        </w:rPr>
        <w:tab/>
        <w:t>Jörges B, López-Moliner J. Earth-Gravity Congruent Motion Facilitates Ocular Control for Pursuit of Parabolic Trajectories. Sci Rep. 2019;9: 1–13. doi:10.1038/s41598-019-50512-6</w:t>
      </w:r>
    </w:p>
    <w:p w14:paraId="0ED9BF75"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8. </w:t>
      </w:r>
      <w:r w:rsidRPr="006D399E">
        <w:rPr>
          <w:rFonts w:ascii="Calibri" w:hAnsi="Calibri" w:cs="Calibri"/>
          <w:noProof/>
          <w:szCs w:val="24"/>
        </w:rPr>
        <w:tab/>
        <w:t>Spering M, Schutz AC, Braun DI, Gegenfurtner KR. Keep your eyes on the ball: smooth pursuit eye movements enhance prediction of visual motion. J Neurophysiol. 2011;105: 1756–1767. doi:10.1152/jn.00344.2010</w:t>
      </w:r>
    </w:p>
    <w:p w14:paraId="5292B070"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9. </w:t>
      </w:r>
      <w:r w:rsidRPr="006D399E">
        <w:rPr>
          <w:rFonts w:ascii="Calibri" w:hAnsi="Calibri" w:cs="Calibri"/>
          <w:noProof/>
          <w:szCs w:val="24"/>
        </w:rPr>
        <w:tab/>
        <w:t>Kreyenmeier P, Fooken J, Spering M. Context effects on smooth pursuit and manual interception of a disappearing target. J Neurophysiol. 2017;118: 404–415. doi:10.1152/jn.00217.2017</w:t>
      </w:r>
    </w:p>
    <w:p w14:paraId="608796B9"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0. </w:t>
      </w:r>
      <w:r w:rsidRPr="006D399E">
        <w:rPr>
          <w:rFonts w:ascii="Calibri" w:hAnsi="Calibri" w:cs="Calibri"/>
          <w:noProof/>
          <w:szCs w:val="24"/>
        </w:rPr>
        <w:tab/>
        <w:t>Dupin L, Wexler M. Motion perception by a moving observer in a threedimensional environment. J Vis. 2013;13: 1–14. doi:10.1167/13.2.15</w:t>
      </w:r>
    </w:p>
    <w:p w14:paraId="4CAE0F79"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lastRenderedPageBreak/>
        <w:t xml:space="preserve">11. </w:t>
      </w:r>
      <w:r w:rsidRPr="006D399E">
        <w:rPr>
          <w:rFonts w:ascii="Calibri" w:hAnsi="Calibri" w:cs="Calibri"/>
          <w:noProof/>
          <w:szCs w:val="24"/>
        </w:rPr>
        <w:tab/>
        <w:t>Warren PA, Rushton SK. Perception of object trajectory: Parsing retinal motion into self and object movement components. J Vis. 2007;7: 2. doi:10.1167/7.11.2</w:t>
      </w:r>
    </w:p>
    <w:p w14:paraId="4C946DBF"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2. </w:t>
      </w:r>
      <w:r w:rsidRPr="006D399E">
        <w:rPr>
          <w:rFonts w:ascii="Calibri" w:hAnsi="Calibri" w:cs="Calibri"/>
          <w:noProof/>
          <w:szCs w:val="24"/>
        </w:rPr>
        <w:tab/>
        <w:t>Rushton SK, Warren PA. Moving observers, relative retinal motion and the detection of object movement. Curr Biol. 2005;15: R542–R53. doi:10.1016/j.cub.2005.07.020</w:t>
      </w:r>
    </w:p>
    <w:p w14:paraId="75431B97"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3. </w:t>
      </w:r>
      <w:r w:rsidRPr="006D399E">
        <w:rPr>
          <w:rFonts w:ascii="Calibri" w:hAnsi="Calibri" w:cs="Calibri"/>
          <w:noProof/>
          <w:szCs w:val="24"/>
        </w:rPr>
        <w:tab/>
        <w:t>Warren PA, Rushton SK. Evidence for flow-parsing in radial flow displays. Vision Res. 2008;48: 655–663. doi:10.1016/j.visres.2007.10.023</w:t>
      </w:r>
    </w:p>
    <w:p w14:paraId="2A865C94"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4. </w:t>
      </w:r>
      <w:r w:rsidRPr="006D399E">
        <w:rPr>
          <w:rFonts w:ascii="Calibri" w:hAnsi="Calibri" w:cs="Calibri"/>
          <w:noProof/>
          <w:szCs w:val="24"/>
        </w:rPr>
        <w:tab/>
        <w:t>Warren PA, Rushton SK. Perception of scene-relative object movement: Optic flow parsing and the contribution of monocular depth cues. Vision Res. 2009;49: 1406–1419. doi:10.1016/j.visres.2009.01.016</w:t>
      </w:r>
    </w:p>
    <w:p w14:paraId="7F9A62D1"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5. </w:t>
      </w:r>
      <w:r w:rsidRPr="006D399E">
        <w:rPr>
          <w:rFonts w:ascii="Calibri" w:hAnsi="Calibri" w:cs="Calibri"/>
          <w:noProof/>
          <w:szCs w:val="24"/>
        </w:rPr>
        <w:tab/>
        <w:t>Wertheim AH. Perceiving motion: relativity, illusions and the nature of perception. Neth J Psychol. 2008;64: 119–125. doi:10.1007/bf03076414</w:t>
      </w:r>
    </w:p>
    <w:p w14:paraId="60CDEFF3"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6. </w:t>
      </w:r>
      <w:r w:rsidRPr="006D399E">
        <w:rPr>
          <w:rFonts w:ascii="Calibri" w:hAnsi="Calibri" w:cs="Calibri"/>
          <w:noProof/>
          <w:szCs w:val="24"/>
        </w:rPr>
        <w:tab/>
        <w:t>Wertheim AH. Motion perception during self-motion: The direct versus inferential controversy revisited. BBS 17:293-355. Behav Brain Sci. 1999;22: 337–340. doi:10.1017/S0140525X99001831</w:t>
      </w:r>
    </w:p>
    <w:p w14:paraId="577B1937"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7. </w:t>
      </w:r>
      <w:r w:rsidRPr="006D399E">
        <w:rPr>
          <w:rFonts w:ascii="Calibri" w:hAnsi="Calibri" w:cs="Calibri"/>
          <w:noProof/>
          <w:szCs w:val="24"/>
        </w:rPr>
        <w:tab/>
        <w:t>Layton OW, Niehorster DC. A model of how depth facilitates scenerelative object motion perception. PLoS Comput Biol. 2019;15: 1–29. doi:10.1371/journal.pcbi.1007397</w:t>
      </w:r>
    </w:p>
    <w:p w14:paraId="288327F3"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8. </w:t>
      </w:r>
      <w:r w:rsidRPr="006D399E">
        <w:rPr>
          <w:rFonts w:ascii="Calibri" w:hAnsi="Calibri" w:cs="Calibri"/>
          <w:noProof/>
          <w:szCs w:val="24"/>
        </w:rPr>
        <w:tab/>
        <w:t>Dupin L, Wexler M. Motion perception by a moving observer in a threedimensional environment. J Vis. 2013;13: 1–14. doi:10.1167/13.2.15</w:t>
      </w:r>
    </w:p>
    <w:p w14:paraId="4AA06E5E"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19. </w:t>
      </w:r>
      <w:r w:rsidRPr="006D399E">
        <w:rPr>
          <w:rFonts w:ascii="Calibri" w:hAnsi="Calibri" w:cs="Calibri"/>
          <w:noProof/>
          <w:szCs w:val="24"/>
        </w:rPr>
        <w:tab/>
        <w:t>Warren PA, Rushton SK. Perception of object trajectory: Parsing retinal motion into self and object movement components. J Vis. 2007;7: 1–11. doi:10.1167/7.11.2</w:t>
      </w:r>
    </w:p>
    <w:p w14:paraId="07B6E4DE"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0. </w:t>
      </w:r>
      <w:r w:rsidRPr="006D399E">
        <w:rPr>
          <w:rFonts w:ascii="Calibri" w:hAnsi="Calibri" w:cs="Calibri"/>
          <w:noProof/>
          <w:szCs w:val="24"/>
        </w:rPr>
        <w:tab/>
        <w:t>Dokka K, MacNeilage PR, DeAngelis GC, Angelaki DE. Multisensory self-motion compensation during object trajectory judgments. Cereb Cortex. 2015;25: 619–630. doi:10.1093/cercor/bht247</w:t>
      </w:r>
    </w:p>
    <w:p w14:paraId="0E76CE86"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1. </w:t>
      </w:r>
      <w:r w:rsidRPr="006D399E">
        <w:rPr>
          <w:rFonts w:ascii="Calibri" w:hAnsi="Calibri" w:cs="Calibri"/>
          <w:noProof/>
          <w:szCs w:val="24"/>
        </w:rPr>
        <w:tab/>
        <w:t>Fetsch CR, Deangelis GC, Angelaki DE. Visual-vestibular cue integration for heading perception: Applications of optimal cue integration theory. Eur J Neurosci. 2010;31: 1721–1729. doi:10.1111/j.1460-9568.2010.07207.x</w:t>
      </w:r>
    </w:p>
    <w:p w14:paraId="7EDDB528"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2. </w:t>
      </w:r>
      <w:r w:rsidRPr="006D399E">
        <w:rPr>
          <w:rFonts w:ascii="Calibri" w:hAnsi="Calibri" w:cs="Calibri"/>
          <w:noProof/>
          <w:szCs w:val="24"/>
        </w:rPr>
        <w:tab/>
        <w:t>Garzorz IT, Freeman TCA, Ernst MO, MacNeilage PR. Insufficient compensation for self-motion during perception of object speed: The vestibular Aubert-Fleischl phenomenon. J Vis. 2018;18: 1–9. doi:10.1167/18.13.9</w:t>
      </w:r>
    </w:p>
    <w:p w14:paraId="1A7BAE81"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3. </w:t>
      </w:r>
      <w:r w:rsidRPr="006D399E">
        <w:rPr>
          <w:rFonts w:ascii="Calibri" w:hAnsi="Calibri" w:cs="Calibri"/>
          <w:noProof/>
          <w:szCs w:val="24"/>
        </w:rPr>
        <w:tab/>
        <w:t>Probst T, Loose R, Niedeggen M, Wist ER. Processing of visual motion direction in the fronto-parallel plane in the stationary or moving observer. Behav Brain Res. 1995;70: 133–144. doi:10.1016/0166-4328(95)80003-4</w:t>
      </w:r>
    </w:p>
    <w:p w14:paraId="15E23EC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4. </w:t>
      </w:r>
      <w:r w:rsidRPr="006D399E">
        <w:rPr>
          <w:rFonts w:ascii="Calibri" w:hAnsi="Calibri" w:cs="Calibri"/>
          <w:noProof/>
          <w:szCs w:val="24"/>
        </w:rPr>
        <w:tab/>
        <w:t>Gray R, MacUga K, Regan D. Long range interactions between object-motion and self-motion in the perception of movement in depth. Vision Res. 2004;44: 179–195. doi:10.1016/j.visres.2003.09.001</w:t>
      </w:r>
    </w:p>
    <w:p w14:paraId="238FA081"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5. </w:t>
      </w:r>
      <w:r w:rsidRPr="006D399E">
        <w:rPr>
          <w:rFonts w:ascii="Calibri" w:hAnsi="Calibri" w:cs="Calibri"/>
          <w:noProof/>
          <w:szCs w:val="24"/>
        </w:rPr>
        <w:tab/>
        <w:t>Dyde RT, Harris LR. The influence of retinal and extra-retinal motion cues on perceived object motion during self-motion. J Vis. 2008;8. doi:10.1167/8.14.5</w:t>
      </w:r>
    </w:p>
    <w:p w14:paraId="580D3586"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6. </w:t>
      </w:r>
      <w:r w:rsidRPr="006D399E">
        <w:rPr>
          <w:rFonts w:ascii="Calibri" w:hAnsi="Calibri" w:cs="Calibri"/>
          <w:noProof/>
          <w:szCs w:val="24"/>
        </w:rPr>
        <w:tab/>
        <w:t>Hogendoorn H, Alais D, MacDougall H, Verstraten FAJ. Velocity perception in a moving observer. Vision Res. 2017;138: 12–17. doi:10.1016/j.visres.2017.06.001</w:t>
      </w:r>
    </w:p>
    <w:p w14:paraId="0DCB4C85"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7. </w:t>
      </w:r>
      <w:r w:rsidRPr="006D399E">
        <w:rPr>
          <w:rFonts w:ascii="Calibri" w:hAnsi="Calibri" w:cs="Calibri"/>
          <w:noProof/>
          <w:szCs w:val="24"/>
        </w:rPr>
        <w:tab/>
        <w:t xml:space="preserve">Niehorster DC, Li L. Accuracy and tuning of flow parsing for visual perception of object motion </w:t>
      </w:r>
      <w:r w:rsidRPr="006D399E">
        <w:rPr>
          <w:rFonts w:ascii="Calibri" w:hAnsi="Calibri" w:cs="Calibri"/>
          <w:noProof/>
          <w:szCs w:val="24"/>
        </w:rPr>
        <w:lastRenderedPageBreak/>
        <w:t>during self-motion. Iperception. 2017;8: 1–18. doi:10.1177/2041669517708206</w:t>
      </w:r>
    </w:p>
    <w:p w14:paraId="4B4340F0"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8. </w:t>
      </w:r>
      <w:r w:rsidRPr="006D399E">
        <w:rPr>
          <w:rFonts w:ascii="Calibri" w:hAnsi="Calibri" w:cs="Calibri"/>
          <w:noProof/>
          <w:szCs w:val="24"/>
        </w:rPr>
        <w:tab/>
        <w:t>Butler JS, Campos JL, Bülthoff HH. Optimal visual–vestibular integration under conditions of conflicting intersensory motion profiles. Exp Brain Res. 2014;233: 587–597. doi:10.1007/s00221-014-4136-1</w:t>
      </w:r>
    </w:p>
    <w:p w14:paraId="6E1F20FC"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29. </w:t>
      </w:r>
      <w:r w:rsidRPr="006D399E">
        <w:rPr>
          <w:rFonts w:ascii="Calibri" w:hAnsi="Calibri" w:cs="Calibri"/>
          <w:noProof/>
          <w:szCs w:val="24"/>
        </w:rPr>
        <w:tab/>
        <w:t>Campos JL, Butler JS, Bülthoff HH. Multisensory integration in the estimation of walked distances. Exp Brain Res. 2012;218: 551–565. doi:10.1007/s00221-012-3048-1</w:t>
      </w:r>
    </w:p>
    <w:p w14:paraId="3B414FA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0. </w:t>
      </w:r>
      <w:r w:rsidRPr="006D399E">
        <w:rPr>
          <w:rFonts w:ascii="Calibri" w:hAnsi="Calibri" w:cs="Calibri"/>
          <w:noProof/>
          <w:szCs w:val="24"/>
        </w:rPr>
        <w:tab/>
        <w:t>Jörges B, Harris LR. Object speed perception during lateral visual self-motion. Attention, Perception, Psychophys. 2022;84: 25–46. doi:10.3758/s13414-021-02372-4</w:t>
      </w:r>
    </w:p>
    <w:p w14:paraId="539A3128"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1. </w:t>
      </w:r>
      <w:r w:rsidRPr="006D399E">
        <w:rPr>
          <w:rFonts w:ascii="Calibri" w:hAnsi="Calibri" w:cs="Calibri"/>
          <w:noProof/>
          <w:szCs w:val="24"/>
        </w:rPr>
        <w:tab/>
        <w:t>Jörges B, López-Moliner J. Determining Mean and Standard Deviation of the Strong Gravity Prior through Simulations. PLoS One. 2020; 1–19. doi:10.31234/osf.io/exp93</w:t>
      </w:r>
    </w:p>
    <w:p w14:paraId="5D5CA3CC"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2. </w:t>
      </w:r>
      <w:r w:rsidRPr="006D399E">
        <w:rPr>
          <w:rFonts w:ascii="Calibri" w:hAnsi="Calibri" w:cs="Calibri"/>
          <w:noProof/>
          <w:szCs w:val="24"/>
        </w:rPr>
        <w:tab/>
        <w:t>de’Sperati C, Thornton IM. Motion prediction at low contrast. Vision Res. 2019;154: 85–96. doi:10.1016/j.visres.2018.11.004</w:t>
      </w:r>
    </w:p>
    <w:p w14:paraId="4604A1E6"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3. </w:t>
      </w:r>
      <w:r w:rsidRPr="006D399E">
        <w:rPr>
          <w:rFonts w:ascii="Calibri" w:hAnsi="Calibri" w:cs="Calibri"/>
          <w:noProof/>
          <w:szCs w:val="24"/>
        </w:rPr>
        <w:tab/>
        <w:t>Kammers MPM, van der Ham IJM, Dijkerman HC. Dissociating body representations in healthy individuals: Differential effects of a kinaesthetic illusion on perception and action. Neuropsychologia. 2006;44: 2430–2436. doi:10.1016/j.neuropsychologia.2006.04.009</w:t>
      </w:r>
    </w:p>
    <w:p w14:paraId="3AC3D7C3"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4. </w:t>
      </w:r>
      <w:r w:rsidRPr="006D399E">
        <w:rPr>
          <w:rFonts w:ascii="Calibri" w:hAnsi="Calibri" w:cs="Calibri"/>
          <w:noProof/>
          <w:szCs w:val="24"/>
        </w:rPr>
        <w:tab/>
        <w:t>Witt JK, Proffitt DR. Perceived slant: A dissociation between perception and action. Perception. 2007;36: 249–257. doi:10.1068/p5449</w:t>
      </w:r>
    </w:p>
    <w:p w14:paraId="06391A34"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5. </w:t>
      </w:r>
      <w:r w:rsidRPr="006D399E">
        <w:rPr>
          <w:rFonts w:ascii="Calibri" w:hAnsi="Calibri" w:cs="Calibri"/>
          <w:noProof/>
          <w:szCs w:val="24"/>
        </w:rPr>
        <w:tab/>
        <w:t>Bradshaw MF, Watt SJ. A dissociation of perception and action in normal human observers: The effect of temporal-delay. Neuropsychologia. 2002;40: 1766–1778. doi:10.1016/S0028-3932(02)00039-8</w:t>
      </w:r>
    </w:p>
    <w:p w14:paraId="57AEDF82"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6. </w:t>
      </w:r>
      <w:r w:rsidRPr="006D399E">
        <w:rPr>
          <w:rFonts w:ascii="Calibri" w:hAnsi="Calibri" w:cs="Calibri"/>
          <w:noProof/>
          <w:szCs w:val="24"/>
        </w:rPr>
        <w:tab/>
        <w:t>Zago M, McIntyre J, Senot P, Lacquaniti F. Visuo-motor coordination and internal models for object interception. Exp Brain Res. 2009;192: 571–604. doi:10.1007/s00221-008-1691-3</w:t>
      </w:r>
    </w:p>
    <w:p w14:paraId="6AC154E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7. </w:t>
      </w:r>
      <w:r w:rsidRPr="006D399E">
        <w:rPr>
          <w:rFonts w:ascii="Calibri" w:hAnsi="Calibri" w:cs="Calibri"/>
          <w:noProof/>
          <w:szCs w:val="24"/>
        </w:rPr>
        <w:tab/>
        <w:t>Jörges B, Harris LR. Object speed perception during lateral visual self-motion. Attention, Perception, Psychophys. 2021;84: 25–46. doi:10.3758/s13414-021-02372-4</w:t>
      </w:r>
    </w:p>
    <w:p w14:paraId="15E39B48"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8. </w:t>
      </w:r>
      <w:r w:rsidRPr="006D399E">
        <w:rPr>
          <w:rFonts w:ascii="Calibri" w:hAnsi="Calibri" w:cs="Calibri"/>
          <w:noProof/>
          <w:szCs w:val="24"/>
        </w:rPr>
        <w:tab/>
        <w:t>Dichgans J, Wist E, Diener HC, Brandt T. The Aubert-Fleischl phenomenon: A temporal frequency effect on perceived velocity in afferent motion perception. Exp Brain Res. 1975;23: 529–533. doi:10.1007/BF00234920</w:t>
      </w:r>
    </w:p>
    <w:p w14:paraId="57C8DFD0"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39. </w:t>
      </w:r>
      <w:r w:rsidRPr="006D399E">
        <w:rPr>
          <w:rFonts w:ascii="Calibri" w:hAnsi="Calibri" w:cs="Calibri"/>
          <w:noProof/>
          <w:szCs w:val="24"/>
        </w:rPr>
        <w:tab/>
        <w:t>Taylor MM, Creelman CD. PEST: Efficient Estimates on Probability Functions. J Acoust Soc Am. 1967;41: 782–787. doi:10.1121/1.1910407</w:t>
      </w:r>
    </w:p>
    <w:p w14:paraId="503F136A"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0. </w:t>
      </w:r>
      <w:r w:rsidRPr="006D399E">
        <w:rPr>
          <w:rFonts w:ascii="Calibri" w:hAnsi="Calibri" w:cs="Calibri"/>
          <w:noProof/>
          <w:szCs w:val="24"/>
        </w:rPr>
        <w:tab/>
        <w:t>Kaiser MK. Angular velocity discrimination. Percept Psychophys. 1990;47: 149–156. doi:10.3758/BF03205979</w:t>
      </w:r>
    </w:p>
    <w:p w14:paraId="1ED8B615"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1. </w:t>
      </w:r>
      <w:r w:rsidRPr="006D399E">
        <w:rPr>
          <w:rFonts w:ascii="Calibri" w:hAnsi="Calibri" w:cs="Calibri"/>
          <w:noProof/>
          <w:szCs w:val="24"/>
        </w:rPr>
        <w:tab/>
        <w:t>Norman JF, Todd JT, Perotti VJ, Tittle JS. The Visual Perception of Three-Dimensional Length. J Exp Psychol Hum Percept Perform. 1996;22: 173–186. doi:10.1037/0096-1523.22.1.173</w:t>
      </w:r>
    </w:p>
    <w:p w14:paraId="7ACDFEA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2. </w:t>
      </w:r>
      <w:r w:rsidRPr="006D399E">
        <w:rPr>
          <w:rFonts w:ascii="Calibri" w:hAnsi="Calibri" w:cs="Calibri"/>
          <w:noProof/>
          <w:szCs w:val="24"/>
        </w:rPr>
        <w:tab/>
        <w:t>Jamiy F El, Marsh R. Distance estimation in virtual reality and augmented reality: A survey. IEEE Int Conf Electro Inf Technol. 2019;2019-May: 063–068. doi:10.1109/EIT.2019.8834182</w:t>
      </w:r>
    </w:p>
    <w:p w14:paraId="4BAFEB6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3. </w:t>
      </w:r>
      <w:r w:rsidRPr="006D399E">
        <w:rPr>
          <w:rFonts w:ascii="Calibri" w:hAnsi="Calibri" w:cs="Calibri"/>
          <w:noProof/>
          <w:szCs w:val="24"/>
        </w:rPr>
        <w:tab/>
        <w:t>R Core Team. A Language and Environment for Statistical Computing. R Foundation for Statistical Computing,. Vienna, Austria; 2017. Available: http://www.r-project.org/.</w:t>
      </w:r>
    </w:p>
    <w:p w14:paraId="36E7471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4. </w:t>
      </w:r>
      <w:r w:rsidRPr="006D399E">
        <w:rPr>
          <w:rFonts w:ascii="Calibri" w:hAnsi="Calibri" w:cs="Calibri"/>
          <w:noProof/>
          <w:szCs w:val="24"/>
        </w:rPr>
        <w:tab/>
        <w:t xml:space="preserve">Bates D, Mächler M, Bolker BM, Walker SC. Fitting linear mixed-effects models using lme4. J Stat </w:t>
      </w:r>
      <w:r w:rsidRPr="006D399E">
        <w:rPr>
          <w:rFonts w:ascii="Calibri" w:hAnsi="Calibri" w:cs="Calibri"/>
          <w:noProof/>
          <w:szCs w:val="24"/>
        </w:rPr>
        <w:lastRenderedPageBreak/>
        <w:t>Softw. 2015;67. doi:10.18637/jss.v067.i01</w:t>
      </w:r>
    </w:p>
    <w:p w14:paraId="619FAB7A"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5. </w:t>
      </w:r>
      <w:r w:rsidRPr="006D399E">
        <w:rPr>
          <w:rFonts w:ascii="Calibri" w:hAnsi="Calibri" w:cs="Calibri"/>
          <w:noProof/>
          <w:szCs w:val="24"/>
        </w:rPr>
        <w:tab/>
        <w:t xml:space="preserve">Wilkinson GN, Rogers CE. Symbolic Description of Factorial Models for Analysis of Variance. J R Stat Soc. 1973;22: 392–399. </w:t>
      </w:r>
    </w:p>
    <w:p w14:paraId="45824AE6"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6. </w:t>
      </w:r>
      <w:r w:rsidRPr="006D399E">
        <w:rPr>
          <w:rFonts w:ascii="Calibri" w:hAnsi="Calibri" w:cs="Calibri"/>
          <w:noProof/>
          <w:szCs w:val="24"/>
        </w:rPr>
        <w:tab/>
        <w:t>Linares D, López-Moliner J. quickpsy: An R Package to Fit Psychometric Functions for Multiple Groups. R J. 2016;8: 122–131. Available: https://journal.r-project.org/archive/2016-1/linares-na.pdf</w:t>
      </w:r>
    </w:p>
    <w:p w14:paraId="328042C1"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7. </w:t>
      </w:r>
      <w:r w:rsidRPr="006D399E">
        <w:rPr>
          <w:rFonts w:ascii="Calibri" w:hAnsi="Calibri" w:cs="Calibri"/>
          <w:noProof/>
          <w:szCs w:val="24"/>
        </w:rPr>
        <w:tab/>
        <w:t>Brent RP. Algorithms for Minimization Without Derivatives. IEEE Trans Automat Contr. 1974;19: 632–633. doi:10.1109/TAC.1974.1100629</w:t>
      </w:r>
    </w:p>
    <w:p w14:paraId="7D8DC0D9"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8. </w:t>
      </w:r>
      <w:r w:rsidRPr="006D399E">
        <w:rPr>
          <w:rFonts w:ascii="Calibri" w:hAnsi="Calibri" w:cs="Calibri"/>
          <w:noProof/>
          <w:szCs w:val="24"/>
        </w:rPr>
        <w:tab/>
        <w:t>Kuznetsova A, Brockhoff PB, Christensen RHB. lmerTest Package: Tests in Linear Mixed Effects Models . J Stat Softw. 2017;82. doi:10.18637/jss.v082.i13</w:t>
      </w:r>
    </w:p>
    <w:p w14:paraId="422C43C3"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49. </w:t>
      </w:r>
      <w:r w:rsidRPr="006D399E">
        <w:rPr>
          <w:rFonts w:ascii="Calibri" w:hAnsi="Calibri" w:cs="Calibri"/>
          <w:noProof/>
          <w:szCs w:val="24"/>
        </w:rPr>
        <w:tab/>
        <w:t>Xie M, Niehorster DC, Lappe M, Li L. Roles of visual and non-visual information in the perception of scene-relative object motion during walking. J Vis. 2020;20: 1–11. doi:10.1167/jov.20.10.15</w:t>
      </w:r>
    </w:p>
    <w:p w14:paraId="37305E4A"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0. </w:t>
      </w:r>
      <w:r w:rsidRPr="006D399E">
        <w:rPr>
          <w:rFonts w:ascii="Calibri" w:hAnsi="Calibri" w:cs="Calibri"/>
          <w:noProof/>
          <w:szCs w:val="24"/>
        </w:rPr>
        <w:tab/>
        <w:t>Dyde RT, Jenkin MR, Jenkin HL, Zacher JE, Harris LR. The effect of altered gravity states on the perception of orientation. Exp Brain Res. 2009;194: 647–660. doi:10.1007/s00221-009-1741-5</w:t>
      </w:r>
    </w:p>
    <w:p w14:paraId="559E1D8A"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1. </w:t>
      </w:r>
      <w:r w:rsidRPr="006D399E">
        <w:rPr>
          <w:rFonts w:ascii="Calibri" w:hAnsi="Calibri" w:cs="Calibri"/>
          <w:noProof/>
          <w:szCs w:val="24"/>
        </w:rPr>
        <w:tab/>
        <w:t>Dyde RT, Harris LR. The influence of retinal and extra-retinal motion cues on perceived object motion during self-motion. J Vis. 2008;8: 1–10. doi:10.1167/8.14.5</w:t>
      </w:r>
    </w:p>
    <w:p w14:paraId="2DE01D1D"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2. </w:t>
      </w:r>
      <w:r w:rsidRPr="006D399E">
        <w:rPr>
          <w:rFonts w:ascii="Calibri" w:hAnsi="Calibri" w:cs="Calibri"/>
          <w:noProof/>
          <w:szCs w:val="24"/>
        </w:rPr>
        <w:tab/>
        <w:t>Rosenholz R. A simple saliency model predicts a number of motion popout phenomena. Vision Res. 1999;39: 3157–3163. Available: http://www.google.fr/search?client=safari&amp;rls=en-us&amp;q=A+simple+saliency+model+predicts+a+number+of+motion+popout+phenomena&amp;ie=UTF-8&amp;oe=UTF-8&amp;redir_esc=&amp;ei=SONgT_etCOiq0QWDx8CrBw%5Cnpapers://e74d72ed-e60d-4d01-b249-70f43c2b74c1/Paper/p696</w:t>
      </w:r>
    </w:p>
    <w:p w14:paraId="09C99D2F"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3. </w:t>
      </w:r>
      <w:r w:rsidRPr="006D399E">
        <w:rPr>
          <w:rFonts w:ascii="Calibri" w:hAnsi="Calibri" w:cs="Calibri"/>
          <w:noProof/>
          <w:szCs w:val="24"/>
        </w:rPr>
        <w:tab/>
        <w:t>McKee SP, Welch L. Sequential recruitment in the discrimination of velocity. J Opt Soc Am A. 1985;2: 243. doi:10.1364/josaa.2.000243</w:t>
      </w:r>
    </w:p>
    <w:p w14:paraId="169FB7AB"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4. </w:t>
      </w:r>
      <w:r w:rsidRPr="006D399E">
        <w:rPr>
          <w:rFonts w:ascii="Calibri" w:hAnsi="Calibri" w:cs="Calibri"/>
          <w:noProof/>
          <w:szCs w:val="24"/>
        </w:rPr>
        <w:tab/>
        <w:t>Milner D, Goodale M. The Visual Brain in Action. The Visual Brain in Action. 2006. doi:10.1093/acprof:oso/9780198524724.001.0001</w:t>
      </w:r>
    </w:p>
    <w:p w14:paraId="0855D951"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5. </w:t>
      </w:r>
      <w:r w:rsidRPr="006D399E">
        <w:rPr>
          <w:rFonts w:ascii="Calibri" w:hAnsi="Calibri" w:cs="Calibri"/>
          <w:noProof/>
          <w:szCs w:val="24"/>
        </w:rPr>
        <w:tab/>
        <w:t>Rossetti Y, Pisella L, McIntosh RD. Rise and fall of the two visual systems theory. Ann Phys Rehabil Med. 2017;60: 130–140. doi:10.1016/j.rehab.2017.02.002</w:t>
      </w:r>
    </w:p>
    <w:p w14:paraId="607EA2C2"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szCs w:val="24"/>
        </w:rPr>
      </w:pPr>
      <w:r w:rsidRPr="006D399E">
        <w:rPr>
          <w:rFonts w:ascii="Calibri" w:hAnsi="Calibri" w:cs="Calibri"/>
          <w:noProof/>
          <w:szCs w:val="24"/>
        </w:rPr>
        <w:t xml:space="preserve">56. </w:t>
      </w:r>
      <w:r w:rsidRPr="006D399E">
        <w:rPr>
          <w:rFonts w:ascii="Calibri" w:hAnsi="Calibri" w:cs="Calibri"/>
          <w:noProof/>
          <w:szCs w:val="24"/>
        </w:rPr>
        <w:tab/>
        <w:t xml:space="preserve">Gibson JJ. The Ecological Approach to Visual Perception. New York: Taylor &amp; Francis; 1986. </w:t>
      </w:r>
    </w:p>
    <w:p w14:paraId="7536DE5D" w14:textId="77777777" w:rsidR="006D399E" w:rsidRPr="006D399E" w:rsidRDefault="006D399E" w:rsidP="006D399E">
      <w:pPr>
        <w:widowControl w:val="0"/>
        <w:autoSpaceDE w:val="0"/>
        <w:autoSpaceDN w:val="0"/>
        <w:adjustRightInd w:val="0"/>
        <w:spacing w:line="240" w:lineRule="auto"/>
        <w:ind w:left="640" w:hanging="640"/>
        <w:rPr>
          <w:rFonts w:ascii="Calibri" w:hAnsi="Calibri" w:cs="Calibri"/>
          <w:noProof/>
        </w:rPr>
      </w:pPr>
      <w:r w:rsidRPr="006D399E">
        <w:rPr>
          <w:rFonts w:ascii="Calibri" w:hAnsi="Calibri" w:cs="Calibri"/>
          <w:noProof/>
          <w:szCs w:val="24"/>
        </w:rPr>
        <w:t xml:space="preserve">57. </w:t>
      </w:r>
      <w:r w:rsidRPr="006D399E">
        <w:rPr>
          <w:rFonts w:ascii="Calibri" w:hAnsi="Calibri" w:cs="Calibri"/>
          <w:noProof/>
          <w:szCs w:val="24"/>
        </w:rPr>
        <w:tab/>
        <w:t>Jörges B. Data Analysis and Power Simulations with General Linear Mixed Modelling for Psychophysical Data – A Practical , R-Based Guide. PsyArXiv. 2021. doi:10.31234/osf.io/ack8u</w:t>
      </w:r>
    </w:p>
    <w:p w14:paraId="2B756663" w14:textId="4EA4D424" w:rsidR="00E80E45" w:rsidRDefault="006D399E" w:rsidP="00E80E45">
      <w:pPr>
        <w:rPr>
          <w:ins w:id="429" w:author="Bjoern Jan Joerges" w:date="2023-10-24T13:42:00Z"/>
          <w:rFonts w:ascii="Calibri" w:hAnsi="Calibri" w:cs="Calibri"/>
          <w:noProof/>
          <w:szCs w:val="24"/>
        </w:rPr>
      </w:pPr>
      <w:r>
        <w:rPr>
          <w:rFonts w:ascii="Calibri" w:hAnsi="Calibri" w:cs="Calibri"/>
          <w:noProof/>
          <w:szCs w:val="24"/>
        </w:rPr>
        <w:fldChar w:fldCharType="end"/>
      </w:r>
    </w:p>
    <w:p w14:paraId="4DB59FD4" w14:textId="77777777" w:rsidR="006D399E" w:rsidRPr="00E80E45" w:rsidRDefault="006D399E" w:rsidP="00E80E45"/>
    <w:p w14:paraId="590B484C" w14:textId="77777777" w:rsidR="00024595" w:rsidRDefault="00024595" w:rsidP="00162606">
      <w:pPr>
        <w:pStyle w:val="Heading2"/>
      </w:pPr>
      <w:bookmarkStart w:id="430" w:name="_Ref97332555"/>
      <w:r>
        <w:t>Appendix A</w:t>
      </w:r>
      <w:bookmarkEnd w:id="430"/>
    </w:p>
    <w:p w14:paraId="20E17603" w14:textId="3033E256" w:rsidR="00024595" w:rsidRPr="00024595" w:rsidRDefault="00024595" w:rsidP="00162606">
      <w:pPr>
        <w:widowControl w:val="0"/>
        <w:autoSpaceDE w:val="0"/>
        <w:autoSpaceDN w:val="0"/>
        <w:adjustRightInd w:val="0"/>
        <w:spacing w:line="240" w:lineRule="auto"/>
        <w:jc w:val="both"/>
      </w:pPr>
      <w:r w:rsidRPr="00024595">
        <w:t xml:space="preserve">Since we assume, for the sake of visualizing our predictions and performing the power analysis, that self-motion impacts the perceived speed equally for both tasks, we first generate </w:t>
      </w:r>
      <w:r w:rsidR="0053454C">
        <w:t xml:space="preserve">parameters indicating </w:t>
      </w:r>
      <w:r w:rsidRPr="00024595">
        <w:t>biases and variability differences for each participant</w:t>
      </w:r>
      <w:r w:rsidR="0053454C">
        <w:t>:</w:t>
      </w:r>
      <w:r w:rsidRPr="00024595">
        <w:t xml:space="preserve"> </w:t>
      </w:r>
      <w:r w:rsidR="0053454C">
        <w:t>f</w:t>
      </w:r>
      <w:r w:rsidRPr="00024595">
        <w:t>or each participant</w:t>
      </w:r>
      <w:r w:rsidR="0053454C">
        <w:t xml:space="preserve"> separately</w:t>
      </w:r>
      <w:r w:rsidRPr="00024595">
        <w:t xml:space="preserve">, we draw the effect of self-motion in the opposite direction of the target on accuracy from a normal distribution with a mean of 20% of the presented visual self-motion and a standard deviation of 30%. This reflects the rather noisy effect </w:t>
      </w:r>
      <w:r w:rsidRPr="00024595">
        <w:lastRenderedPageBreak/>
        <w:t xml:space="preserve">we found in our previous study </w:t>
      </w:r>
      <w:r w:rsidRPr="00024595">
        <w:fldChar w:fldCharType="begin" w:fldLock="1"/>
      </w:r>
      <w:r w:rsidR="006D399E">
        <w:instrText>ADDIN CSL_CITATION {"citationItems":[{"id":"ITEM-1","itemData":{"DOI":"10.3758/s13414-021-02372-4","ISSN":"1943393X","PMID":"34704212","abstract":"Judging object speed during observer self-motion requires disambiguating retinal stimulation from two sources: self-motion and object motion. According to the Flow Parsing hypothesis, observers estimate their own motion, then subtract the retinal corresponding motion from the total retinal stimulation and interpret the remaining stimulation as pertaining to object motion. Subtracting noisier self-motion information from retinal input should lead to a decrease in precision. Furthermore, when self-motion is only simulated visually, self-motion is likely to be underestimated, yielding an overestimation of target speed when target and observer move in opposite directions and an underestimation when they move in the same direction. We tested this hypothesis with a two-alternative forced-choice task in which participants judged which of two motions, presented in an immersive 3D environment, was faster. One motion interval contained a ball cloud whose speed was selected dynamically according to a PEST staircase, while the other contained one big target travelling laterally at a fixed speed. While viewing the big target, participants were either static or experienced visually simulated lateral self-motion in the same or opposite direction of the target. Participants were not significantly biased in either motion profile, and precision was only significantly lower when participants moved visually in the direction opposite to the target. We conclude that, when immersed in an ecologically valid 3D environment with rich self-motion cues, participants perceive an object’s speed accurately at a small precision cost, even when self-motion is simulated only visually.","author":[{"dropping-particle":"","family":"Jörges","given":"Björn","non-dropping-particle":"","parse-names":false,"suffix":""},{"dropping-particle":"","family":"Harris","given":"Laurence R","non-dropping-particle":"","parse-names":false,"suffix":""}],"container-title":"Attention, Perception, and Psychophysics","id":"ITEM-1","issue":"1","issued":{"date-parts":[["2021"]]},"page":"25-46","publisher":"Attention, Perception, &amp; Psychophysics","title":"Object speed perception during lateral visual self-motion","type":"article-journal","volume":"84"},"uris":["http://www.mendeley.com/documents/?uuid=76f8d09d-2963-40e3-b83c-6a0e817d2502"]}],"mendeley":{"formattedCitation":"[37]","plainTextFormattedCitation":"[37]","previouslyFormattedCitation":"[37]"},"properties":{"noteIndex":0},"schema":"https://github.com/citation-style-language/schema/raw/master/csl-citation.json"}</w:instrText>
      </w:r>
      <w:r w:rsidRPr="00024595">
        <w:fldChar w:fldCharType="separate"/>
      </w:r>
      <w:r w:rsidR="00AC6668" w:rsidRPr="00AC6668">
        <w:rPr>
          <w:noProof/>
        </w:rPr>
        <w:t>[37]</w:t>
      </w:r>
      <w:r w:rsidRPr="00024595">
        <w:fldChar w:fldCharType="end"/>
      </w:r>
      <w:r w:rsidRPr="00024595">
        <w:t xml:space="preserve">. For the impact of self-motion in the opposite direction of the target, we draw the values from a normal distribution with a mean of 20% and a standard deviation of 30%. While we did not find such effect previously, the higher self-motion speeds in this study help raise the power and should allow us to find effects for which our previous study did not have enough power. </w:t>
      </w:r>
      <w:r w:rsidR="00B31FF0">
        <w:t>In line with the previous study, n</w:t>
      </w:r>
      <w:r w:rsidRPr="00024595">
        <w:t>o effects were assumed for self-motion in the same direction as the object.</w:t>
      </w:r>
    </w:p>
    <w:p w14:paraId="047901DF" w14:textId="247ACF18" w:rsidR="00024595" w:rsidRPr="00024595" w:rsidRDefault="00024595" w:rsidP="00162606">
      <w:pPr>
        <w:widowControl w:val="0"/>
        <w:autoSpaceDE w:val="0"/>
        <w:autoSpaceDN w:val="0"/>
        <w:adjustRightInd w:val="0"/>
        <w:spacing w:line="240" w:lineRule="auto"/>
        <w:jc w:val="both"/>
      </w:pPr>
      <w:r w:rsidRPr="00024595">
        <w:rPr>
          <w:b/>
          <w:bCs/>
        </w:rPr>
        <w:t>Modelling the speed estimation task</w:t>
      </w:r>
      <w:r w:rsidRPr="00024595">
        <w:t xml:space="preserve"> – To model participant performance, we closely follow the procedure outlined by Jörges </w:t>
      </w:r>
      <w:r w:rsidRPr="00024595">
        <w:fldChar w:fldCharType="begin" w:fldLock="1"/>
      </w:r>
      <w:r w:rsidR="00981F41">
        <w:instrText>ADDIN CSL_CITATION {"citationItems":[{"id":"ITEM-1","itemData":{"DOI":"10.31234/osf.io/ack8u","author":[{"dropping-particle":"","family":"Jörges","given":"Björn","non-dropping-particle":"","parse-names":false,"suffix":""}],"container-title":"PsyArXiv","id":"ITEM-1","issued":{"date-parts":[["2021"]]},"title":"Data Analysis and Power Simulations with General Linear Mixed Modelling for Psychophysical Data – A Practical , R-Based Guide","type":"article-journal"},"uris":["http://www.mendeley.com/documents/?uuid=60dc7e88-2fba-4c7a-9b5f-8149e1d267e7"]}],"mendeley":{"formattedCitation":"[57]","plainTextFormattedCitation":"[57]","previouslyFormattedCitation":"[57]"},"properties":{"noteIndex":0},"schema":"https://github.com/citation-style-language/schema/raw/master/csl-citation.json"}</w:instrText>
      </w:r>
      <w:r w:rsidRPr="00024595">
        <w:fldChar w:fldCharType="separate"/>
      </w:r>
      <w:r w:rsidR="002255B7" w:rsidRPr="002255B7">
        <w:rPr>
          <w:noProof/>
        </w:rPr>
        <w:t>[57]</w:t>
      </w:r>
      <w:r w:rsidRPr="00024595">
        <w:fldChar w:fldCharType="end"/>
      </w:r>
      <w:r w:rsidRPr="00024595">
        <w:t xml:space="preserve">: we first </w:t>
      </w:r>
      <w:r w:rsidR="00B31FF0">
        <w:t>generate</w:t>
      </w:r>
      <w:r w:rsidRPr="00024595">
        <w:t xml:space="preserve"> means and standard deviations for (cumulative Gaussian) psychometric functions for each condition and participant. We </w:t>
      </w:r>
      <w:r w:rsidR="00B31FF0">
        <w:t>compute</w:t>
      </w:r>
      <w:r w:rsidRPr="00024595">
        <w:t xml:space="preserve"> the means by taking the presented speed of the stimulus (4, 5, or 6 m/s) and adding the effect of self-motion on perceived speed </w:t>
      </w:r>
      <w:r w:rsidR="00B31FF0">
        <w:t xml:space="preserve">that we have </w:t>
      </w:r>
      <w:r w:rsidRPr="00024595">
        <w:t>drawn before</w:t>
      </w:r>
      <w:r w:rsidR="00B31FF0">
        <w:t xml:space="preserve"> for each participant</w:t>
      </w:r>
      <w:r w:rsidRPr="00024595">
        <w:t xml:space="preserve">. For the standard deviations, we part from a Weber Fraction of 10% for speed judgements commonly reported in the literature </w:t>
      </w:r>
      <w:r w:rsidRPr="00024595">
        <w:fldChar w:fldCharType="begin" w:fldLock="1"/>
      </w:r>
      <w:r w:rsidR="006D399E">
        <w:instrText>ADDIN CSL_CITATION {"citationItems":[{"id":"ITEM-1","itemData":{"DOI":"10.3758/BF03205979","ISSN":"00315117","abstract":"Three experiments were designed to investigate naive observers' abilities at discriminating the rotational velocities of two simultaneously viewed objects. In Experiment 1, rotations could occur about parallel or orthogonal axes, with initial orientations in phase or out of phase, and (for parallel rotational axes) in the same or opposite direction. Differential thresholds were approximately 10%. In Experiment 2, stimulus objects differed in the number of faces revealed in rotation (three vs. four). Observers' response curves had no greater spread, but their PSEs (points of subjective equality) were shifted such that there was a partial compensation. for faces revealed per unit time. In both Experiment 1 and Experiment 2, performance was consistent across rotational axis and directional conditions. In Experiment 3, the effect of object size was examined, in order to determine the extent to which angular velocity judgments are influenced by the tangential velocity of the faces. When the comparison cube's edges were half the length of the standard's, PSEs were elevated 18.5%. Taken together, these data suggest that observers are able to discriminate angular velocities with a competence near that for linear velocities. However, perceived angular rate is influenced by structural aspects of the stimuli. © 1990 Psychonomic Society, Inc.","author":[{"dropping-particle":"","family":"Kaiser","given":"Mary K.","non-dropping-particle":"","parse-names":false,"suffix":""}],"container-title":"Perception &amp; Psychophysics","id":"ITEM-1","issue":"2","issued":{"date-parts":[["1990"]]},"page":"149-156","title":"Angular velocity discrimination","type":"article-journal","volume":"47"},"uris":["http://www.mendeley.com/documents/?uuid=d5a898f5-37ef-495c-914c-e542be6c1115"]}],"mendeley":{"formattedCitation":"[40]","plainTextFormattedCitation":"[40]","previouslyFormattedCitation":"[40]"},"properties":{"noteIndex":0},"schema":"https://github.com/citation-style-language/schema/raw/master/csl-citation.json"}</w:instrText>
      </w:r>
      <w:r w:rsidRPr="00024595">
        <w:fldChar w:fldCharType="separate"/>
      </w:r>
      <w:r w:rsidR="00AC6668" w:rsidRPr="00AC6668">
        <w:rPr>
          <w:noProof/>
        </w:rPr>
        <w:t>[40]</w:t>
      </w:r>
      <w:r w:rsidRPr="00024595">
        <w:fldChar w:fldCharType="end"/>
      </w:r>
      <w:r w:rsidRPr="00024595">
        <w:t xml:space="preserve">, and draw the Weber Fractions for each participant from a normal distribution with a mean of 10% and a standard deviation of 1.5%, which corresponds to between-participant variability in their general ability to discern speeds, and convert these values into standard deviations. We then add the value chosen above for the effect of self-motion as a fraction of the presented </w:t>
      </w:r>
      <w:r w:rsidR="00B31FF0">
        <w:t>speed</w:t>
      </w:r>
      <w:r w:rsidRPr="00024595">
        <w:t xml:space="preserve">. As a next step, we choose 70 speed values for each condition </w:t>
      </w:r>
      <w:r w:rsidR="00B31FF0">
        <w:t xml:space="preserve">which </w:t>
      </w:r>
      <w:r w:rsidRPr="00024595">
        <w:t xml:space="preserve">our staircase procedure is likely to present for each participant. We achieve this by drawing values from Cauchy distributions with their location parameters at the presented speed and their scale parameter at 10% of the presented speed. We then compute the probability of each participant for each condition and each simulated presented stimulus </w:t>
      </w:r>
      <w:r w:rsidR="00B31FF0">
        <w:t>speed</w:t>
      </w:r>
      <w:r w:rsidRPr="00024595">
        <w:t xml:space="preserve"> to judge that the ball cloud is faster than the single ball, and use these probabilities to draw binary yes/no answers </w:t>
      </w:r>
      <w:r w:rsidR="00B31FF0">
        <w:t>from the</w:t>
      </w:r>
      <w:r w:rsidRPr="00024595">
        <w:t xml:space="preserve"> Bernoulli function. Finally, we apply the process outlined under </w:t>
      </w:r>
      <w:r w:rsidRPr="00024595">
        <w:fldChar w:fldCharType="begin"/>
      </w:r>
      <w:r w:rsidRPr="00024595">
        <w:instrText xml:space="preserve"> REF _Ref96131220 \h </w:instrText>
      </w:r>
      <w:r>
        <w:instrText xml:space="preserve"> \* MERGEFORMAT </w:instrText>
      </w:r>
      <w:r w:rsidRPr="00024595">
        <w:fldChar w:fldCharType="separate"/>
      </w:r>
      <w:r w:rsidRPr="00024595">
        <w:t>Data analysis plan</w:t>
      </w:r>
      <w:r w:rsidRPr="00024595">
        <w:fldChar w:fldCharType="end"/>
      </w:r>
      <w:r w:rsidRPr="00024595">
        <w:t xml:space="preserve"> to obtain </w:t>
      </w:r>
      <w:r w:rsidR="00B31FF0">
        <w:t xml:space="preserve">simulated </w:t>
      </w:r>
      <w:r w:rsidRPr="00024595">
        <w:t>PSEs and JNDs for each participant and condition.</w:t>
      </w:r>
    </w:p>
    <w:p w14:paraId="31498501" w14:textId="77777777" w:rsidR="00024595" w:rsidRPr="00024595" w:rsidRDefault="00024595" w:rsidP="00162606">
      <w:pPr>
        <w:widowControl w:val="0"/>
        <w:autoSpaceDE w:val="0"/>
        <w:autoSpaceDN w:val="0"/>
        <w:adjustRightInd w:val="0"/>
        <w:spacing w:line="240" w:lineRule="auto"/>
        <w:jc w:val="both"/>
      </w:pPr>
      <w:r w:rsidRPr="00024595">
        <w:rPr>
          <w:b/>
          <w:bCs/>
        </w:rPr>
        <w:t>Modelling the prediction task</w:t>
      </w:r>
      <w:r w:rsidRPr="00024595">
        <w:t xml:space="preserve"> – For the prediction task, our model for time-to-contact is based on the physical equation for distance from time and speed; time-to-contact can then be estimated from the ball’s speed and the distance between its point of disappearance and the target rectang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9"/>
        <w:gridCol w:w="1181"/>
      </w:tblGrid>
      <w:tr w:rsidR="00024595" w:rsidRPr="00024595" w14:paraId="7BF916CA" w14:textId="77777777" w:rsidTr="00E10AA8">
        <w:tc>
          <w:tcPr>
            <w:tcW w:w="8179" w:type="dxa"/>
          </w:tcPr>
          <w:p w14:paraId="6C804BA8" w14:textId="77777777" w:rsidR="00024595" w:rsidRPr="00024595" w:rsidRDefault="00000000" w:rsidP="00162606">
            <w:pPr>
              <w:widowControl w:val="0"/>
              <w:autoSpaceDE w:val="0"/>
              <w:autoSpaceDN w:val="0"/>
              <w:adjustRightInd w:val="0"/>
              <w:spacing w:after="160"/>
              <w:jc w:val="both"/>
            </w:pPr>
            <m:oMathPara>
              <m:oMath>
                <m:sSub>
                  <m:sSubPr>
                    <m:ctrlPr>
                      <w:rPr>
                        <w:rFonts w:ascii="Cambria Math" w:hAnsi="Cambria Math"/>
                        <w:i/>
                      </w:rPr>
                    </m:ctrlPr>
                  </m:sSubPr>
                  <m:e>
                    <m:r>
                      <w:rPr>
                        <w:rFonts w:ascii="Cambria Math" w:hAnsi="Cambria Math"/>
                      </w:rPr>
                      <m:t>t</m:t>
                    </m:r>
                  </m:e>
                  <m:sub>
                    <m:r>
                      <w:rPr>
                        <w:rFonts w:ascii="Cambria Math" w:hAnsi="Cambria Math"/>
                      </w:rPr>
                      <m:t>extrapolated</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erceive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perceived</m:t>
                    </m:r>
                  </m:sub>
                </m:sSub>
              </m:oMath>
            </m:oMathPara>
          </w:p>
        </w:tc>
        <w:tc>
          <w:tcPr>
            <w:tcW w:w="1181" w:type="dxa"/>
          </w:tcPr>
          <w:p w14:paraId="10E35323" w14:textId="77777777" w:rsidR="00024595" w:rsidRPr="00024595" w:rsidRDefault="00024595" w:rsidP="00162606">
            <w:pPr>
              <w:widowControl w:val="0"/>
              <w:autoSpaceDE w:val="0"/>
              <w:autoSpaceDN w:val="0"/>
              <w:adjustRightInd w:val="0"/>
              <w:spacing w:after="160"/>
              <w:jc w:val="both"/>
            </w:pPr>
            <w:r w:rsidRPr="00024595">
              <w:t>(3)</w:t>
            </w:r>
          </w:p>
        </w:tc>
      </w:tr>
    </w:tbl>
    <w:p w14:paraId="1DEC429D" w14:textId="46DB0E8F" w:rsidR="00024595" w:rsidRPr="00FE0A7E" w:rsidRDefault="00024595" w:rsidP="00162606">
      <w:pPr>
        <w:widowControl w:val="0"/>
        <w:autoSpaceDE w:val="0"/>
        <w:autoSpaceDN w:val="0"/>
        <w:adjustRightInd w:val="0"/>
        <w:spacing w:line="240" w:lineRule="auto"/>
        <w:jc w:val="both"/>
      </w:pPr>
      <w:r w:rsidRPr="00024595">
        <w:t>We use the same simulated participants as for the speed estimation task (i.e., with the same PSEs and JNDs</w:t>
      </w:r>
      <w:r w:rsidR="009A15AE">
        <w:t>, and with the same parameters for the effect of self-motion on PSEs and JNDs</w:t>
      </w:r>
      <w:r w:rsidRPr="00024595">
        <w:t>). We further assume here that the distance between observer and stimulus is either estimated correctly, or it is misestimated consistently, such that the effect on perceived speed and perceived distance cancel out</w:t>
      </w:r>
      <w:r w:rsidR="008B3804">
        <w:t xml:space="preserve">, and that this distance is estimated </w:t>
      </w:r>
      <w:r w:rsidR="008B3804" w:rsidRPr="008B3804">
        <w:t xml:space="preserve">with a Weber Fraction of 5% </w:t>
      </w:r>
      <w:r w:rsidR="008B3804" w:rsidRPr="008B3804">
        <w:fldChar w:fldCharType="begin" w:fldLock="1"/>
      </w:r>
      <w:r w:rsidR="006D399E">
        <w:instrText>ADDIN CSL_CITATION {"citationItems":[{"id":"ITEM-1","itemData":{"DOI":"10.1037/0096-1523.22.1.173","ISSN":"00961523","abstract":"A set of 4 experiments evaluated observers' sensitivity to three-dimensional (3-D) length, using both discrimination and adjustment paradigms with computer-generated optical patterns and real objects viewed directly in a natural environment. Although observers were highly sensitive to small differences in two-dimensional length for line segments presented in the frontoparallel plane, their discrimination thresholds increased by an order of magnitude when the line segments were presented at random orientations in 3-D space. There were also large failures of constancy, such that the perception of 3-D length varied systematically with viewing distance, even under full-cue conditions.","author":[{"dropping-particle":"","family":"Norman","given":"J. Farley","non-dropping-particle":"","parse-names":false,"suffix":""},{"dropping-particle":"","family":"Todd","given":"James T.","non-dropping-particle":"","parse-names":false,"suffix":""},{"dropping-particle":"","family":"Perotti","given":"Victor J.","non-dropping-particle":"","parse-names":false,"suffix":""},{"dropping-particle":"","family":"Tittle","given":"James S.","non-dropping-particle":"","parse-names":false,"suffix":""}],"container-title":"Journal of Experimental Psychology: Human Perception and Performance","id":"ITEM-1","issue":"1","issued":{"date-parts":[["1996"]]},"page":"173-186","title":"The Visual Perception of Three-Dimensional Length","type":"article-journal","volume":"22"},"uris":["http://www.mendeley.com/documents/?uuid=ddcca986-0d8e-4ba8-98d8-01700f1bbc07"]}],"mendeley":{"formattedCitation":"[41]","plainTextFormattedCitation":"[41]","previouslyFormattedCitation":"[41]"},"properties":{"noteIndex":0},"schema":"https://github.com/citation-style-language/schema/raw/master/csl-citation.json"}</w:instrText>
      </w:r>
      <w:r w:rsidR="008B3804" w:rsidRPr="008B3804">
        <w:fldChar w:fldCharType="separate"/>
      </w:r>
      <w:r w:rsidR="00AC6668" w:rsidRPr="00AC6668">
        <w:rPr>
          <w:noProof/>
        </w:rPr>
        <w:t>[41]</w:t>
      </w:r>
      <w:r w:rsidR="008B3804" w:rsidRPr="008B3804">
        <w:fldChar w:fldCharType="end"/>
      </w:r>
      <w:r w:rsidR="008B3804" w:rsidRPr="008B3804">
        <w:t xml:space="preserve">. </w:t>
      </w:r>
      <w:r w:rsidR="008B3804">
        <w:t>We then draw a (simulated) perceived distance for each trial and participant from a normal distribution with its mean at the correct distance, and a standard deviation that corresponds to this Weber Fraction of 5%.</w:t>
      </w:r>
      <w:r w:rsidR="000151E0">
        <w:t xml:space="preserve"> For the perceived speed, we add each participants self-motion effect on their personal PSE and JND, respectively, and then draw a (simulated) perceived speed from a normal distribution that uses the PSE for each participant and trial as mean and the JND for each participant and trial as standard deviation. Finally, we obtain the simulated extrapolated duration by dividing the simulated distance by the simulated speed for each participant and trial</w:t>
      </w:r>
      <w:r w:rsidR="007D7F29">
        <w:t xml:space="preserve"> and subtract the occlusion duration to obtain the timing error.</w:t>
      </w:r>
    </w:p>
    <w:sectPr w:rsidR="00024595" w:rsidRPr="00FE0A7E" w:rsidSect="006E4D15">
      <w:footerReference w:type="even" r:id="rId28"/>
      <w:footerReference w:type="default" r:id="rId29"/>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90" w:author="Bjoern Jan Joerges" w:date="2023-09-28T01:08:00Z" w:initials="BJ">
    <w:p w14:paraId="4473E16D" w14:textId="77777777" w:rsidR="00F86057" w:rsidRDefault="00F86057" w:rsidP="00C93087">
      <w:pPr>
        <w:pStyle w:val="CommentText"/>
      </w:pPr>
      <w:r>
        <w:rPr>
          <w:rStyle w:val="CommentReference"/>
        </w:rPr>
        <w:annotationRef/>
      </w:r>
      <w:r>
        <w:rPr>
          <w:lang w:val="de-DE"/>
        </w:rPr>
        <w:t>Should we maybe watermark these with something like "SIMULATED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73E1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0205811" w16cex:dateUtc="2023-09-28T05: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73E16D" w16cid:durableId="702058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82801" w14:textId="77777777" w:rsidR="0090160E" w:rsidRDefault="0090160E" w:rsidP="00D444DC">
      <w:pPr>
        <w:spacing w:after="0" w:line="240" w:lineRule="auto"/>
      </w:pPr>
      <w:r>
        <w:separator/>
      </w:r>
    </w:p>
  </w:endnote>
  <w:endnote w:type="continuationSeparator" w:id="0">
    <w:p w14:paraId="4CA73004" w14:textId="77777777" w:rsidR="0090160E" w:rsidRDefault="0090160E" w:rsidP="00D444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91598635"/>
      <w:docPartObj>
        <w:docPartGallery w:val="Page Numbers (Bottom of Page)"/>
        <w:docPartUnique/>
      </w:docPartObj>
    </w:sdtPr>
    <w:sdtContent>
      <w:p w14:paraId="3D641B28"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E4D15">
          <w:rPr>
            <w:rStyle w:val="PageNumber"/>
            <w:noProof/>
          </w:rPr>
          <w:t>1</w:t>
        </w:r>
        <w:r>
          <w:rPr>
            <w:rStyle w:val="PageNumber"/>
          </w:rPr>
          <w:fldChar w:fldCharType="end"/>
        </w:r>
      </w:p>
    </w:sdtContent>
  </w:sdt>
  <w:p w14:paraId="4472AC8A" w14:textId="77777777" w:rsidR="00D444DC" w:rsidRDefault="00D444DC" w:rsidP="00796B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93212332"/>
      <w:docPartObj>
        <w:docPartGallery w:val="Page Numbers (Bottom of Page)"/>
        <w:docPartUnique/>
      </w:docPartObj>
    </w:sdtPr>
    <w:sdtContent>
      <w:p w14:paraId="2D46A3EC" w14:textId="77777777" w:rsidR="00D444DC" w:rsidRDefault="00D444DC" w:rsidP="000074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0B569A" w14:textId="77777777" w:rsidR="00D444DC" w:rsidRDefault="00D444DC" w:rsidP="00BF5E3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E6D304" w14:textId="77777777" w:rsidR="0090160E" w:rsidRDefault="0090160E" w:rsidP="00D444DC">
      <w:pPr>
        <w:spacing w:after="0" w:line="240" w:lineRule="auto"/>
      </w:pPr>
      <w:r>
        <w:separator/>
      </w:r>
    </w:p>
  </w:footnote>
  <w:footnote w:type="continuationSeparator" w:id="0">
    <w:p w14:paraId="600DBA00" w14:textId="77777777" w:rsidR="0090160E" w:rsidRDefault="0090160E" w:rsidP="00D444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4D95FAD"/>
    <w:multiLevelType w:val="hybridMultilevel"/>
    <w:tmpl w:val="D3FE4DF0"/>
    <w:lvl w:ilvl="0" w:tplc="876E184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E5F4D25"/>
    <w:multiLevelType w:val="hybridMultilevel"/>
    <w:tmpl w:val="7694766A"/>
    <w:lvl w:ilvl="0" w:tplc="63C2999C">
      <w:start w:val="8"/>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46951963">
    <w:abstractNumId w:val="0"/>
  </w:num>
  <w:num w:numId="2" w16cid:durableId="19636098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joern Jan Joerges">
    <w15:presenceInfo w15:providerId="AD" w15:userId="S::bjoerges@yorku.ca::12ee3f6e-2663-4033-ad83-78e77b8ad2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404D"/>
    <w:rsid w:val="000054B7"/>
    <w:rsid w:val="00007445"/>
    <w:rsid w:val="00010303"/>
    <w:rsid w:val="0001116F"/>
    <w:rsid w:val="00013754"/>
    <w:rsid w:val="000151E0"/>
    <w:rsid w:val="00020609"/>
    <w:rsid w:val="00024595"/>
    <w:rsid w:val="00031667"/>
    <w:rsid w:val="000350A4"/>
    <w:rsid w:val="000363DB"/>
    <w:rsid w:val="00041365"/>
    <w:rsid w:val="000441C4"/>
    <w:rsid w:val="00050D86"/>
    <w:rsid w:val="00052818"/>
    <w:rsid w:val="00052A20"/>
    <w:rsid w:val="000572BE"/>
    <w:rsid w:val="00060393"/>
    <w:rsid w:val="00060CEF"/>
    <w:rsid w:val="00061D7B"/>
    <w:rsid w:val="00061E1E"/>
    <w:rsid w:val="00066C80"/>
    <w:rsid w:val="00071C77"/>
    <w:rsid w:val="000742C7"/>
    <w:rsid w:val="000749E3"/>
    <w:rsid w:val="00076FB6"/>
    <w:rsid w:val="00081B81"/>
    <w:rsid w:val="00082629"/>
    <w:rsid w:val="00096ABD"/>
    <w:rsid w:val="00097BF7"/>
    <w:rsid w:val="00097E54"/>
    <w:rsid w:val="000A01B7"/>
    <w:rsid w:val="000A13FA"/>
    <w:rsid w:val="000A1E0C"/>
    <w:rsid w:val="000A27B7"/>
    <w:rsid w:val="000A4061"/>
    <w:rsid w:val="000A59CF"/>
    <w:rsid w:val="000A68FF"/>
    <w:rsid w:val="000B20D1"/>
    <w:rsid w:val="000B2106"/>
    <w:rsid w:val="000B33A4"/>
    <w:rsid w:val="000B4A1B"/>
    <w:rsid w:val="000C024C"/>
    <w:rsid w:val="000C357A"/>
    <w:rsid w:val="000C3FCF"/>
    <w:rsid w:val="000C7B35"/>
    <w:rsid w:val="000D03B3"/>
    <w:rsid w:val="000D26ED"/>
    <w:rsid w:val="000D3128"/>
    <w:rsid w:val="000E1D2C"/>
    <w:rsid w:val="000E3E5C"/>
    <w:rsid w:val="000E6230"/>
    <w:rsid w:val="000E6494"/>
    <w:rsid w:val="000F2E1B"/>
    <w:rsid w:val="000F6213"/>
    <w:rsid w:val="000F7675"/>
    <w:rsid w:val="001002F1"/>
    <w:rsid w:val="0010036C"/>
    <w:rsid w:val="0010097D"/>
    <w:rsid w:val="0010139D"/>
    <w:rsid w:val="00106EAF"/>
    <w:rsid w:val="00110D4F"/>
    <w:rsid w:val="00111717"/>
    <w:rsid w:val="001160A3"/>
    <w:rsid w:val="00116871"/>
    <w:rsid w:val="00121E05"/>
    <w:rsid w:val="00121F6F"/>
    <w:rsid w:val="00122F4D"/>
    <w:rsid w:val="001242E5"/>
    <w:rsid w:val="0012469A"/>
    <w:rsid w:val="001318AB"/>
    <w:rsid w:val="001323CE"/>
    <w:rsid w:val="00137A8E"/>
    <w:rsid w:val="00142A9F"/>
    <w:rsid w:val="0014510B"/>
    <w:rsid w:val="001456F4"/>
    <w:rsid w:val="00147AEB"/>
    <w:rsid w:val="00152D44"/>
    <w:rsid w:val="001542CB"/>
    <w:rsid w:val="00157764"/>
    <w:rsid w:val="00162084"/>
    <w:rsid w:val="00162606"/>
    <w:rsid w:val="00162A57"/>
    <w:rsid w:val="001634FA"/>
    <w:rsid w:val="00163B97"/>
    <w:rsid w:val="001719DE"/>
    <w:rsid w:val="00172AD1"/>
    <w:rsid w:val="00173FFF"/>
    <w:rsid w:val="00176482"/>
    <w:rsid w:val="00176F17"/>
    <w:rsid w:val="00180D58"/>
    <w:rsid w:val="0018350B"/>
    <w:rsid w:val="00192D44"/>
    <w:rsid w:val="0019449D"/>
    <w:rsid w:val="00196009"/>
    <w:rsid w:val="0019669A"/>
    <w:rsid w:val="001A0A6A"/>
    <w:rsid w:val="001A57D8"/>
    <w:rsid w:val="001A5913"/>
    <w:rsid w:val="001A62F6"/>
    <w:rsid w:val="001B015E"/>
    <w:rsid w:val="001B3BB2"/>
    <w:rsid w:val="001B41C0"/>
    <w:rsid w:val="001B43B8"/>
    <w:rsid w:val="001B718E"/>
    <w:rsid w:val="001B755A"/>
    <w:rsid w:val="001C263B"/>
    <w:rsid w:val="001C4DB5"/>
    <w:rsid w:val="001D0322"/>
    <w:rsid w:val="001D4CBA"/>
    <w:rsid w:val="001D582A"/>
    <w:rsid w:val="001D68B6"/>
    <w:rsid w:val="001D7675"/>
    <w:rsid w:val="001E2379"/>
    <w:rsid w:val="001E6EE6"/>
    <w:rsid w:val="001F412A"/>
    <w:rsid w:val="001F6343"/>
    <w:rsid w:val="00202F46"/>
    <w:rsid w:val="00203050"/>
    <w:rsid w:val="00205179"/>
    <w:rsid w:val="00211FBD"/>
    <w:rsid w:val="0021247F"/>
    <w:rsid w:val="0021250D"/>
    <w:rsid w:val="002137E1"/>
    <w:rsid w:val="00213923"/>
    <w:rsid w:val="00214BFF"/>
    <w:rsid w:val="00215E7B"/>
    <w:rsid w:val="00221120"/>
    <w:rsid w:val="00221EA6"/>
    <w:rsid w:val="002255B7"/>
    <w:rsid w:val="002259CA"/>
    <w:rsid w:val="00231F18"/>
    <w:rsid w:val="00235018"/>
    <w:rsid w:val="00236E3D"/>
    <w:rsid w:val="00253206"/>
    <w:rsid w:val="00253DC6"/>
    <w:rsid w:val="00255635"/>
    <w:rsid w:val="00257954"/>
    <w:rsid w:val="002608E5"/>
    <w:rsid w:val="0026256C"/>
    <w:rsid w:val="00263568"/>
    <w:rsid w:val="00265B1E"/>
    <w:rsid w:val="002662B3"/>
    <w:rsid w:val="002665B5"/>
    <w:rsid w:val="00273434"/>
    <w:rsid w:val="00274F73"/>
    <w:rsid w:val="002750CE"/>
    <w:rsid w:val="00276DFA"/>
    <w:rsid w:val="00281848"/>
    <w:rsid w:val="0028283F"/>
    <w:rsid w:val="00282F37"/>
    <w:rsid w:val="00283058"/>
    <w:rsid w:val="0029357B"/>
    <w:rsid w:val="002974B0"/>
    <w:rsid w:val="002A051E"/>
    <w:rsid w:val="002A6DD4"/>
    <w:rsid w:val="002A7780"/>
    <w:rsid w:val="002B1901"/>
    <w:rsid w:val="002B2235"/>
    <w:rsid w:val="002B263E"/>
    <w:rsid w:val="002B2B7D"/>
    <w:rsid w:val="002C28B3"/>
    <w:rsid w:val="002C2D39"/>
    <w:rsid w:val="002C3F68"/>
    <w:rsid w:val="002C511C"/>
    <w:rsid w:val="002C536E"/>
    <w:rsid w:val="002D3AC4"/>
    <w:rsid w:val="002D3DF0"/>
    <w:rsid w:val="002D400D"/>
    <w:rsid w:val="002D4A3F"/>
    <w:rsid w:val="002D609B"/>
    <w:rsid w:val="002E17FE"/>
    <w:rsid w:val="002E29FF"/>
    <w:rsid w:val="002E3CAE"/>
    <w:rsid w:val="002E781E"/>
    <w:rsid w:val="002F3564"/>
    <w:rsid w:val="002F598A"/>
    <w:rsid w:val="002F612A"/>
    <w:rsid w:val="00301BD2"/>
    <w:rsid w:val="00301DBB"/>
    <w:rsid w:val="00304D6B"/>
    <w:rsid w:val="00305C68"/>
    <w:rsid w:val="003074E7"/>
    <w:rsid w:val="003079B6"/>
    <w:rsid w:val="0031373F"/>
    <w:rsid w:val="0031474F"/>
    <w:rsid w:val="003213CE"/>
    <w:rsid w:val="003267E2"/>
    <w:rsid w:val="00326E61"/>
    <w:rsid w:val="00332628"/>
    <w:rsid w:val="00333DEE"/>
    <w:rsid w:val="0034024D"/>
    <w:rsid w:val="003437A7"/>
    <w:rsid w:val="00343E6C"/>
    <w:rsid w:val="00344D63"/>
    <w:rsid w:val="00345A13"/>
    <w:rsid w:val="00347888"/>
    <w:rsid w:val="00350A80"/>
    <w:rsid w:val="00351842"/>
    <w:rsid w:val="0035310B"/>
    <w:rsid w:val="003543A0"/>
    <w:rsid w:val="00354F33"/>
    <w:rsid w:val="00362FDD"/>
    <w:rsid w:val="0036455B"/>
    <w:rsid w:val="00370690"/>
    <w:rsid w:val="003745FC"/>
    <w:rsid w:val="00374CC0"/>
    <w:rsid w:val="003755F5"/>
    <w:rsid w:val="00375AC1"/>
    <w:rsid w:val="00382584"/>
    <w:rsid w:val="00382631"/>
    <w:rsid w:val="00384973"/>
    <w:rsid w:val="00385EDF"/>
    <w:rsid w:val="0039167C"/>
    <w:rsid w:val="00391F4C"/>
    <w:rsid w:val="00393CD9"/>
    <w:rsid w:val="00394597"/>
    <w:rsid w:val="00395AA5"/>
    <w:rsid w:val="00396D34"/>
    <w:rsid w:val="003A0310"/>
    <w:rsid w:val="003A3205"/>
    <w:rsid w:val="003A5C4D"/>
    <w:rsid w:val="003B1E8D"/>
    <w:rsid w:val="003B29C5"/>
    <w:rsid w:val="003B4C12"/>
    <w:rsid w:val="003B50F7"/>
    <w:rsid w:val="003B6A80"/>
    <w:rsid w:val="003C0503"/>
    <w:rsid w:val="003C402E"/>
    <w:rsid w:val="003C6510"/>
    <w:rsid w:val="003C76F0"/>
    <w:rsid w:val="003D033C"/>
    <w:rsid w:val="003D0C87"/>
    <w:rsid w:val="003D44EA"/>
    <w:rsid w:val="003D4576"/>
    <w:rsid w:val="003D757B"/>
    <w:rsid w:val="003F0340"/>
    <w:rsid w:val="003F0D73"/>
    <w:rsid w:val="003F188C"/>
    <w:rsid w:val="003F1DF1"/>
    <w:rsid w:val="003F3EA5"/>
    <w:rsid w:val="003F4D38"/>
    <w:rsid w:val="003F65AE"/>
    <w:rsid w:val="00405458"/>
    <w:rsid w:val="0040584B"/>
    <w:rsid w:val="00405BDE"/>
    <w:rsid w:val="00411FA4"/>
    <w:rsid w:val="0041537B"/>
    <w:rsid w:val="00416026"/>
    <w:rsid w:val="004253FF"/>
    <w:rsid w:val="00430C62"/>
    <w:rsid w:val="0043161F"/>
    <w:rsid w:val="00435890"/>
    <w:rsid w:val="00435DB3"/>
    <w:rsid w:val="00436AC1"/>
    <w:rsid w:val="00442F7D"/>
    <w:rsid w:val="0044324C"/>
    <w:rsid w:val="00443AF6"/>
    <w:rsid w:val="00443BDF"/>
    <w:rsid w:val="00446541"/>
    <w:rsid w:val="0044744B"/>
    <w:rsid w:val="00447567"/>
    <w:rsid w:val="00451D27"/>
    <w:rsid w:val="00452185"/>
    <w:rsid w:val="00454213"/>
    <w:rsid w:val="00454CCE"/>
    <w:rsid w:val="00456411"/>
    <w:rsid w:val="00456ACA"/>
    <w:rsid w:val="00471C6A"/>
    <w:rsid w:val="00471F4D"/>
    <w:rsid w:val="00474270"/>
    <w:rsid w:val="00475914"/>
    <w:rsid w:val="004764B7"/>
    <w:rsid w:val="00476807"/>
    <w:rsid w:val="0048516D"/>
    <w:rsid w:val="004856E3"/>
    <w:rsid w:val="004949A2"/>
    <w:rsid w:val="0049584A"/>
    <w:rsid w:val="004960E3"/>
    <w:rsid w:val="004A3B0B"/>
    <w:rsid w:val="004A4D27"/>
    <w:rsid w:val="004A563D"/>
    <w:rsid w:val="004B13F7"/>
    <w:rsid w:val="004B4293"/>
    <w:rsid w:val="004B4F29"/>
    <w:rsid w:val="004B55A5"/>
    <w:rsid w:val="004B6214"/>
    <w:rsid w:val="004C7F20"/>
    <w:rsid w:val="004D1443"/>
    <w:rsid w:val="004D1494"/>
    <w:rsid w:val="004D15CA"/>
    <w:rsid w:val="004D1AD4"/>
    <w:rsid w:val="004D1F9A"/>
    <w:rsid w:val="004D3AAE"/>
    <w:rsid w:val="004D79CF"/>
    <w:rsid w:val="004E2466"/>
    <w:rsid w:val="004E3DE9"/>
    <w:rsid w:val="004E49AB"/>
    <w:rsid w:val="004F24FC"/>
    <w:rsid w:val="004F296A"/>
    <w:rsid w:val="004F5279"/>
    <w:rsid w:val="004F62FD"/>
    <w:rsid w:val="004F6C21"/>
    <w:rsid w:val="00503856"/>
    <w:rsid w:val="00507E0A"/>
    <w:rsid w:val="00510B8B"/>
    <w:rsid w:val="00510FF0"/>
    <w:rsid w:val="00517956"/>
    <w:rsid w:val="00522A9F"/>
    <w:rsid w:val="0052704B"/>
    <w:rsid w:val="005272F6"/>
    <w:rsid w:val="005315ED"/>
    <w:rsid w:val="0053369B"/>
    <w:rsid w:val="005343AA"/>
    <w:rsid w:val="0053454C"/>
    <w:rsid w:val="00541020"/>
    <w:rsid w:val="00543329"/>
    <w:rsid w:val="00545E96"/>
    <w:rsid w:val="00550332"/>
    <w:rsid w:val="005519D0"/>
    <w:rsid w:val="00552F17"/>
    <w:rsid w:val="0055307F"/>
    <w:rsid w:val="00553D41"/>
    <w:rsid w:val="00556B07"/>
    <w:rsid w:val="00562A10"/>
    <w:rsid w:val="00563361"/>
    <w:rsid w:val="00565274"/>
    <w:rsid w:val="005745B3"/>
    <w:rsid w:val="00577AF1"/>
    <w:rsid w:val="00582A5D"/>
    <w:rsid w:val="0058389A"/>
    <w:rsid w:val="005921D5"/>
    <w:rsid w:val="005A2B6B"/>
    <w:rsid w:val="005A493F"/>
    <w:rsid w:val="005A54A8"/>
    <w:rsid w:val="005B08FA"/>
    <w:rsid w:val="005B29C4"/>
    <w:rsid w:val="005B3581"/>
    <w:rsid w:val="005B47DC"/>
    <w:rsid w:val="005B7833"/>
    <w:rsid w:val="005B7D35"/>
    <w:rsid w:val="005C097B"/>
    <w:rsid w:val="005C4459"/>
    <w:rsid w:val="005C676A"/>
    <w:rsid w:val="005D45C8"/>
    <w:rsid w:val="005D6746"/>
    <w:rsid w:val="005E3920"/>
    <w:rsid w:val="005E5969"/>
    <w:rsid w:val="005E73D2"/>
    <w:rsid w:val="005F2E35"/>
    <w:rsid w:val="005F3039"/>
    <w:rsid w:val="005F43D2"/>
    <w:rsid w:val="005F4A9F"/>
    <w:rsid w:val="0060110F"/>
    <w:rsid w:val="00601D89"/>
    <w:rsid w:val="00607C5D"/>
    <w:rsid w:val="00607E43"/>
    <w:rsid w:val="00607F5E"/>
    <w:rsid w:val="00610B00"/>
    <w:rsid w:val="00612B59"/>
    <w:rsid w:val="00613E04"/>
    <w:rsid w:val="00620B4F"/>
    <w:rsid w:val="00622361"/>
    <w:rsid w:val="006268B5"/>
    <w:rsid w:val="0063224C"/>
    <w:rsid w:val="006325DE"/>
    <w:rsid w:val="00632B2B"/>
    <w:rsid w:val="00633E83"/>
    <w:rsid w:val="00634A6B"/>
    <w:rsid w:val="006357F4"/>
    <w:rsid w:val="00635AE5"/>
    <w:rsid w:val="00640315"/>
    <w:rsid w:val="00640B79"/>
    <w:rsid w:val="00640D17"/>
    <w:rsid w:val="00640FBA"/>
    <w:rsid w:val="0064222B"/>
    <w:rsid w:val="00647E46"/>
    <w:rsid w:val="00652726"/>
    <w:rsid w:val="00652D57"/>
    <w:rsid w:val="00666FD5"/>
    <w:rsid w:val="00667F09"/>
    <w:rsid w:val="00670C31"/>
    <w:rsid w:val="006714D3"/>
    <w:rsid w:val="00672E2F"/>
    <w:rsid w:val="00674158"/>
    <w:rsid w:val="00680FC6"/>
    <w:rsid w:val="00681315"/>
    <w:rsid w:val="0068152E"/>
    <w:rsid w:val="00682D07"/>
    <w:rsid w:val="006841D8"/>
    <w:rsid w:val="00691408"/>
    <w:rsid w:val="006922E9"/>
    <w:rsid w:val="006A1407"/>
    <w:rsid w:val="006A22FC"/>
    <w:rsid w:val="006A3FE1"/>
    <w:rsid w:val="006A4695"/>
    <w:rsid w:val="006B0891"/>
    <w:rsid w:val="006B34CA"/>
    <w:rsid w:val="006B3B3E"/>
    <w:rsid w:val="006B5FA8"/>
    <w:rsid w:val="006C3027"/>
    <w:rsid w:val="006C53F1"/>
    <w:rsid w:val="006D399E"/>
    <w:rsid w:val="006D3A72"/>
    <w:rsid w:val="006D3D85"/>
    <w:rsid w:val="006D3FE7"/>
    <w:rsid w:val="006D6527"/>
    <w:rsid w:val="006E2F3C"/>
    <w:rsid w:val="006E4D15"/>
    <w:rsid w:val="006F23B3"/>
    <w:rsid w:val="006F2433"/>
    <w:rsid w:val="006F4A6F"/>
    <w:rsid w:val="00704372"/>
    <w:rsid w:val="00706E45"/>
    <w:rsid w:val="00710A3A"/>
    <w:rsid w:val="00712B64"/>
    <w:rsid w:val="00715677"/>
    <w:rsid w:val="00717BCD"/>
    <w:rsid w:val="00722C6A"/>
    <w:rsid w:val="0072314C"/>
    <w:rsid w:val="00723378"/>
    <w:rsid w:val="007261ED"/>
    <w:rsid w:val="007304F0"/>
    <w:rsid w:val="007305E4"/>
    <w:rsid w:val="0073174C"/>
    <w:rsid w:val="00742CDE"/>
    <w:rsid w:val="00743987"/>
    <w:rsid w:val="00747D00"/>
    <w:rsid w:val="007539DE"/>
    <w:rsid w:val="00754075"/>
    <w:rsid w:val="00760B0E"/>
    <w:rsid w:val="007621EF"/>
    <w:rsid w:val="00765F77"/>
    <w:rsid w:val="00774AE8"/>
    <w:rsid w:val="00777625"/>
    <w:rsid w:val="00781038"/>
    <w:rsid w:val="007859D3"/>
    <w:rsid w:val="00786085"/>
    <w:rsid w:val="007861E1"/>
    <w:rsid w:val="00794B03"/>
    <w:rsid w:val="007956A3"/>
    <w:rsid w:val="00796BB1"/>
    <w:rsid w:val="007A2239"/>
    <w:rsid w:val="007A3559"/>
    <w:rsid w:val="007A781D"/>
    <w:rsid w:val="007B322B"/>
    <w:rsid w:val="007C116B"/>
    <w:rsid w:val="007C2BDA"/>
    <w:rsid w:val="007C49AF"/>
    <w:rsid w:val="007C63C0"/>
    <w:rsid w:val="007D2A32"/>
    <w:rsid w:val="007D4021"/>
    <w:rsid w:val="007D7F29"/>
    <w:rsid w:val="007E2F03"/>
    <w:rsid w:val="007E4E93"/>
    <w:rsid w:val="007E6E4E"/>
    <w:rsid w:val="007F2AEF"/>
    <w:rsid w:val="007F35E7"/>
    <w:rsid w:val="007F3C81"/>
    <w:rsid w:val="007F6DF4"/>
    <w:rsid w:val="0080116A"/>
    <w:rsid w:val="00801BA0"/>
    <w:rsid w:val="00806E06"/>
    <w:rsid w:val="00806FD6"/>
    <w:rsid w:val="008100AD"/>
    <w:rsid w:val="0081086E"/>
    <w:rsid w:val="008129F5"/>
    <w:rsid w:val="008132A9"/>
    <w:rsid w:val="00814639"/>
    <w:rsid w:val="00815EA1"/>
    <w:rsid w:val="00823F3E"/>
    <w:rsid w:val="00824004"/>
    <w:rsid w:val="00825AAA"/>
    <w:rsid w:val="00827737"/>
    <w:rsid w:val="00827762"/>
    <w:rsid w:val="00834A5C"/>
    <w:rsid w:val="0083574B"/>
    <w:rsid w:val="00840F18"/>
    <w:rsid w:val="00843735"/>
    <w:rsid w:val="00846052"/>
    <w:rsid w:val="008520FE"/>
    <w:rsid w:val="0085273D"/>
    <w:rsid w:val="00853E23"/>
    <w:rsid w:val="00854849"/>
    <w:rsid w:val="00856E8E"/>
    <w:rsid w:val="00861FB2"/>
    <w:rsid w:val="008622BD"/>
    <w:rsid w:val="0086400A"/>
    <w:rsid w:val="008655F9"/>
    <w:rsid w:val="008709EC"/>
    <w:rsid w:val="0087356D"/>
    <w:rsid w:val="00877693"/>
    <w:rsid w:val="00877976"/>
    <w:rsid w:val="0088392D"/>
    <w:rsid w:val="008859C7"/>
    <w:rsid w:val="00886473"/>
    <w:rsid w:val="00891780"/>
    <w:rsid w:val="00893642"/>
    <w:rsid w:val="0089710B"/>
    <w:rsid w:val="00897571"/>
    <w:rsid w:val="008A29B7"/>
    <w:rsid w:val="008A7EC7"/>
    <w:rsid w:val="008B010B"/>
    <w:rsid w:val="008B0164"/>
    <w:rsid w:val="008B3804"/>
    <w:rsid w:val="008C0E7D"/>
    <w:rsid w:val="008C1511"/>
    <w:rsid w:val="008C57B2"/>
    <w:rsid w:val="008D4BEE"/>
    <w:rsid w:val="008E1BC8"/>
    <w:rsid w:val="008E30E0"/>
    <w:rsid w:val="008E476A"/>
    <w:rsid w:val="008E517D"/>
    <w:rsid w:val="008E79ED"/>
    <w:rsid w:val="008F0030"/>
    <w:rsid w:val="008F151E"/>
    <w:rsid w:val="008F3E6F"/>
    <w:rsid w:val="0090160E"/>
    <w:rsid w:val="009027A3"/>
    <w:rsid w:val="00904600"/>
    <w:rsid w:val="00906303"/>
    <w:rsid w:val="00913808"/>
    <w:rsid w:val="00915903"/>
    <w:rsid w:val="00920C26"/>
    <w:rsid w:val="009223B5"/>
    <w:rsid w:val="00926969"/>
    <w:rsid w:val="009274A6"/>
    <w:rsid w:val="00930265"/>
    <w:rsid w:val="00930849"/>
    <w:rsid w:val="00932D63"/>
    <w:rsid w:val="009348E1"/>
    <w:rsid w:val="0093675D"/>
    <w:rsid w:val="00936B1B"/>
    <w:rsid w:val="009375B0"/>
    <w:rsid w:val="00941CCF"/>
    <w:rsid w:val="00942C61"/>
    <w:rsid w:val="00952120"/>
    <w:rsid w:val="009525E9"/>
    <w:rsid w:val="00952DCC"/>
    <w:rsid w:val="0095396D"/>
    <w:rsid w:val="0095499F"/>
    <w:rsid w:val="009563BE"/>
    <w:rsid w:val="00960692"/>
    <w:rsid w:val="009636F3"/>
    <w:rsid w:val="00964088"/>
    <w:rsid w:val="009640AB"/>
    <w:rsid w:val="009764F7"/>
    <w:rsid w:val="00981F41"/>
    <w:rsid w:val="0098377F"/>
    <w:rsid w:val="0098404D"/>
    <w:rsid w:val="009858EE"/>
    <w:rsid w:val="00992024"/>
    <w:rsid w:val="00995D72"/>
    <w:rsid w:val="00996C8A"/>
    <w:rsid w:val="009A15AE"/>
    <w:rsid w:val="009A222F"/>
    <w:rsid w:val="009A5719"/>
    <w:rsid w:val="009A7B94"/>
    <w:rsid w:val="009B0CA0"/>
    <w:rsid w:val="009B3621"/>
    <w:rsid w:val="009C0CB1"/>
    <w:rsid w:val="009C35DB"/>
    <w:rsid w:val="009C52CE"/>
    <w:rsid w:val="009C72FB"/>
    <w:rsid w:val="009D027C"/>
    <w:rsid w:val="009D1A4C"/>
    <w:rsid w:val="009D337D"/>
    <w:rsid w:val="009D39C1"/>
    <w:rsid w:val="009D3F55"/>
    <w:rsid w:val="009D4DA1"/>
    <w:rsid w:val="009E09F5"/>
    <w:rsid w:val="009E1637"/>
    <w:rsid w:val="009E61E7"/>
    <w:rsid w:val="009E6998"/>
    <w:rsid w:val="009E7168"/>
    <w:rsid w:val="009E782F"/>
    <w:rsid w:val="00A07F73"/>
    <w:rsid w:val="00A248DC"/>
    <w:rsid w:val="00A24CB2"/>
    <w:rsid w:val="00A24FC2"/>
    <w:rsid w:val="00A27BFB"/>
    <w:rsid w:val="00A309CB"/>
    <w:rsid w:val="00A31D96"/>
    <w:rsid w:val="00A32209"/>
    <w:rsid w:val="00A34179"/>
    <w:rsid w:val="00A35C3F"/>
    <w:rsid w:val="00A35D47"/>
    <w:rsid w:val="00A37005"/>
    <w:rsid w:val="00A3781E"/>
    <w:rsid w:val="00A42A9D"/>
    <w:rsid w:val="00A453CA"/>
    <w:rsid w:val="00A45739"/>
    <w:rsid w:val="00A53870"/>
    <w:rsid w:val="00A602DC"/>
    <w:rsid w:val="00A60A31"/>
    <w:rsid w:val="00A61CE8"/>
    <w:rsid w:val="00A67268"/>
    <w:rsid w:val="00A67541"/>
    <w:rsid w:val="00A73C19"/>
    <w:rsid w:val="00A847BA"/>
    <w:rsid w:val="00A84C5D"/>
    <w:rsid w:val="00A85C68"/>
    <w:rsid w:val="00A90A05"/>
    <w:rsid w:val="00A94EF0"/>
    <w:rsid w:val="00A962B0"/>
    <w:rsid w:val="00A97938"/>
    <w:rsid w:val="00AA14BB"/>
    <w:rsid w:val="00AA2419"/>
    <w:rsid w:val="00AA496A"/>
    <w:rsid w:val="00AA566A"/>
    <w:rsid w:val="00AA6361"/>
    <w:rsid w:val="00AA65D7"/>
    <w:rsid w:val="00AB20C8"/>
    <w:rsid w:val="00AB3AEB"/>
    <w:rsid w:val="00AB4D00"/>
    <w:rsid w:val="00AB6B55"/>
    <w:rsid w:val="00AC0AB9"/>
    <w:rsid w:val="00AC1992"/>
    <w:rsid w:val="00AC6668"/>
    <w:rsid w:val="00AC75DA"/>
    <w:rsid w:val="00AD068B"/>
    <w:rsid w:val="00AD24B0"/>
    <w:rsid w:val="00AD494C"/>
    <w:rsid w:val="00AD687E"/>
    <w:rsid w:val="00AD6CF5"/>
    <w:rsid w:val="00AE082A"/>
    <w:rsid w:val="00AE3F50"/>
    <w:rsid w:val="00AE42F3"/>
    <w:rsid w:val="00AE48AB"/>
    <w:rsid w:val="00AE5B69"/>
    <w:rsid w:val="00AE6B50"/>
    <w:rsid w:val="00AE6FBB"/>
    <w:rsid w:val="00AF4607"/>
    <w:rsid w:val="00B0754C"/>
    <w:rsid w:val="00B1187F"/>
    <w:rsid w:val="00B12A64"/>
    <w:rsid w:val="00B132EF"/>
    <w:rsid w:val="00B1405C"/>
    <w:rsid w:val="00B14321"/>
    <w:rsid w:val="00B21B63"/>
    <w:rsid w:val="00B220E5"/>
    <w:rsid w:val="00B25039"/>
    <w:rsid w:val="00B27241"/>
    <w:rsid w:val="00B31F5D"/>
    <w:rsid w:val="00B31FE2"/>
    <w:rsid w:val="00B31FF0"/>
    <w:rsid w:val="00B321E1"/>
    <w:rsid w:val="00B33BDA"/>
    <w:rsid w:val="00B34EF7"/>
    <w:rsid w:val="00B369D1"/>
    <w:rsid w:val="00B51CE1"/>
    <w:rsid w:val="00B536B7"/>
    <w:rsid w:val="00B66EB9"/>
    <w:rsid w:val="00B728BB"/>
    <w:rsid w:val="00B74098"/>
    <w:rsid w:val="00B75410"/>
    <w:rsid w:val="00B76EB0"/>
    <w:rsid w:val="00B86540"/>
    <w:rsid w:val="00B968DA"/>
    <w:rsid w:val="00BA050F"/>
    <w:rsid w:val="00BB03A4"/>
    <w:rsid w:val="00BB1BB5"/>
    <w:rsid w:val="00BB5CE4"/>
    <w:rsid w:val="00BB6B39"/>
    <w:rsid w:val="00BB703D"/>
    <w:rsid w:val="00BC0C29"/>
    <w:rsid w:val="00BC538C"/>
    <w:rsid w:val="00BC5738"/>
    <w:rsid w:val="00BD11EB"/>
    <w:rsid w:val="00BD270E"/>
    <w:rsid w:val="00BD33EC"/>
    <w:rsid w:val="00BE2813"/>
    <w:rsid w:val="00BE4BC7"/>
    <w:rsid w:val="00BE65C7"/>
    <w:rsid w:val="00BE7159"/>
    <w:rsid w:val="00BE7168"/>
    <w:rsid w:val="00BF0EC8"/>
    <w:rsid w:val="00BF102B"/>
    <w:rsid w:val="00BF1CC7"/>
    <w:rsid w:val="00BF2D09"/>
    <w:rsid w:val="00BF2F82"/>
    <w:rsid w:val="00BF3FEF"/>
    <w:rsid w:val="00BF4C78"/>
    <w:rsid w:val="00BF5E35"/>
    <w:rsid w:val="00BF7A67"/>
    <w:rsid w:val="00C01F3D"/>
    <w:rsid w:val="00C041AB"/>
    <w:rsid w:val="00C04271"/>
    <w:rsid w:val="00C04D27"/>
    <w:rsid w:val="00C05DA9"/>
    <w:rsid w:val="00C064F7"/>
    <w:rsid w:val="00C06A53"/>
    <w:rsid w:val="00C10472"/>
    <w:rsid w:val="00C16D07"/>
    <w:rsid w:val="00C17ADB"/>
    <w:rsid w:val="00C20A67"/>
    <w:rsid w:val="00C21A98"/>
    <w:rsid w:val="00C23C50"/>
    <w:rsid w:val="00C24B69"/>
    <w:rsid w:val="00C262FD"/>
    <w:rsid w:val="00C362E2"/>
    <w:rsid w:val="00C37D2F"/>
    <w:rsid w:val="00C42347"/>
    <w:rsid w:val="00C425CA"/>
    <w:rsid w:val="00C45173"/>
    <w:rsid w:val="00C47581"/>
    <w:rsid w:val="00C478D8"/>
    <w:rsid w:val="00C504A9"/>
    <w:rsid w:val="00C507B6"/>
    <w:rsid w:val="00C52490"/>
    <w:rsid w:val="00C528BC"/>
    <w:rsid w:val="00C5357C"/>
    <w:rsid w:val="00C55D26"/>
    <w:rsid w:val="00C56B77"/>
    <w:rsid w:val="00C61559"/>
    <w:rsid w:val="00C61979"/>
    <w:rsid w:val="00C665BF"/>
    <w:rsid w:val="00C66ED6"/>
    <w:rsid w:val="00C67DC1"/>
    <w:rsid w:val="00C76DB5"/>
    <w:rsid w:val="00C90641"/>
    <w:rsid w:val="00C90CD3"/>
    <w:rsid w:val="00C92256"/>
    <w:rsid w:val="00C9287E"/>
    <w:rsid w:val="00C97637"/>
    <w:rsid w:val="00CA3100"/>
    <w:rsid w:val="00CA32CB"/>
    <w:rsid w:val="00CA3839"/>
    <w:rsid w:val="00CB0C3D"/>
    <w:rsid w:val="00CB1098"/>
    <w:rsid w:val="00CB2348"/>
    <w:rsid w:val="00CB3D9C"/>
    <w:rsid w:val="00CB3DC2"/>
    <w:rsid w:val="00CB6213"/>
    <w:rsid w:val="00CB6343"/>
    <w:rsid w:val="00CD06CF"/>
    <w:rsid w:val="00CD20FA"/>
    <w:rsid w:val="00CD458A"/>
    <w:rsid w:val="00CD4D2F"/>
    <w:rsid w:val="00CD67F1"/>
    <w:rsid w:val="00CD728D"/>
    <w:rsid w:val="00CE0D67"/>
    <w:rsid w:val="00CE171D"/>
    <w:rsid w:val="00CE1723"/>
    <w:rsid w:val="00CF026B"/>
    <w:rsid w:val="00CF0F07"/>
    <w:rsid w:val="00CF194E"/>
    <w:rsid w:val="00CF3025"/>
    <w:rsid w:val="00CF7D22"/>
    <w:rsid w:val="00D050F9"/>
    <w:rsid w:val="00D05260"/>
    <w:rsid w:val="00D07F2A"/>
    <w:rsid w:val="00D10340"/>
    <w:rsid w:val="00D11FDE"/>
    <w:rsid w:val="00D13BF7"/>
    <w:rsid w:val="00D15748"/>
    <w:rsid w:val="00D221F1"/>
    <w:rsid w:val="00D24010"/>
    <w:rsid w:val="00D251FF"/>
    <w:rsid w:val="00D254D2"/>
    <w:rsid w:val="00D32638"/>
    <w:rsid w:val="00D369E7"/>
    <w:rsid w:val="00D43136"/>
    <w:rsid w:val="00D444DC"/>
    <w:rsid w:val="00D5279A"/>
    <w:rsid w:val="00D53209"/>
    <w:rsid w:val="00D55F95"/>
    <w:rsid w:val="00D574B5"/>
    <w:rsid w:val="00D65102"/>
    <w:rsid w:val="00D74244"/>
    <w:rsid w:val="00D81961"/>
    <w:rsid w:val="00D83908"/>
    <w:rsid w:val="00D8482D"/>
    <w:rsid w:val="00D91F4D"/>
    <w:rsid w:val="00D923BA"/>
    <w:rsid w:val="00D93C47"/>
    <w:rsid w:val="00D95122"/>
    <w:rsid w:val="00DA2315"/>
    <w:rsid w:val="00DA2BEA"/>
    <w:rsid w:val="00DA311E"/>
    <w:rsid w:val="00DA350F"/>
    <w:rsid w:val="00DA6898"/>
    <w:rsid w:val="00DA6DFC"/>
    <w:rsid w:val="00DA711F"/>
    <w:rsid w:val="00DA73BD"/>
    <w:rsid w:val="00DB259D"/>
    <w:rsid w:val="00DB294F"/>
    <w:rsid w:val="00DB458E"/>
    <w:rsid w:val="00DB4979"/>
    <w:rsid w:val="00DB634C"/>
    <w:rsid w:val="00DC0BD6"/>
    <w:rsid w:val="00DC1281"/>
    <w:rsid w:val="00DC2092"/>
    <w:rsid w:val="00DC362A"/>
    <w:rsid w:val="00DC37C5"/>
    <w:rsid w:val="00DC6C19"/>
    <w:rsid w:val="00DC7138"/>
    <w:rsid w:val="00DD00ED"/>
    <w:rsid w:val="00DD13D1"/>
    <w:rsid w:val="00DD51BE"/>
    <w:rsid w:val="00DD533D"/>
    <w:rsid w:val="00DD60AD"/>
    <w:rsid w:val="00DD7E25"/>
    <w:rsid w:val="00DE16B6"/>
    <w:rsid w:val="00DE2851"/>
    <w:rsid w:val="00DE7D77"/>
    <w:rsid w:val="00DE7F5B"/>
    <w:rsid w:val="00DF187B"/>
    <w:rsid w:val="00DF2609"/>
    <w:rsid w:val="00DF3810"/>
    <w:rsid w:val="00DF7CEF"/>
    <w:rsid w:val="00E00699"/>
    <w:rsid w:val="00E03915"/>
    <w:rsid w:val="00E05EA7"/>
    <w:rsid w:val="00E0793F"/>
    <w:rsid w:val="00E10AA8"/>
    <w:rsid w:val="00E14AB3"/>
    <w:rsid w:val="00E16C24"/>
    <w:rsid w:val="00E2490A"/>
    <w:rsid w:val="00E24EE5"/>
    <w:rsid w:val="00E27EFA"/>
    <w:rsid w:val="00E302FF"/>
    <w:rsid w:val="00E3421D"/>
    <w:rsid w:val="00E41994"/>
    <w:rsid w:val="00E5033A"/>
    <w:rsid w:val="00E52DEB"/>
    <w:rsid w:val="00E564F5"/>
    <w:rsid w:val="00E57FD7"/>
    <w:rsid w:val="00E60CCB"/>
    <w:rsid w:val="00E63199"/>
    <w:rsid w:val="00E710F9"/>
    <w:rsid w:val="00E73DAD"/>
    <w:rsid w:val="00E76CBB"/>
    <w:rsid w:val="00E77703"/>
    <w:rsid w:val="00E80C03"/>
    <w:rsid w:val="00E80E45"/>
    <w:rsid w:val="00E848A5"/>
    <w:rsid w:val="00E8539D"/>
    <w:rsid w:val="00E85673"/>
    <w:rsid w:val="00E8666E"/>
    <w:rsid w:val="00E91586"/>
    <w:rsid w:val="00E92C44"/>
    <w:rsid w:val="00E9339B"/>
    <w:rsid w:val="00E9382C"/>
    <w:rsid w:val="00E94FFD"/>
    <w:rsid w:val="00E95632"/>
    <w:rsid w:val="00E9686D"/>
    <w:rsid w:val="00E96C15"/>
    <w:rsid w:val="00E9771D"/>
    <w:rsid w:val="00EA4766"/>
    <w:rsid w:val="00EA54F5"/>
    <w:rsid w:val="00EA6F58"/>
    <w:rsid w:val="00EB1B04"/>
    <w:rsid w:val="00EC0169"/>
    <w:rsid w:val="00EC1211"/>
    <w:rsid w:val="00EC6B61"/>
    <w:rsid w:val="00EC7372"/>
    <w:rsid w:val="00ED0B4A"/>
    <w:rsid w:val="00ED103D"/>
    <w:rsid w:val="00ED389E"/>
    <w:rsid w:val="00ED4FE7"/>
    <w:rsid w:val="00ED544A"/>
    <w:rsid w:val="00ED7FC6"/>
    <w:rsid w:val="00EE147F"/>
    <w:rsid w:val="00EE6951"/>
    <w:rsid w:val="00EF1784"/>
    <w:rsid w:val="00EF1C5B"/>
    <w:rsid w:val="00EF219A"/>
    <w:rsid w:val="00EF7427"/>
    <w:rsid w:val="00F01003"/>
    <w:rsid w:val="00F03C68"/>
    <w:rsid w:val="00F063C8"/>
    <w:rsid w:val="00F142EB"/>
    <w:rsid w:val="00F15F8C"/>
    <w:rsid w:val="00F207A2"/>
    <w:rsid w:val="00F20C0A"/>
    <w:rsid w:val="00F22B55"/>
    <w:rsid w:val="00F2481E"/>
    <w:rsid w:val="00F32F59"/>
    <w:rsid w:val="00F35C95"/>
    <w:rsid w:val="00F3670E"/>
    <w:rsid w:val="00F37278"/>
    <w:rsid w:val="00F41AE3"/>
    <w:rsid w:val="00F5326B"/>
    <w:rsid w:val="00F5360E"/>
    <w:rsid w:val="00F53FF9"/>
    <w:rsid w:val="00F608C9"/>
    <w:rsid w:val="00F62C60"/>
    <w:rsid w:val="00F63000"/>
    <w:rsid w:val="00F7147C"/>
    <w:rsid w:val="00F71C61"/>
    <w:rsid w:val="00F71FFD"/>
    <w:rsid w:val="00F73C23"/>
    <w:rsid w:val="00F80AD2"/>
    <w:rsid w:val="00F80BEC"/>
    <w:rsid w:val="00F81FA2"/>
    <w:rsid w:val="00F86057"/>
    <w:rsid w:val="00F90937"/>
    <w:rsid w:val="00F90D97"/>
    <w:rsid w:val="00F961AF"/>
    <w:rsid w:val="00FA2E15"/>
    <w:rsid w:val="00FA5228"/>
    <w:rsid w:val="00FA5355"/>
    <w:rsid w:val="00FA6338"/>
    <w:rsid w:val="00FA6FA6"/>
    <w:rsid w:val="00FB385F"/>
    <w:rsid w:val="00FB52AA"/>
    <w:rsid w:val="00FB5551"/>
    <w:rsid w:val="00FB6B42"/>
    <w:rsid w:val="00FB6D00"/>
    <w:rsid w:val="00FC088A"/>
    <w:rsid w:val="00FC36E8"/>
    <w:rsid w:val="00FC475E"/>
    <w:rsid w:val="00FC54A1"/>
    <w:rsid w:val="00FC5C9E"/>
    <w:rsid w:val="00FC603E"/>
    <w:rsid w:val="00FC776F"/>
    <w:rsid w:val="00FD1F43"/>
    <w:rsid w:val="00FD29FE"/>
    <w:rsid w:val="00FD44B8"/>
    <w:rsid w:val="00FD6214"/>
    <w:rsid w:val="00FE0A7E"/>
    <w:rsid w:val="00FE19A4"/>
    <w:rsid w:val="00FE1E34"/>
    <w:rsid w:val="00FE2076"/>
    <w:rsid w:val="00FE5D2D"/>
    <w:rsid w:val="00FF14E4"/>
    <w:rsid w:val="00FF33F8"/>
    <w:rsid w:val="00FF5411"/>
    <w:rsid w:val="00FF69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6D4899"/>
  <w15:docId w15:val="{6AFC9494-B8EB-487C-98D3-8E415834B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4F7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74F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8404D"/>
    <w:rPr>
      <w:color w:val="808080"/>
    </w:rPr>
  </w:style>
  <w:style w:type="table" w:styleId="TableGrid">
    <w:name w:val="Table Grid"/>
    <w:basedOn w:val="TableNormal"/>
    <w:uiPriority w:val="39"/>
    <w:rsid w:val="00984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74F7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74F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E09F5"/>
    <w:pPr>
      <w:ind w:left="720"/>
      <w:contextualSpacing/>
    </w:pPr>
  </w:style>
  <w:style w:type="paragraph" w:styleId="Caption">
    <w:name w:val="caption"/>
    <w:basedOn w:val="Normal"/>
    <w:next w:val="Normal"/>
    <w:uiPriority w:val="35"/>
    <w:unhideWhenUsed/>
    <w:qFormat/>
    <w:rsid w:val="009223B5"/>
    <w:pPr>
      <w:spacing w:after="200" w:line="240" w:lineRule="auto"/>
    </w:pPr>
    <w:rPr>
      <w:i/>
      <w:iCs/>
      <w:color w:val="44546A" w:themeColor="text2"/>
      <w:sz w:val="18"/>
      <w:szCs w:val="18"/>
    </w:rPr>
  </w:style>
  <w:style w:type="character" w:styleId="Hyperlink">
    <w:name w:val="Hyperlink"/>
    <w:basedOn w:val="DefaultParagraphFont"/>
    <w:uiPriority w:val="99"/>
    <w:unhideWhenUsed/>
    <w:rsid w:val="001F412A"/>
    <w:rPr>
      <w:color w:val="0563C1" w:themeColor="hyperlink"/>
      <w:u w:val="single"/>
    </w:rPr>
  </w:style>
  <w:style w:type="character" w:styleId="UnresolvedMention">
    <w:name w:val="Unresolved Mention"/>
    <w:basedOn w:val="DefaultParagraphFont"/>
    <w:uiPriority w:val="99"/>
    <w:semiHidden/>
    <w:unhideWhenUsed/>
    <w:rsid w:val="001F412A"/>
    <w:rPr>
      <w:color w:val="605E5C"/>
      <w:shd w:val="clear" w:color="auto" w:fill="E1DFDD"/>
    </w:rPr>
  </w:style>
  <w:style w:type="character" w:styleId="CommentReference">
    <w:name w:val="annotation reference"/>
    <w:basedOn w:val="DefaultParagraphFont"/>
    <w:uiPriority w:val="99"/>
    <w:semiHidden/>
    <w:unhideWhenUsed/>
    <w:rsid w:val="007C116B"/>
    <w:rPr>
      <w:sz w:val="16"/>
      <w:szCs w:val="16"/>
    </w:rPr>
  </w:style>
  <w:style w:type="paragraph" w:styleId="CommentText">
    <w:name w:val="annotation text"/>
    <w:basedOn w:val="Normal"/>
    <w:link w:val="CommentTextChar"/>
    <w:uiPriority w:val="99"/>
    <w:unhideWhenUsed/>
    <w:rsid w:val="007C116B"/>
    <w:pPr>
      <w:spacing w:line="240" w:lineRule="auto"/>
    </w:pPr>
    <w:rPr>
      <w:sz w:val="20"/>
      <w:szCs w:val="20"/>
    </w:rPr>
  </w:style>
  <w:style w:type="character" w:customStyle="1" w:styleId="CommentTextChar">
    <w:name w:val="Comment Text Char"/>
    <w:basedOn w:val="DefaultParagraphFont"/>
    <w:link w:val="CommentText"/>
    <w:uiPriority w:val="99"/>
    <w:rsid w:val="007C116B"/>
    <w:rPr>
      <w:sz w:val="20"/>
      <w:szCs w:val="20"/>
    </w:rPr>
  </w:style>
  <w:style w:type="paragraph" w:styleId="CommentSubject">
    <w:name w:val="annotation subject"/>
    <w:basedOn w:val="CommentText"/>
    <w:next w:val="CommentText"/>
    <w:link w:val="CommentSubjectChar"/>
    <w:uiPriority w:val="99"/>
    <w:semiHidden/>
    <w:unhideWhenUsed/>
    <w:rsid w:val="007C116B"/>
    <w:rPr>
      <w:b/>
      <w:bCs/>
    </w:rPr>
  </w:style>
  <w:style w:type="character" w:customStyle="1" w:styleId="CommentSubjectChar">
    <w:name w:val="Comment Subject Char"/>
    <w:basedOn w:val="CommentTextChar"/>
    <w:link w:val="CommentSubject"/>
    <w:uiPriority w:val="99"/>
    <w:semiHidden/>
    <w:rsid w:val="007C116B"/>
    <w:rPr>
      <w:b/>
      <w:bCs/>
      <w:sz w:val="20"/>
      <w:szCs w:val="20"/>
    </w:rPr>
  </w:style>
  <w:style w:type="paragraph" w:styleId="Revision">
    <w:name w:val="Revision"/>
    <w:hidden/>
    <w:uiPriority w:val="99"/>
    <w:semiHidden/>
    <w:rsid w:val="00815EA1"/>
    <w:pPr>
      <w:spacing w:after="0" w:line="240" w:lineRule="auto"/>
    </w:pPr>
  </w:style>
  <w:style w:type="paragraph" w:styleId="Footer">
    <w:name w:val="footer"/>
    <w:basedOn w:val="Normal"/>
    <w:link w:val="FooterChar"/>
    <w:uiPriority w:val="99"/>
    <w:unhideWhenUsed/>
    <w:rsid w:val="00D444D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4DC"/>
  </w:style>
  <w:style w:type="character" w:styleId="PageNumber">
    <w:name w:val="page number"/>
    <w:basedOn w:val="DefaultParagraphFont"/>
    <w:uiPriority w:val="99"/>
    <w:semiHidden/>
    <w:unhideWhenUsed/>
    <w:rsid w:val="00D444DC"/>
  </w:style>
  <w:style w:type="character" w:styleId="LineNumber">
    <w:name w:val="line number"/>
    <w:basedOn w:val="DefaultParagraphFont"/>
    <w:uiPriority w:val="99"/>
    <w:semiHidden/>
    <w:unhideWhenUsed/>
    <w:rsid w:val="00D444DC"/>
  </w:style>
  <w:style w:type="character" w:styleId="FollowedHyperlink">
    <w:name w:val="FollowedHyperlink"/>
    <w:basedOn w:val="DefaultParagraphFont"/>
    <w:uiPriority w:val="99"/>
    <w:semiHidden/>
    <w:unhideWhenUsed/>
    <w:rsid w:val="00AB3AEB"/>
    <w:rPr>
      <w:color w:val="954F72" w:themeColor="followedHyperlink"/>
      <w:u w:val="single"/>
    </w:rPr>
  </w:style>
  <w:style w:type="paragraph" w:styleId="Header">
    <w:name w:val="header"/>
    <w:basedOn w:val="Normal"/>
    <w:link w:val="HeaderChar"/>
    <w:uiPriority w:val="99"/>
    <w:unhideWhenUsed/>
    <w:rsid w:val="00BF5E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5E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617474">
      <w:bodyDiv w:val="1"/>
      <w:marLeft w:val="0"/>
      <w:marRight w:val="0"/>
      <w:marTop w:val="0"/>
      <w:marBottom w:val="0"/>
      <w:divBdr>
        <w:top w:val="none" w:sz="0" w:space="0" w:color="auto"/>
        <w:left w:val="none" w:sz="0" w:space="0" w:color="auto"/>
        <w:bottom w:val="none" w:sz="0" w:space="0" w:color="auto"/>
        <w:right w:val="none" w:sz="0" w:space="0" w:color="auto"/>
      </w:divBdr>
    </w:div>
    <w:div w:id="136335906">
      <w:bodyDiv w:val="1"/>
      <w:marLeft w:val="0"/>
      <w:marRight w:val="0"/>
      <w:marTop w:val="0"/>
      <w:marBottom w:val="0"/>
      <w:divBdr>
        <w:top w:val="none" w:sz="0" w:space="0" w:color="auto"/>
        <w:left w:val="none" w:sz="0" w:space="0" w:color="auto"/>
        <w:bottom w:val="none" w:sz="0" w:space="0" w:color="auto"/>
        <w:right w:val="none" w:sz="0" w:space="0" w:color="auto"/>
      </w:divBdr>
    </w:div>
    <w:div w:id="212891246">
      <w:bodyDiv w:val="1"/>
      <w:marLeft w:val="0"/>
      <w:marRight w:val="0"/>
      <w:marTop w:val="0"/>
      <w:marBottom w:val="0"/>
      <w:divBdr>
        <w:top w:val="none" w:sz="0" w:space="0" w:color="auto"/>
        <w:left w:val="none" w:sz="0" w:space="0" w:color="auto"/>
        <w:bottom w:val="none" w:sz="0" w:space="0" w:color="auto"/>
        <w:right w:val="none" w:sz="0" w:space="0" w:color="auto"/>
      </w:divBdr>
    </w:div>
    <w:div w:id="360975897">
      <w:bodyDiv w:val="1"/>
      <w:marLeft w:val="0"/>
      <w:marRight w:val="0"/>
      <w:marTop w:val="0"/>
      <w:marBottom w:val="0"/>
      <w:divBdr>
        <w:top w:val="none" w:sz="0" w:space="0" w:color="auto"/>
        <w:left w:val="none" w:sz="0" w:space="0" w:color="auto"/>
        <w:bottom w:val="none" w:sz="0" w:space="0" w:color="auto"/>
        <w:right w:val="none" w:sz="0" w:space="0" w:color="auto"/>
      </w:divBdr>
    </w:div>
    <w:div w:id="570891540">
      <w:bodyDiv w:val="1"/>
      <w:marLeft w:val="0"/>
      <w:marRight w:val="0"/>
      <w:marTop w:val="0"/>
      <w:marBottom w:val="0"/>
      <w:divBdr>
        <w:top w:val="none" w:sz="0" w:space="0" w:color="auto"/>
        <w:left w:val="none" w:sz="0" w:space="0" w:color="auto"/>
        <w:bottom w:val="none" w:sz="0" w:space="0" w:color="auto"/>
        <w:right w:val="none" w:sz="0" w:space="0" w:color="auto"/>
      </w:divBdr>
    </w:div>
    <w:div w:id="576747840">
      <w:bodyDiv w:val="1"/>
      <w:marLeft w:val="0"/>
      <w:marRight w:val="0"/>
      <w:marTop w:val="0"/>
      <w:marBottom w:val="0"/>
      <w:divBdr>
        <w:top w:val="none" w:sz="0" w:space="0" w:color="auto"/>
        <w:left w:val="none" w:sz="0" w:space="0" w:color="auto"/>
        <w:bottom w:val="none" w:sz="0" w:space="0" w:color="auto"/>
        <w:right w:val="none" w:sz="0" w:space="0" w:color="auto"/>
      </w:divBdr>
    </w:div>
    <w:div w:id="958801314">
      <w:bodyDiv w:val="1"/>
      <w:marLeft w:val="0"/>
      <w:marRight w:val="0"/>
      <w:marTop w:val="0"/>
      <w:marBottom w:val="0"/>
      <w:divBdr>
        <w:top w:val="none" w:sz="0" w:space="0" w:color="auto"/>
        <w:left w:val="none" w:sz="0" w:space="0" w:color="auto"/>
        <w:bottom w:val="none" w:sz="0" w:space="0" w:color="auto"/>
        <w:right w:val="none" w:sz="0" w:space="0" w:color="auto"/>
      </w:divBdr>
    </w:div>
    <w:div w:id="1245064744">
      <w:bodyDiv w:val="1"/>
      <w:marLeft w:val="0"/>
      <w:marRight w:val="0"/>
      <w:marTop w:val="0"/>
      <w:marBottom w:val="0"/>
      <w:divBdr>
        <w:top w:val="none" w:sz="0" w:space="0" w:color="auto"/>
        <w:left w:val="none" w:sz="0" w:space="0" w:color="auto"/>
        <w:bottom w:val="none" w:sz="0" w:space="0" w:color="auto"/>
        <w:right w:val="none" w:sz="0" w:space="0" w:color="auto"/>
      </w:divBdr>
    </w:div>
    <w:div w:id="1264919995">
      <w:bodyDiv w:val="1"/>
      <w:marLeft w:val="0"/>
      <w:marRight w:val="0"/>
      <w:marTop w:val="0"/>
      <w:marBottom w:val="0"/>
      <w:divBdr>
        <w:top w:val="none" w:sz="0" w:space="0" w:color="auto"/>
        <w:left w:val="none" w:sz="0" w:space="0" w:color="auto"/>
        <w:bottom w:val="none" w:sz="0" w:space="0" w:color="auto"/>
        <w:right w:val="none" w:sz="0" w:space="0" w:color="auto"/>
      </w:divBdr>
    </w:div>
    <w:div w:id="1537766372">
      <w:bodyDiv w:val="1"/>
      <w:marLeft w:val="0"/>
      <w:marRight w:val="0"/>
      <w:marTop w:val="0"/>
      <w:marBottom w:val="0"/>
      <w:divBdr>
        <w:top w:val="none" w:sz="0" w:space="0" w:color="auto"/>
        <w:left w:val="none" w:sz="0" w:space="0" w:color="auto"/>
        <w:bottom w:val="none" w:sz="0" w:space="0" w:color="auto"/>
        <w:right w:val="none" w:sz="0" w:space="0" w:color="auto"/>
      </w:divBdr>
    </w:div>
    <w:div w:id="1881549271">
      <w:bodyDiv w:val="1"/>
      <w:marLeft w:val="0"/>
      <w:marRight w:val="0"/>
      <w:marTop w:val="0"/>
      <w:marBottom w:val="0"/>
      <w:divBdr>
        <w:top w:val="none" w:sz="0" w:space="0" w:color="auto"/>
        <w:left w:val="none" w:sz="0" w:space="0" w:color="auto"/>
        <w:bottom w:val="none" w:sz="0" w:space="0" w:color="auto"/>
        <w:right w:val="none" w:sz="0" w:space="0" w:color="auto"/>
      </w:divBdr>
    </w:div>
    <w:div w:id="2018846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s://youtu.be/qHTWVyjn0QI" TargetMode="External"/><Relationship Id="rId18" Type="http://schemas.microsoft.com/office/2016/09/relationships/commentsIds" Target="commentsIds.xm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jpeg"/><Relationship Id="rId7" Type="http://schemas.openxmlformats.org/officeDocument/2006/relationships/endnotes" Target="endnotes.xml"/><Relationship Id="rId12" Type="http://schemas.openxmlformats.org/officeDocument/2006/relationships/image" Target="media/image5.PNG"/><Relationship Id="rId17" Type="http://schemas.microsoft.com/office/2011/relationships/commentsExtended" Target="commentsExtended.xml"/><Relationship Id="rId25" Type="http://schemas.openxmlformats.org/officeDocument/2006/relationships/image" Target="media/image12.jpe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7.jpe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0.jpeg"/><Relationship Id="rId28" Type="http://schemas.openxmlformats.org/officeDocument/2006/relationships/footer" Target="footer1.xml"/><Relationship Id="rId10" Type="http://schemas.openxmlformats.org/officeDocument/2006/relationships/image" Target="media/image3.jpeg"/><Relationship Id="rId19" Type="http://schemas.microsoft.com/office/2018/08/relationships/commentsExtensible" Target="commentsExtensible.xml"/><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youtu.be/JyOZ-duRGmU" TargetMode="External"/><Relationship Id="rId22" Type="http://schemas.openxmlformats.org/officeDocument/2006/relationships/image" Target="media/image9.jpeg"/><Relationship Id="rId27" Type="http://schemas.openxmlformats.org/officeDocument/2006/relationships/image" Target="media/image14.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6664B7-B49C-4C73-A686-E587D90163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07</TotalTime>
  <Pages>31</Pages>
  <Words>41924</Words>
  <Characters>238967</Characters>
  <Application>Microsoft Office Word</Application>
  <DocSecurity>0</DocSecurity>
  <Lines>1991</Lines>
  <Paragraphs>56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803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oern Jan Joerges</cp:lastModifiedBy>
  <cp:revision>193</cp:revision>
  <dcterms:created xsi:type="dcterms:W3CDTF">2022-03-20T04:22:00Z</dcterms:created>
  <dcterms:modified xsi:type="dcterms:W3CDTF">2023-10-24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plos-on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experimental-brain-research</vt:lpwstr>
  </property>
  <property fmtid="{D5CDD505-2E9C-101B-9397-08002B2CF9AE}" pid="14" name="Mendeley Recent Style Name 4_1">
    <vt:lpwstr>Experimental Brain Research</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publishing-group-vancouver</vt:lpwstr>
  </property>
  <property fmtid="{D5CDD505-2E9C-101B-9397-08002B2CF9AE}" pid="22" name="Mendeley Recent Style Name 8_1">
    <vt:lpwstr>Nature Publishing Group - Vancouver</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